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24CCF" w:rsidRPr="00A24CCF" w:rsidRDefault="00A24CCF" w:rsidP="00335E0A">
      <w:pPr>
        <w:tabs>
          <w:tab w:val="left" w:pos="-720"/>
        </w:tabs>
        <w:jc w:val="right"/>
        <w:rPr>
          <w:b/>
          <w:sz w:val="32"/>
          <w:szCs w:val="28"/>
        </w:rPr>
      </w:pPr>
      <w:bookmarkStart w:id="0" w:name="_GoBack"/>
      <w:bookmarkEnd w:id="0"/>
      <w:r w:rsidRPr="00A24CCF">
        <w:rPr>
          <w:b/>
          <w:sz w:val="32"/>
          <w:szCs w:val="28"/>
        </w:rPr>
        <w:t xml:space="preserve"> # </w:t>
      </w:r>
      <w:r w:rsidR="00335E0A">
        <w:rPr>
          <w:b/>
          <w:sz w:val="32"/>
          <w:szCs w:val="28"/>
        </w:rPr>
        <w:t>136</w:t>
      </w:r>
      <w:r w:rsidRPr="00A24CCF">
        <w:rPr>
          <w:b/>
          <w:sz w:val="32"/>
          <w:szCs w:val="28"/>
        </w:rPr>
        <w:t>-x-20</w:t>
      </w:r>
    </w:p>
    <w:p w:rsidR="00A24CCF" w:rsidRDefault="00A24CCF" w:rsidP="008421FF">
      <w:pPr>
        <w:tabs>
          <w:tab w:val="left" w:pos="-720"/>
        </w:tabs>
        <w:jc w:val="center"/>
        <w:rPr>
          <w:b/>
          <w:sz w:val="28"/>
          <w:szCs w:val="28"/>
        </w:rPr>
      </w:pPr>
    </w:p>
    <w:p w:rsidR="00335E0A" w:rsidRDefault="007269C2" w:rsidP="007269C2">
      <w:pPr>
        <w:jc w:val="center"/>
        <w:rPr>
          <w:rFonts w:asciiTheme="majorBidi" w:hAnsiTheme="majorBidi" w:cstheme="majorBidi"/>
          <w:b/>
          <w:bCs/>
          <w:sz w:val="28"/>
          <w:szCs w:val="28"/>
        </w:rPr>
      </w:pPr>
      <w:r w:rsidRPr="00D075FA">
        <w:rPr>
          <w:rFonts w:asciiTheme="majorBidi" w:hAnsiTheme="majorBidi" w:cstheme="majorBidi"/>
          <w:b/>
          <w:bCs/>
          <w:sz w:val="28"/>
          <w:szCs w:val="28"/>
        </w:rPr>
        <w:t xml:space="preserve">A Set of Interdisciplinary Activities for Utilizing Smart Colored </w:t>
      </w:r>
    </w:p>
    <w:p w:rsidR="007269C2" w:rsidRPr="00D075FA" w:rsidRDefault="007269C2" w:rsidP="007269C2">
      <w:pPr>
        <w:jc w:val="center"/>
        <w:rPr>
          <w:rFonts w:asciiTheme="majorBidi" w:eastAsia="Calibri" w:hAnsiTheme="majorBidi" w:cstheme="majorBidi"/>
          <w:b/>
          <w:bCs/>
          <w:sz w:val="28"/>
          <w:szCs w:val="28"/>
        </w:rPr>
      </w:pPr>
      <w:r w:rsidRPr="00D075FA">
        <w:rPr>
          <w:rFonts w:asciiTheme="majorBidi" w:hAnsiTheme="majorBidi" w:cstheme="majorBidi"/>
          <w:b/>
          <w:bCs/>
          <w:sz w:val="28"/>
          <w:szCs w:val="28"/>
        </w:rPr>
        <w:t>Windows in Contemporary Architecture</w:t>
      </w:r>
    </w:p>
    <w:p w:rsidR="008421FF" w:rsidRDefault="008421FF" w:rsidP="007269C2">
      <w:pPr>
        <w:tabs>
          <w:tab w:val="left" w:pos="-720"/>
        </w:tabs>
        <w:jc w:val="center"/>
        <w:rPr>
          <w:b/>
          <w:sz w:val="28"/>
          <w:szCs w:val="28"/>
        </w:rPr>
      </w:pPr>
    </w:p>
    <w:p w:rsidR="00734125" w:rsidRPr="00C530EF" w:rsidRDefault="00734125">
      <w:pPr>
        <w:tabs>
          <w:tab w:val="left" w:pos="-720"/>
        </w:tabs>
        <w:jc w:val="center"/>
        <w:rPr>
          <w:sz w:val="28"/>
          <w:szCs w:val="28"/>
        </w:rPr>
      </w:pPr>
    </w:p>
    <w:p w:rsidR="00F235A8" w:rsidRDefault="00F235A8" w:rsidP="00F235A8">
      <w:pPr>
        <w:tabs>
          <w:tab w:val="left" w:pos="-720"/>
        </w:tabs>
        <w:jc w:val="center"/>
        <w:rPr>
          <w:sz w:val="24"/>
          <w:szCs w:val="24"/>
        </w:rPr>
      </w:pPr>
      <w:r>
        <w:rPr>
          <w:sz w:val="24"/>
          <w:szCs w:val="24"/>
        </w:rPr>
        <w:t xml:space="preserve">Negar Heidari </w:t>
      </w:r>
      <w:proofErr w:type="spellStart"/>
      <w:r>
        <w:rPr>
          <w:sz w:val="24"/>
          <w:szCs w:val="24"/>
        </w:rPr>
        <w:t>Matin</w:t>
      </w:r>
      <w:proofErr w:type="spellEnd"/>
    </w:p>
    <w:p w:rsidR="00F235A8" w:rsidRPr="00734125" w:rsidRDefault="00F235A8" w:rsidP="00F235A8">
      <w:pPr>
        <w:tabs>
          <w:tab w:val="left" w:pos="-720"/>
        </w:tabs>
        <w:jc w:val="center"/>
        <w:rPr>
          <w:sz w:val="24"/>
          <w:szCs w:val="24"/>
        </w:rPr>
      </w:pPr>
      <w:r>
        <w:rPr>
          <w:sz w:val="24"/>
          <w:szCs w:val="24"/>
        </w:rPr>
        <w:t>University of Oklahoma</w:t>
      </w:r>
    </w:p>
    <w:p w:rsidR="00F235A8" w:rsidRPr="00085560" w:rsidRDefault="008948B4" w:rsidP="00F235A8">
      <w:pPr>
        <w:tabs>
          <w:tab w:val="left" w:pos="-720"/>
        </w:tabs>
        <w:ind w:left="-180" w:firstLine="180"/>
        <w:jc w:val="center"/>
        <w:rPr>
          <w:b/>
          <w:sz w:val="24"/>
          <w:szCs w:val="24"/>
        </w:rPr>
      </w:pPr>
      <w:hyperlink r:id="rId7" w:history="1">
        <w:r w:rsidR="00F235A8" w:rsidRPr="00484D81">
          <w:rPr>
            <w:rStyle w:val="Hyperlink"/>
            <w:sz w:val="24"/>
            <w:szCs w:val="24"/>
          </w:rPr>
          <w:t>negar.matin@ou.edu</w:t>
        </w:r>
      </w:hyperlink>
      <w:r w:rsidR="00F235A8" w:rsidRPr="00085560">
        <w:rPr>
          <w:b/>
          <w:sz w:val="24"/>
          <w:szCs w:val="24"/>
        </w:rPr>
        <w:t xml:space="preserve"> </w:t>
      </w:r>
    </w:p>
    <w:p w:rsidR="00F235A8" w:rsidRDefault="00F235A8" w:rsidP="00F235A8">
      <w:pPr>
        <w:tabs>
          <w:tab w:val="left" w:pos="-720"/>
        </w:tabs>
        <w:jc w:val="center"/>
        <w:rPr>
          <w:b/>
          <w:sz w:val="24"/>
          <w:szCs w:val="24"/>
        </w:rPr>
      </w:pPr>
    </w:p>
    <w:p w:rsidR="00F235A8" w:rsidRDefault="00F235A8" w:rsidP="00F235A8">
      <w:pPr>
        <w:tabs>
          <w:tab w:val="left" w:pos="-720"/>
        </w:tabs>
        <w:jc w:val="center"/>
        <w:rPr>
          <w:sz w:val="24"/>
          <w:szCs w:val="24"/>
        </w:rPr>
      </w:pPr>
      <w:proofErr w:type="spellStart"/>
      <w:r>
        <w:rPr>
          <w:sz w:val="24"/>
          <w:szCs w:val="24"/>
        </w:rPr>
        <w:t>Forough</w:t>
      </w:r>
      <w:proofErr w:type="spellEnd"/>
      <w:r>
        <w:rPr>
          <w:sz w:val="24"/>
          <w:szCs w:val="24"/>
        </w:rPr>
        <w:t xml:space="preserve"> Z. </w:t>
      </w:r>
      <w:proofErr w:type="spellStart"/>
      <w:r>
        <w:rPr>
          <w:sz w:val="24"/>
          <w:szCs w:val="24"/>
        </w:rPr>
        <w:t>Shahraki</w:t>
      </w:r>
      <w:proofErr w:type="spellEnd"/>
    </w:p>
    <w:p w:rsidR="00F235A8" w:rsidRPr="00734125" w:rsidRDefault="00F235A8" w:rsidP="00F235A8">
      <w:pPr>
        <w:tabs>
          <w:tab w:val="left" w:pos="-720"/>
        </w:tabs>
        <w:jc w:val="center"/>
        <w:rPr>
          <w:sz w:val="24"/>
          <w:szCs w:val="24"/>
        </w:rPr>
      </w:pPr>
      <w:r>
        <w:rPr>
          <w:sz w:val="24"/>
          <w:szCs w:val="24"/>
        </w:rPr>
        <w:t>Eastern Michigan University</w:t>
      </w:r>
    </w:p>
    <w:p w:rsidR="00F235A8" w:rsidRDefault="008948B4" w:rsidP="00F235A8">
      <w:pPr>
        <w:tabs>
          <w:tab w:val="left" w:pos="-720"/>
        </w:tabs>
        <w:jc w:val="center"/>
        <w:rPr>
          <w:rStyle w:val="Hyperlink"/>
          <w:sz w:val="24"/>
          <w:szCs w:val="24"/>
        </w:rPr>
      </w:pPr>
      <w:hyperlink r:id="rId8" w:history="1">
        <w:r w:rsidR="00F235A8" w:rsidRPr="00484D81">
          <w:rPr>
            <w:rStyle w:val="Hyperlink"/>
            <w:sz w:val="24"/>
            <w:szCs w:val="24"/>
          </w:rPr>
          <w:t>fzareans@emich.edu</w:t>
        </w:r>
      </w:hyperlink>
    </w:p>
    <w:p w:rsidR="00F235A8" w:rsidRDefault="00F235A8" w:rsidP="00F235A8">
      <w:pPr>
        <w:tabs>
          <w:tab w:val="left" w:pos="-720"/>
        </w:tabs>
        <w:jc w:val="center"/>
        <w:rPr>
          <w:rStyle w:val="Hyperlink"/>
          <w:sz w:val="24"/>
          <w:szCs w:val="24"/>
        </w:rPr>
      </w:pPr>
    </w:p>
    <w:p w:rsidR="00F235A8" w:rsidRDefault="00F235A8" w:rsidP="00F235A8">
      <w:pPr>
        <w:tabs>
          <w:tab w:val="left" w:pos="-720"/>
        </w:tabs>
        <w:jc w:val="center"/>
        <w:rPr>
          <w:sz w:val="24"/>
          <w:szCs w:val="24"/>
        </w:rPr>
      </w:pPr>
      <w:r>
        <w:rPr>
          <w:sz w:val="24"/>
          <w:szCs w:val="24"/>
        </w:rPr>
        <w:t>Ali Eydgahi</w:t>
      </w:r>
    </w:p>
    <w:p w:rsidR="00F235A8" w:rsidRPr="00734125" w:rsidRDefault="00F235A8" w:rsidP="00F235A8">
      <w:pPr>
        <w:tabs>
          <w:tab w:val="left" w:pos="-720"/>
        </w:tabs>
        <w:jc w:val="center"/>
        <w:rPr>
          <w:sz w:val="24"/>
          <w:szCs w:val="24"/>
        </w:rPr>
      </w:pPr>
      <w:r>
        <w:rPr>
          <w:sz w:val="24"/>
          <w:szCs w:val="24"/>
        </w:rPr>
        <w:t>Eastern Michigan University</w:t>
      </w:r>
    </w:p>
    <w:p w:rsidR="00F235A8" w:rsidRDefault="008948B4" w:rsidP="00F235A8">
      <w:pPr>
        <w:tabs>
          <w:tab w:val="left" w:pos="-720"/>
        </w:tabs>
        <w:ind w:left="-180" w:firstLine="180"/>
        <w:jc w:val="center"/>
        <w:rPr>
          <w:b/>
          <w:sz w:val="24"/>
          <w:szCs w:val="24"/>
        </w:rPr>
      </w:pPr>
      <w:hyperlink r:id="rId9" w:history="1">
        <w:r w:rsidR="00F235A8" w:rsidRPr="001C064D">
          <w:rPr>
            <w:rStyle w:val="Hyperlink"/>
            <w:sz w:val="24"/>
            <w:szCs w:val="24"/>
          </w:rPr>
          <w:t>aeydgahi@emich.edu</w:t>
        </w:r>
      </w:hyperlink>
      <w:r w:rsidR="00F235A8" w:rsidRPr="00085560">
        <w:rPr>
          <w:b/>
          <w:sz w:val="24"/>
          <w:szCs w:val="24"/>
        </w:rPr>
        <w:t xml:space="preserve"> </w:t>
      </w:r>
    </w:p>
    <w:p w:rsidR="00F235A8" w:rsidRPr="00085560" w:rsidRDefault="00F235A8" w:rsidP="00F235A8">
      <w:pPr>
        <w:tabs>
          <w:tab w:val="left" w:pos="-720"/>
        </w:tabs>
        <w:ind w:left="-180" w:firstLine="180"/>
        <w:jc w:val="center"/>
        <w:rPr>
          <w:b/>
          <w:sz w:val="24"/>
          <w:szCs w:val="24"/>
        </w:rPr>
      </w:pPr>
    </w:p>
    <w:p w:rsidR="00A24CCF" w:rsidRDefault="00A24CCF">
      <w:pPr>
        <w:tabs>
          <w:tab w:val="left" w:pos="-720"/>
        </w:tabs>
        <w:jc w:val="center"/>
        <w:rPr>
          <w:b/>
          <w:sz w:val="24"/>
          <w:szCs w:val="24"/>
        </w:rPr>
      </w:pPr>
    </w:p>
    <w:p w:rsidR="00A24CCF" w:rsidRDefault="00A24CCF">
      <w:pPr>
        <w:tabs>
          <w:tab w:val="left" w:pos="-720"/>
        </w:tabs>
        <w:jc w:val="center"/>
        <w:rPr>
          <w:b/>
          <w:sz w:val="24"/>
          <w:szCs w:val="24"/>
        </w:rPr>
      </w:pPr>
    </w:p>
    <w:p w:rsidR="005C4F53" w:rsidRPr="00C530EF" w:rsidRDefault="005C4F53">
      <w:pPr>
        <w:tabs>
          <w:tab w:val="left" w:pos="8640"/>
        </w:tabs>
        <w:ind w:right="-360"/>
        <w:rPr>
          <w:b/>
          <w:sz w:val="24"/>
          <w:szCs w:val="24"/>
        </w:rPr>
      </w:pPr>
      <w:r w:rsidRPr="00C530EF">
        <w:rPr>
          <w:b/>
          <w:sz w:val="24"/>
          <w:szCs w:val="24"/>
        </w:rPr>
        <w:t>Abstract</w:t>
      </w:r>
    </w:p>
    <w:p w:rsidR="005121B5" w:rsidRPr="005121B5" w:rsidRDefault="005121B5">
      <w:pPr>
        <w:tabs>
          <w:tab w:val="left" w:pos="8640"/>
        </w:tabs>
        <w:ind w:right="-360"/>
        <w:rPr>
          <w:sz w:val="24"/>
          <w:szCs w:val="24"/>
        </w:rPr>
      </w:pPr>
    </w:p>
    <w:p w:rsidR="007269C2" w:rsidRPr="007269C2" w:rsidRDefault="007269C2" w:rsidP="007269C2">
      <w:pPr>
        <w:tabs>
          <w:tab w:val="left" w:pos="8640"/>
        </w:tabs>
        <w:ind w:right="-180"/>
        <w:rPr>
          <w:sz w:val="24"/>
          <w:szCs w:val="24"/>
        </w:rPr>
      </w:pPr>
      <w:r w:rsidRPr="007269C2">
        <w:rPr>
          <w:sz w:val="24"/>
          <w:szCs w:val="24"/>
        </w:rPr>
        <w:t xml:space="preserve">Collaborations between different disciplines provides unique opportunities for integrating ideas and methods, infusing skills, sharing tools, utilizing teamwork, improving cognitive abilities, and thinking critically to develop and form new knowledge and products. </w:t>
      </w:r>
    </w:p>
    <w:p w:rsidR="007269C2" w:rsidRDefault="007269C2" w:rsidP="007269C2">
      <w:pPr>
        <w:tabs>
          <w:tab w:val="left" w:pos="8640"/>
        </w:tabs>
        <w:ind w:right="-180"/>
        <w:rPr>
          <w:sz w:val="24"/>
          <w:szCs w:val="24"/>
        </w:rPr>
      </w:pPr>
    </w:p>
    <w:p w:rsidR="007269C2" w:rsidRPr="007269C2" w:rsidRDefault="007269C2" w:rsidP="007269C2">
      <w:pPr>
        <w:tabs>
          <w:tab w:val="left" w:pos="8640"/>
        </w:tabs>
        <w:ind w:right="-180"/>
        <w:rPr>
          <w:sz w:val="24"/>
          <w:szCs w:val="24"/>
        </w:rPr>
      </w:pPr>
      <w:r w:rsidRPr="007269C2">
        <w:rPr>
          <w:sz w:val="24"/>
          <w:szCs w:val="24"/>
        </w:rPr>
        <w:t xml:space="preserve">The process of designing, prototyping, and evaluating the performance of a contemporary building with smart colored windows can assist the students in architecture programs to be more involved in interdisciplinary projects that are inspired by use of knowledge from other fields. </w:t>
      </w:r>
    </w:p>
    <w:p w:rsidR="007269C2" w:rsidRDefault="007269C2" w:rsidP="007269C2">
      <w:pPr>
        <w:tabs>
          <w:tab w:val="left" w:pos="8640"/>
        </w:tabs>
        <w:ind w:right="-180"/>
        <w:rPr>
          <w:sz w:val="24"/>
          <w:szCs w:val="24"/>
        </w:rPr>
      </w:pPr>
    </w:p>
    <w:p w:rsidR="007269C2" w:rsidRPr="007269C2" w:rsidRDefault="007269C2" w:rsidP="007269C2">
      <w:pPr>
        <w:tabs>
          <w:tab w:val="left" w:pos="8640"/>
        </w:tabs>
        <w:ind w:right="-180"/>
        <w:rPr>
          <w:sz w:val="24"/>
          <w:szCs w:val="24"/>
        </w:rPr>
      </w:pPr>
      <w:r w:rsidRPr="007269C2">
        <w:rPr>
          <w:sz w:val="24"/>
          <w:szCs w:val="24"/>
        </w:rPr>
        <w:t>This paper presents interdisciplinary activities that can be used in senior design projects, independent studies, and graduate theses by both undergraduate and graduate students in architecture and interior design programs. The proposed hands-on activities include design and implementation of smart color coating for glass windows, determination of optical properties and characteristics of the colored windows by using ultraviolet-visible spectroscopy method, and performance</w:t>
      </w:r>
      <w:r w:rsidRPr="007269C2" w:rsidDel="00F92F6A">
        <w:rPr>
          <w:sz w:val="24"/>
          <w:szCs w:val="24"/>
        </w:rPr>
        <w:t xml:space="preserve"> </w:t>
      </w:r>
      <w:r w:rsidRPr="007269C2">
        <w:rPr>
          <w:sz w:val="24"/>
          <w:szCs w:val="24"/>
        </w:rPr>
        <w:t xml:space="preserve">evaluation of the designed colored windows by using Rhino software along with its Grasshopper and DIVA plug-in modules. </w:t>
      </w:r>
    </w:p>
    <w:p w:rsidR="007269C2" w:rsidRDefault="007269C2" w:rsidP="007269C2">
      <w:pPr>
        <w:tabs>
          <w:tab w:val="left" w:pos="8640"/>
        </w:tabs>
        <w:ind w:right="-180"/>
        <w:rPr>
          <w:sz w:val="24"/>
          <w:szCs w:val="24"/>
        </w:rPr>
      </w:pPr>
    </w:p>
    <w:p w:rsidR="007269C2" w:rsidRDefault="007269C2" w:rsidP="007269C2">
      <w:pPr>
        <w:tabs>
          <w:tab w:val="left" w:pos="8640"/>
        </w:tabs>
        <w:ind w:right="-180"/>
        <w:rPr>
          <w:sz w:val="24"/>
          <w:szCs w:val="24"/>
        </w:rPr>
      </w:pPr>
      <w:r w:rsidRPr="007269C2">
        <w:rPr>
          <w:sz w:val="24"/>
          <w:szCs w:val="24"/>
        </w:rPr>
        <w:t xml:space="preserve">In the proposed activities, students gain practical interdisciplinary experience by utilizing the data obtained from design and implementation in laboratory environment for testing and evaluating the design in simulation environment. These activities also improve students professional and team work skills that are crucial attributes in contemporary working environments. </w:t>
      </w:r>
    </w:p>
    <w:p w:rsidR="007269C2" w:rsidRDefault="007269C2" w:rsidP="007269C2">
      <w:pPr>
        <w:tabs>
          <w:tab w:val="left" w:pos="8640"/>
        </w:tabs>
        <w:ind w:right="-180"/>
        <w:rPr>
          <w:sz w:val="24"/>
          <w:szCs w:val="24"/>
        </w:rPr>
      </w:pPr>
    </w:p>
    <w:p w:rsidR="005C4F53" w:rsidRPr="00C530EF" w:rsidRDefault="005C4F53" w:rsidP="00A24CCF">
      <w:pPr>
        <w:tabs>
          <w:tab w:val="left" w:pos="4045"/>
        </w:tabs>
        <w:rPr>
          <w:b/>
          <w:sz w:val="24"/>
          <w:szCs w:val="24"/>
        </w:rPr>
      </w:pPr>
      <w:r w:rsidRPr="00C530EF">
        <w:rPr>
          <w:b/>
          <w:sz w:val="24"/>
          <w:szCs w:val="24"/>
        </w:rPr>
        <w:lastRenderedPageBreak/>
        <w:t>Introduction</w:t>
      </w:r>
      <w:r w:rsidR="00A24CCF">
        <w:rPr>
          <w:b/>
          <w:sz w:val="24"/>
          <w:szCs w:val="24"/>
        </w:rPr>
        <w:tab/>
      </w:r>
    </w:p>
    <w:p w:rsidR="005121B5" w:rsidRPr="005121B5" w:rsidRDefault="005121B5">
      <w:pPr>
        <w:tabs>
          <w:tab w:val="center" w:pos="4680"/>
        </w:tabs>
        <w:rPr>
          <w:sz w:val="24"/>
          <w:szCs w:val="24"/>
        </w:rPr>
      </w:pPr>
    </w:p>
    <w:p w:rsidR="007269C2" w:rsidRPr="007269C2" w:rsidRDefault="007269C2" w:rsidP="007269C2">
      <w:pPr>
        <w:tabs>
          <w:tab w:val="left" w:pos="-720"/>
        </w:tabs>
        <w:rPr>
          <w:sz w:val="24"/>
          <w:szCs w:val="24"/>
        </w:rPr>
      </w:pPr>
      <w:r w:rsidRPr="007269C2">
        <w:rPr>
          <w:sz w:val="24"/>
          <w:szCs w:val="24"/>
        </w:rPr>
        <w:t xml:space="preserve">Innovation arises from the intersections of different disciplines, as it is declared by the U.S. National Innovation Initiative </w:t>
      </w:r>
      <w:r w:rsidRPr="007269C2">
        <w:rPr>
          <w:sz w:val="24"/>
          <w:szCs w:val="24"/>
        </w:rPr>
        <w:fldChar w:fldCharType="begin"/>
      </w:r>
      <w:r w:rsidRPr="007269C2">
        <w:rPr>
          <w:sz w:val="24"/>
          <w:szCs w:val="24"/>
        </w:rPr>
        <w:instrText xml:space="preserve"> ADDIN ZOTERO_ITEM CSL_CITATION {"citationID":"3GZNFcBU","properties":{"formattedCitation":"[1]","plainCitation":"[1]","noteIndex":0},"citationItems":[{"id":3005,"uris":["http://zotero.org/users/3548479/items/BM7WAQQR"],"uri":["http://zotero.org/users/3548479/items/BM7WAQQR"],"itemData":{"id":3005,"type":"webpage","title":"Innovate America - Council on Competitiveness","URL":"https://www.compete.org/reports/all/202","accessed":{"date-parts":[["2020",7,26]]}}}],"schema":"https://github.com/citation-style-language/schema/raw/master/csl-citation.json"} </w:instrText>
      </w:r>
      <w:r w:rsidRPr="007269C2">
        <w:rPr>
          <w:sz w:val="24"/>
          <w:szCs w:val="24"/>
        </w:rPr>
        <w:fldChar w:fldCharType="separate"/>
      </w:r>
      <w:r w:rsidRPr="007269C2">
        <w:rPr>
          <w:sz w:val="24"/>
          <w:szCs w:val="24"/>
        </w:rPr>
        <w:t>[1]</w:t>
      </w:r>
      <w:r w:rsidRPr="007269C2">
        <w:rPr>
          <w:sz w:val="24"/>
          <w:szCs w:val="24"/>
        </w:rPr>
        <w:fldChar w:fldCharType="end"/>
      </w:r>
      <w:r w:rsidRPr="007269C2">
        <w:rPr>
          <w:sz w:val="24"/>
          <w:szCs w:val="24"/>
        </w:rPr>
        <w:t>. The training of students as innovative thinkers in dealing with today’s complexity of global challenges requires interdisciplinary education, which integrates information, data, techniques, tools, perspectives, concepts and theories from two or more disciplines and answers questions beyond the scope of a single discipline</w:t>
      </w:r>
      <w:r w:rsidRPr="007269C2" w:rsidDel="0003321E">
        <w:rPr>
          <w:sz w:val="24"/>
          <w:szCs w:val="24"/>
        </w:rPr>
        <w:t xml:space="preserve"> </w:t>
      </w:r>
      <w:r w:rsidRPr="007269C2">
        <w:rPr>
          <w:sz w:val="24"/>
          <w:szCs w:val="24"/>
        </w:rPr>
        <w:fldChar w:fldCharType="begin"/>
      </w:r>
      <w:r w:rsidRPr="007269C2">
        <w:rPr>
          <w:sz w:val="24"/>
          <w:szCs w:val="24"/>
        </w:rPr>
        <w:instrText xml:space="preserve"> ADDIN ZOTERO_ITEM CSL_CITATION {"citationID":"ncsUfTDE","properties":{"formattedCitation":"[3]\\uc0\\u8211{}[11]","plainCitation":"[3]–[11]","noteIndex":0},"citationItems":[{"id":3009,"uris":["http://zotero.org/users/3548479/items/BZXBYXNV"],"uri":["http://zotero.org/users/3548479/items/BZXBYXNV"],"itemData":{"id":3009,"type":"book","abstract":"Facilitating Interdisciplinary Research examines current interdisciplinary research efforts and recommends ways to stimulate and support such research.Advances in science and engineering increasingly require the collaboration of scholars from various fields. This shift is driven by the need to address complex problems that cut across traditional disciplines, and the capacity of new technologies to both transform existing disciplines and generate new ones. At the same time, however, interdisciplinary research can be impeded by policies on hiring, promotion, tenure, proposal review, and resource allocation that favor traditional disciplines.This report identifies steps that researchers, teachers, students, institutions, funding organizations, and disciplinary societies can take to more effectively conduct, facilitate, and evaluate interdisciplinary research programs and projects. Throughout the report key concepts are illustrated with case studies and results of the committees surveys of individual researchers and university provosts.","collection-number":"Book, Whole","ISBN":"0309094356","publisher":"National Academies","title":"Facilitating interdisciplinary research","URL":"http://emich.summon.serialssolutions.com/2.0.0/link/0/eLvHCXMwpV3LS8MwGA9uXtzJ-cA3RXAqUmnaNG0OIiKKHiY-OvE20jaB4azgquB_75eatGvnQfFS-ky275F8-R6_IOS5x47dGBMkDznMFI7LeUCkhyljgSexlzqck1gqz_ZTGF25t33_7lY7mVRpzDcALh-_8B-qHVTdqspz_DQ7TZ2OdIBd-ZkcfNEfDGEJHPU-gMHVJbDe6GFvz7v8r9TAPZAbVYX7B8kpG4UbcA7yA0eQIDg2jOvyUu9pxBON3l1UvADta9W7GiGo9CTXMg76jWj9jXE3nlXFK3pEKe15VaYyynMhVOyi1vn1TOf3jc5r3-qGixG-Qlo0KarfPsqjKSxk4-_wizSZyt_Z-NEm09KsiFXESCVLahTbOpS2fu4TMNqCnsJWfwGK5CciswcPLdQKHbUHhv34VHrpYNEO9luxnDcNUw3bVHbUQR0-eYYpCaarfDJlnUSLaF6okpUumhPZEuoa4loHGlP8cBntTxPVmuGoZTi6gu4vL6LzK1vvkWFzMHx9mM2wpD7z4jR2mSQkFhQnKQtjMOwox6HAxE0EpUwGYYI9ymLJKSMBlSkYrquonb1mYg1ZoI5U-pzGoZcSLBLQT-kywkBlHVc4dB3tTv3J4ce4iOVPhjWSbvzmpU20ULF1C7Xzt3exDYRSmr5TUP8Lqo1VXg","author":[{"family":"Medicine","given":"Institute","dropping-particle":"of"},{"literal":"National Academy of Sciences"},{"literal":"Committee on Facilitating Interdisciplinary Research"},{"family":"Committee on Science","given":"Engineering","suffix":"and Public Policy"},{"literal":"National Academy of Engineering"}],"issued":{"date-parts":[["2005"]]}}},{"id":2798,"uris":["http://zotero.org/users/3548479/items/J6HZU3S4"],"uri":["http://zotero.org/users/3548479/items/J6HZU3S4"],"itemData":{"id":2798,"type":"article-journal","abstract":"The book consists of six parts. Part One deals with the purposes and objectives of undergraduate education; Part Two focuses on general education; Part Three looks at specialized features of the curriculum; Part Four addresses the question of innovations; Part Five deals with institutional support; and Part Six looks ahead to the curriculum of the next century.","container-title":"Journal of Chemical Education","DOI":"10.1021/ed074p493","ISSN":"0021-9584","issue":"5","journalAbbreviation":"J. Chem. Educ.","page":"493","source":"ACS Publications","title":"Handbook of the Undergraduate Curriculum: A Comprehensive Guide to Purposes, Structures, Practices, and Change (Gaff, Jerry G.; Radcliffe, James L.)","title-short":"Handbook of the Undergraduate Curriculum","volume":"74","author":[{"family":"Hargittai","given":"Istvan"}],"issued":{"date-parts":[["1997",5,1]]}}},{"id":2995,"uris":["http://zotero.org/users/3548479/items/PB34W5E3"],"uri":["http://zotero.org/users/3548479/items/PB34W5E3"],"itemData":{"id":2995,"type":"book","collection-number":"Book, Whole","edition":"2nd","event-place":"Acton, MA","ISBN":"9780874118810","publisher":"Copley Publishing Group","publisher-place":"Acton, MA","title":"Interdisciplinary undergraduate programs: a directory","URL":"http://emich.summon.serialssolutions.com/2.0.0/link/0/eLvHCXMwjV3fa4MwED66-jLYYGMb-02fZA-zGI0aB2UMqfSlWwcO9iYujUVYFews7K_dv7JLqmsnG_RRucvJxdxdznyfALbVN41WTJimPuVpogjmbMqwSsbUi_FZYD3gEV-Ck19ZNLImY-d50oGvBhqzIsBN3ufJH2gHiVuV5xw_mz9N3Wf1B3bZZzLJcPwS4xY4-meO1XTitnqQqXVLbcuTbO0Y0h339qdbOHzUF0uu5ILoSa_62SwvSiFviFiZl1IfZSX0JdpYW71rFrseFiVHBRXCBim-VWIHNMzLhHVhf60QBw-RYqjEJE8YI27ND9RcY9bYWxSJcolJxLzaSIThAXQlOOIQOiI_ghvVTtzE9fYkJK2clcm0wgfv1Ye_FsdghMMoGBm_Bo7r1lHcdot1At28yMUp9DzGuUMtyt2pTVOf-5KZ36JCVowmeaNnoG835vm2ghewuzoyLfsfl6ApT16BplSv2578Bmx0vu4","author":[{"family":"Edwards","given":"Alan F."},{"literal":"Association for Integrative Studies"}],"issued":{"date-parts":[["1996"]]}}},{"id":2803,"uris":["http://zotero.org/users/3548479/items/CQIJH5BV"],"uri":["http://zotero.org/users/3548479/items/CQIJH5BV"],"itemData":{"id":2803,"type":"article-journal","abstract":"Architectural design is a complex process involving different actors. While studying architecture, students usually work alone, and they do not have many opportunities to collaborate with other professions. Consequently, they end up lacking the knowledge regarding other professions, as well as regarding communic42ation and collaboration with other professionals. They become too proud of themselves, which eventually prevents them from engaging in active collaboration and accepting compromises. Furthermore, it is essential for their future professional careers that architects collaborate with other professions, adopt their ideas and requirements. Such collaboration is recommended from the early stages of the design process onwards. The main focus of this article is to determine the importance of interdisciplinary collaboration in architecture projects through the process of studying architecture, the role of the architect within this process, and the manner in which decisions are usually made within an interdisciplinary team. The following research is based on the AEC Global Teamwork Course, which took place during school years 2011/2012, 2012/2013 and 2013/2014, 2013 at Stanford University under the leadership of Prof. Dr. Renate Fruchter. Students from all around the world worked together on an architectural project from its initial stages. They met twice only: at the beginning and at the end of the project, otherwise they worked on a virtual basis, using different digital tools intended for long-distance interdisciplinary collaboration. There were three case studies examined for the purposes of this article in which the main focus was placed on architects, more specifically on the challenges and the problems they were facing, the knowledge architects gained through interdisciplinary collaboration, and lessons learned in such a course that could help them with their professional careers.","container-title":"Igra ustvarjalnosti - Creativity Game","DOI":"10.15292/IU-CG.2014.02.034-042","ISSN":"2350-3637","issue":"2","page":"34-42","title":"The Role of Architect in Interdisciplinary Collaborative Design Studios","volume":"2014","author":[{"family":"Jutraz","given":"Anja"},{"family":"Zupancic","given":"Tadeja"}],"issued":{"date-parts":[["2014"]]}}},{"id":2805,"uris":["http://zotero.org/users/3548479/items/N8EL79HE"],"uri":["http://zotero.org/users/3548479/items/N8EL79HE"],"itemData":{"id":2805,"type":"book","collection-number":"Book, Whole","event-place":"Charlottesville, Va","ISBN":"9780813916781","publisher":"University Press of Virginia","publisher-place":"Charlottesville, Va","title":"Crossing boundaries: knowledge, disciplinarities, and interdisciplinarities","URL":"http://emich.summon.serialssolutions.com/2.0.0/link/0/eLvHCXMwjR3LasJAcLDxYqHQ2pa-8ZRTlWQ12d2ClBIUL7YWUvAWkuymCDWBWAW_tr_SnTXxRQseN5lHmM3sZCbzAGiTltXcOxMEcSnmu8skcoRgIYbeiKBtNxbC4bpt95j5AzIaOu-jCvyUpTGrBrjh1zT8o9oB61Yxz3FZTpp6nhQ_2DHOZNm94UegXGD_nz3W26nc6u5E6y3hjjJlukGL4z6uo4W9V3O2iDWc57-Z89bkM81yiRdkoNkj1Hc-l-ZC8dhwfSqV3exneawQ9BHWTdRbJY-ginO0iQEnG4TAe1mrIlEfvrRjMd2x0sbiWMrGWwvOiuZB5U17d83ZsaKUhVp-li2n8y2r2T8FAyspzqAi0zrURuXQhOU51D00zspqNiI91gn99Qto9nu-N2juEAyK-FKwLztyCUaapfIKGoJSS4iQRtzlnUQ6EbVD2okT9ZgyZty9BvMwmjeHAt5CbZVXjUGSO6hqcd9DVaM-7Iv7F_YFxMI","author":[{"family":"Klein","given":"Julie Thompson"}],"issued":{"date-parts":[["1996"]]}}},{"id":3022,"uris":["http://zotero.org/users/3548479/items/FZBEIVBP"],"uri":["http://zotero.org/users/3548479/items/FZBEIVBP"],"itemData":{"id":3022,"type":"article-journal","abstract":"Interdisciplinary education is becoming a hallmark strategy for preparing and providing students with the skills necessary for addressing the complexity of our contemporary built environments. In this paper, we examine how the studio model of education presents opportunities for increasing interdisciplinarity in the classroom. Specifically, we develop a pedagogical framework for examining three educational themes: establishing rigorous forms of experimentation, developing collective understanding, and generating interdisciplinary collaboration. We identify that developing collective understanding is the most challenging of the three themes to frame, implement, and achieve in the classroom, suggesting interdisciplinary studio education should focus on sharing disciplinary vocabularies and improving students' communicative techniques.","container-title":"Journal for Education in the Built Environment","DOI":"10.11120/jebe.2012.07020008","ISSN":"1747-4205","issue":"2","note":"publisher: Routledge","page":"8-25","title":"The Built Environments Laboratory: An Interdisciplinary Framework for Studio Education in the Planning and Design Disciplines","volume":"7","author":[{"family":"Yocom","given":"Ken"},{"family":"Proksch","given":"Gundula"},{"family":"Born","given":"Branden"},{"family":"Tyman","given":"Shannon K."}],"issued":{"date-parts":[["2012"]]}}},{"id":3024,"uris":["http://zotero.org/users/3548479/items/EDV9U69E"],"uri":["http://zotero.org/users/3548479/items/EDV9U69E"],"itemData":{"id":3024,"type":"article-journal","abstract":"Design studio is routinely referred to as the center of architectural education, yet surprisingly little has been published about the nature of the interaction between instructors and students in the studio environment. This article draws upon ideas such as Donald Schön's description of design as \"reflection-in-action\" and D. W. Winnicott's discovery of the foundations of creativity in the \"transitional phenomena\" of early childhood to provide a basis for understanding the emotional power of the design studio experience and the ways in which phenomena identified by psychoanalysis can emerge in the interaction of studio instructors and students.","container-title":"Journal of Architectural Education","DOI":"10.1162/104648800564608","ISSN":"1046-4883","issue":"4","note":"publisher-place: Oxford, UK\npublisher: Taylor &amp; Francis Group","page":"194-206","title":"Behind the Mask: A Psychoanalytic Perspective on Interaction in the Design Studio","volume":"53","author":[{"family":"Ochsner","given":"Jeffrey Karl"}],"issued":{"date-parts":[["2000"]]}}},{"id":3023,"uris":["http://zotero.org/users/3548479/items/PFRYFXI2"],"uri":["http://zotero.org/users/3548479/items/PFRYFXI2"],"itemData":{"id":3023,"type":"article-journal","abstract":"Today's scholar is evaluated primarily through the metric of research narrowly defined under a scientific rubric. This idea of research has become naturalized, and its ubiquity cuts across most disciplines. Research as such has become overvalued as the only arbiter of success and has led to increasingly difficult hurdles for the architecture professoriate in tenure and promotion. Instead of trying to argue that architecture is a valid exception to the rule of research, the discipline should seek to become a leader in changing and broadening how research is understood in academe.","container-title":"Journal of Architectural Education","DOI":"10.1111/j.1531-314X.2007.00127.x","ISSN":"1046-4883","issue":"1","note":"publisher: Taylor &amp; Francis Group","page":"44-53","title":"The Way We Think about the Way We Think: Architecture is a Paradigm for Reconsidering Research","volume":"61","author":[{"family":"Wortham","given":"B. D."}],"issued":{"date-parts":[["2007"]]}}},{"id":2809,"uris":["http://zotero.org/users/3548479/items/2QLJLDK6"],"uri":["http://zotero.org/users/3548479/items/2QLJLDK6"],"itemData":{"id":2809,"type":"paper-conference","abstract":"ResearchGate is a network dedicated to science and research. Connect, collaborate and discover scientific publications, jobs and conferences. All for free.","container-title":"ResearchGate","event":"The american society of engineering education conference","event-place":"Colombus, Ohio","language":"en","publisher-place":"Colombus, Ohio","title":"Comparative Analysis of Technologies Used in Responsive Building Facades","URL":"https://www.researchgate.net/publication/318213712_Comparative_Analysis_of_Technologies_Used_in_Responsive_Building_Facades","author":[{"family":"Heidari Matin","given":"N."},{"family":"Eydgahi","given":"A."},{"family":"Shyu","given":"S."}],"issued":{"date-parts":[["2017",6]]}}}],"schema":"https://github.com/citation-style-language/schema/raw/master/csl-citation.json"} </w:instrText>
      </w:r>
      <w:r w:rsidRPr="007269C2">
        <w:rPr>
          <w:sz w:val="24"/>
          <w:szCs w:val="24"/>
        </w:rPr>
        <w:fldChar w:fldCharType="separate"/>
      </w:r>
      <w:r w:rsidRPr="007269C2">
        <w:rPr>
          <w:sz w:val="24"/>
          <w:szCs w:val="24"/>
        </w:rPr>
        <w:t>[2]–[12]</w:t>
      </w:r>
      <w:r w:rsidRPr="007269C2">
        <w:rPr>
          <w:sz w:val="24"/>
          <w:szCs w:val="24"/>
        </w:rPr>
        <w:fldChar w:fldCharType="end"/>
      </w:r>
      <w:r w:rsidRPr="007269C2">
        <w:rPr>
          <w:sz w:val="24"/>
          <w:szCs w:val="24"/>
        </w:rPr>
        <w:t xml:space="preserve">. </w:t>
      </w:r>
    </w:p>
    <w:p w:rsidR="00B03D15" w:rsidRDefault="00B03D15" w:rsidP="007269C2">
      <w:pPr>
        <w:tabs>
          <w:tab w:val="left" w:pos="-720"/>
        </w:tabs>
        <w:rPr>
          <w:sz w:val="24"/>
          <w:szCs w:val="24"/>
        </w:rPr>
      </w:pPr>
    </w:p>
    <w:p w:rsidR="007269C2" w:rsidRPr="007269C2" w:rsidRDefault="007269C2" w:rsidP="00B03D15">
      <w:pPr>
        <w:tabs>
          <w:tab w:val="left" w:pos="-720"/>
        </w:tabs>
        <w:rPr>
          <w:sz w:val="24"/>
          <w:szCs w:val="24"/>
        </w:rPr>
      </w:pPr>
      <w:r w:rsidRPr="007269C2">
        <w:rPr>
          <w:sz w:val="24"/>
          <w:szCs w:val="24"/>
        </w:rPr>
        <w:t>Materials science by promoting smart materials that can improve energy efficiency, users’ comfort and well-being, and  decreasing CO</w:t>
      </w:r>
      <w:r w:rsidRPr="007269C2">
        <w:rPr>
          <w:sz w:val="24"/>
          <w:szCs w:val="24"/>
          <w:vertAlign w:val="subscript"/>
        </w:rPr>
        <w:t>2</w:t>
      </w:r>
      <w:r w:rsidRPr="007269C2">
        <w:rPr>
          <w:sz w:val="24"/>
          <w:szCs w:val="24"/>
        </w:rPr>
        <w:t xml:space="preserve"> emission in build environment can be considered as one of the frontiers in sustainability </w:t>
      </w:r>
      <w:r w:rsidRPr="007269C2">
        <w:rPr>
          <w:sz w:val="24"/>
          <w:szCs w:val="24"/>
        </w:rPr>
        <w:fldChar w:fldCharType="begin"/>
      </w:r>
      <w:r w:rsidRPr="007269C2">
        <w:rPr>
          <w:sz w:val="24"/>
          <w:szCs w:val="24"/>
        </w:rPr>
        <w:instrText xml:space="preserve"> ADDIN ZOTERO_ITEM CSL_CITATION {"citationID":"JznfQu62","properties":{"formattedCitation":"[13], [14]","plainCitation":"[13], [14]","noteIndex":0},"citationItems":[{"id":3025,"uris":["http://zotero.org/users/3548479/items/YCV5IFYH"],"uri":["http://zotero.org/users/3548479/items/YCV5IFYH"],"itemData":{"id":3025,"type":"article-journal","abstract":"Materiality — the use of various materials in architecture — has been fundamental to the design and construction of buildings, and materials science has traditionally responded to needs formulated by design, engineering and construction professionals. Material properties and processes are shaping buildings and influencing how they perform. The advent of technologies such as digital fabrication, robotics and 3D printing have not only accelerated the development of new construction solutions, but have also led to a renewed interest in materials as a catalyst for novel architectural design. In parallel, materials science has transformed from a field that explains materials to one that designs materials from the bottom up. The conflation of these two trends is giving rise to materials-based design research in which architects, engineers and materials scientists work as partners in the conception of new materials systems and their applications. This Review surveys this development for different material classes (wood, ceramics, metals, concrete, glass, synthetic composites and polymers), with an emphasis on recent trends and innovations.","container-title":"Nature Reviews Materials","DOI":"10.1038/natrevmats.2017.82","ISSN":"2058-8437","issue":"12","language":"en","note":"number: 12\npublisher: Nature Publishing Group","page":"1-19","source":"www.nature.com","title":"Materials science and architecture","volume":"2","author":[{"family":"Bechthold","given":"Martin"},{"family":"Weaver","given":"James C."}],"issued":{"date-parts":[["2017",12,5]]}}},{"id":3041,"uris":["http://zotero.org/users/3548479/items/E7U58VYC"],"uri":["http://zotero.org/users/3548479/items/E7U58VYC"],"itemData":{"id":3041,"type":"paper-conference","abstract":"A responsive facade is capable of adapting to environmental stimuli for reducing both energy consumption and carbon emissions as well as improving users’ multi-comfort. Evaluation of visual metrics can lead to designing responsive systems with more efficiency.","container-title":"2018 ASEE Annual Conference &amp; Exposition","event":"2018 ASEE Annual Conference &amp; Exposition","language":"en","source":"Zotero","title":"Evaluating Visual Comfort Metrics of Responsive Facade Systems as Educational Activities","author":[{"family":"Matin","given":"Negar Heidari"},{"family":"University","given":"Eastern Michigan"},{"family":"Eydgahi","given":"Dr Ali"},{"family":"University","given":"Eastern Michigan"},{"family":"Shyu","given":"Dr Shinming"},{"family":"University","given":"Eastern Michigan"},{"family":"Matin","given":"Dr Payam"}]}}],"schema":"https://github.com/citation-style-language/schema/raw/master/csl-citation.json"} </w:instrText>
      </w:r>
      <w:r w:rsidRPr="007269C2">
        <w:rPr>
          <w:sz w:val="24"/>
          <w:szCs w:val="24"/>
        </w:rPr>
        <w:fldChar w:fldCharType="separate"/>
      </w:r>
      <w:r w:rsidRPr="007269C2">
        <w:rPr>
          <w:sz w:val="24"/>
          <w:szCs w:val="24"/>
        </w:rPr>
        <w:t>[13]-[14]</w:t>
      </w:r>
      <w:r w:rsidRPr="007269C2">
        <w:rPr>
          <w:sz w:val="24"/>
          <w:szCs w:val="24"/>
        </w:rPr>
        <w:fldChar w:fldCharType="end"/>
      </w:r>
      <w:r w:rsidRPr="007269C2">
        <w:rPr>
          <w:sz w:val="24"/>
          <w:szCs w:val="24"/>
        </w:rPr>
        <w:t xml:space="preserve">. Working closely with materials scientists can provide an opportunity for architectures to generate, synthesize, and implement innovative sustainable ideas in design practices </w:t>
      </w:r>
      <w:r w:rsidRPr="007269C2">
        <w:rPr>
          <w:sz w:val="24"/>
          <w:szCs w:val="24"/>
        </w:rPr>
        <w:fldChar w:fldCharType="begin"/>
      </w:r>
      <w:r w:rsidRPr="007269C2">
        <w:rPr>
          <w:sz w:val="24"/>
          <w:szCs w:val="24"/>
        </w:rPr>
        <w:instrText xml:space="preserve"> ADDIN ZOTERO_ITEM CSL_CITATION {"citationID":"JdGd6kxI","properties":{"formattedCitation":"[15], [16]","plainCitation":"[15], [16]","noteIndex":0},"citationItems":[{"id":2976,"uris":["http://zotero.org/users/3548479/items/G7ZC4DDJ"],"uri":["http://zotero.org/users/3548479/items/G7ZC4DDJ"],"itemData":{"id":2976,"type":"paper-conference","abstract":"To be contemporary, buildings must employ sustainable materials and methods and synthesize them using innovation tectonic strategies. The best way to achieve this is through the intersection of analytical and design expertise that results when architects, engineers and managers work collaboratively in interdisciplinary teams. This paper outlines how a Materials Library was created and is being used to promote a greater awareness of materials and a heightened appreciation of collaboration between students of various disciplines. The first part of this presentation examines the rationale behind the Materials Library, and the second part discusses its creation by faculty at Cal Poly.","source":"Semantic Scholar","title":"Material libraries: promoting materiality and interdisciplinary collaboration","title-short":"Material libraries","author":[{"family":"Arens","given":"Robin"}],"issued":{"date-parts":[["2008"]]}}},{"id":2981,"uris":["http://zotero.org/users/3548479/items/STC2VXPT"],"uri":["http://zotero.org/users/3548479/items/STC2VXPT"],"itemData":{"id":2981,"type":"article-journal","abstract":"This paper examines how materials libraries are used as tools for interdisciplinary collaboration in 3 research projects that inhabit a disciplinary triangle between materials research, design and user needs: PhysFeel, which explores how materials collections can be used in psychological therapies; Light.Touch.Matters, a design-led project to develop new smart materials; and Hands of X, which uses materials collections to develop a bespoke prosthetics service. The paper analyses and contrasts these case studies to better understand the affordances and limitations of materials collections when used as research, translational and design tools. We conclude that in collaborations between materials researchers, designers and end users, tensions arise as a result of the primacy that each partner gives to creativity, the development of new knowledge and to solving societal problems. The use of a materials library addresses many of these issues but is not a panacea for all the problems associated with interdisciplinary working.","container-title":"Interdisciplinary Science Reviews","DOI":"10.1080/03080188.2018.1435450","ISSN":"0308-0188","issue":"1","journalAbbreviation":"Interdiscip Sci Rev","note":"PMID: 29576803\nPMCID: PMC5849223","page":"3-23","source":"PubMed Central","title":"Materials library collections as tools for interdisciplinary research","volume":"43","author":[{"family":"Wilkes","given":"S. E."},{"family":"Miodownik","given":"M. A."}],"issued":{"date-parts":[["2018",3,8]]}}}],"schema":"https://github.com/citation-style-language/schema/raw/master/csl-citation.json"} </w:instrText>
      </w:r>
      <w:r w:rsidRPr="007269C2">
        <w:rPr>
          <w:sz w:val="24"/>
          <w:szCs w:val="24"/>
        </w:rPr>
        <w:fldChar w:fldCharType="separate"/>
      </w:r>
      <w:r w:rsidRPr="007269C2">
        <w:rPr>
          <w:sz w:val="24"/>
          <w:szCs w:val="24"/>
        </w:rPr>
        <w:t>[15]-[16]</w:t>
      </w:r>
      <w:r w:rsidRPr="007269C2">
        <w:rPr>
          <w:sz w:val="24"/>
          <w:szCs w:val="24"/>
        </w:rPr>
        <w:fldChar w:fldCharType="end"/>
      </w:r>
      <w:r w:rsidRPr="007269C2">
        <w:rPr>
          <w:sz w:val="24"/>
          <w:szCs w:val="24"/>
        </w:rPr>
        <w:t xml:space="preserve">. </w:t>
      </w:r>
    </w:p>
    <w:p w:rsidR="007269C2" w:rsidRDefault="007269C2" w:rsidP="007269C2">
      <w:pPr>
        <w:tabs>
          <w:tab w:val="left" w:pos="-720"/>
        </w:tabs>
        <w:rPr>
          <w:sz w:val="24"/>
          <w:szCs w:val="24"/>
        </w:rPr>
      </w:pPr>
    </w:p>
    <w:p w:rsidR="007269C2" w:rsidRPr="007269C2" w:rsidRDefault="007269C2" w:rsidP="007269C2">
      <w:pPr>
        <w:tabs>
          <w:tab w:val="left" w:pos="-720"/>
        </w:tabs>
        <w:rPr>
          <w:sz w:val="24"/>
          <w:szCs w:val="24"/>
        </w:rPr>
      </w:pPr>
      <w:r w:rsidRPr="007269C2">
        <w:rPr>
          <w:sz w:val="24"/>
          <w:szCs w:val="24"/>
        </w:rPr>
        <w:t xml:space="preserve">The building responsive facade is one of the main contributors of providing users’ comfort and well-being in sustainable indoor environment </w:t>
      </w:r>
      <w:r w:rsidRPr="007269C2">
        <w:rPr>
          <w:sz w:val="24"/>
          <w:szCs w:val="24"/>
        </w:rPr>
        <w:fldChar w:fldCharType="begin"/>
      </w:r>
      <w:r w:rsidRPr="007269C2">
        <w:rPr>
          <w:sz w:val="24"/>
          <w:szCs w:val="24"/>
        </w:rPr>
        <w:instrText xml:space="preserve"> ADDIN ZOTERO_ITEM CSL_CITATION {"citationID":"7Zds5tB2","properties":{"formattedCitation":"[17]\\uc0\\u8211{}[20]","plainCitation":"[17]–[20]","noteIndex":0},"citationItems":[{"id":3028,"uris":["http://zotero.org/users/3548479/items/XK3REBTS"],"uri":["http://zotero.org/users/3548479/items/XK3REBTS"],"itemData":{"id":3028,"type":"article-journal","abstract":"Contemporary architecture has been deeply influenced by the urgent need for reducing harmful emissions in the atmosphere. The building sector constitutes in fact, one of the most energy consuming sectors of the world economy. Sustainable building is often directed at energy-efficient use of fossil fuels and the generation of renewable energy through technical appliances.","language":"en","page":"23","source":"Zotero","title":"The role of intelligent façades in energy conservation","author":[{"family":"Dewidar","given":"Khaled"}]}},{"id":3031,"uris":["http://zotero.org/users/3548479/items/PHATBMUW"],"uri":["http://zotero.org/users/3548479/items/PHATBMUW"],"itemData":{"id":3031,"type":"article-journal","abstract":"The paper presents a new enumerative method and tool to quantify and compare the potential contribution of kinetic and static external shading elements in buildings, in terms of dynamic measurement of daylighting. The suggested method and tool may help designers to examine the impact of various louver design and operation alternatives in the early stages of the design process. It also allows comparing the potential contribution of different dynamic louver movement scenarios to internal illuminance. This can help designers to better evaluate and compare different dynamic systems, which can be more cost effective. The method and tool are tested on a case study of an office building in a Mediterranean climate, by calculating and comparing the values of useful daylight internal illuminances in static, seasonally adjusted and dynamic louver setup scenarios in comparison to those without louvers. The results of the case study illustrate the contribution of the suggested method and tool to designing for high useful daylight levels. The case study’s illuminance evaluation shows an increase of −1.82% to 7.99%, −1.4% to 11.67% and 10.86% to 33.6% in level of the adapted useful daylight illuminances in static, seasonally adjusted and dynamic external shadings scenarios correspondingly in comparison to the no external shading scenario.","container-title":"Architectural Science Review","DOI":"10.1080/00038628.2016.1266991","ISSN":"0003-8628","issue":"2","note":"publisher: Taylor &amp; Francis\n_eprint: https://doi.org/10.1080/00038628.2016.1266991","page":"126-136","source":"Taylor and Francis+NEJM","title":"External shading in buildings: comparative analysis of daylighting performance in static and kinetic operation scenarios","title-short":"External shading in buildings","volume":"60","author":[{"family":"Grobman","given":"Yasha Jacob"},{"family":"Capeluto","given":"Isaac Guedi"},{"family":"Austern","given":"Guy"}],"issued":{"date-parts":[["2017",3,4]]}}},{"id":3033,"uris":["http://zotero.org/users/3548479/items/GBMSBE7W"],"uri":["http://zotero.org/users/3548479/items/GBMSBE7W"],"itemData":{"id":3033,"type":"article-journal","abstract":"High performance adaptive solutions are capable of responding to the dynamic nature of users and context. These innovative and dynamic systems are steadily gaining ground over ubiquitous ‘best fit’ static models. These architectural elements often ex","container-title":"Journal of Facade Design and Engineering","DOI":"10.3233/FDE-150040","ISSN":"2213-302X","issue":"2","language":"en","note":"publisher: IOS Press","page":"185-221","source":"content.iospress.com","title":"Innovations in dynamic architecture","volume":"3","author":[{"family":"Karanouh","given":"Abdulmajid"},{"family":"Kerber","given":"Ethan"}],"issued":{"date-parts":[["2015",1,1]]}}},{"id":3037,"uris":["http://zotero.org/users/3548479/items/5ZYWMJ74"],"uri":["http://zotero.org/users/3548479/items/5ZYWMJ74"],"itemData":{"id":3037,"type":"paper-conference","abstract":"Over the past decade, responsive facade systems have emerged to improve user comfort, energy consumption, and cost efficiency as they are capable of responding and adapting to environmental stimuli. Design of a responsive facade system involves various fields such as engineering, architecture, robotics, material science, mathematics, physics, structure, fabrication, and geometry in the process of design. The geometry of facades as socio-cultural design parameters affects the visual performance of facade. However, existing responsive facades are socio-culturally inert.","container-title":"2019 ASEE Annual Conference &amp; Exposition","event":"2019 ASEE Annual Conference &amp; Exposition","language":"en","source":"Zotero","title":"Learning Modules for Geometric Pattern Identification and Mathematical Modeling of Facade Systems","author":[{"family":"Matin","given":"Negar Heidari"},{"family":"Eydgahi","given":"Ali"}],"issued":{"date-parts":[["2019"]]}}}],"schema":"https://github.com/citation-style-language/schema/raw/master/csl-citation.json"} </w:instrText>
      </w:r>
      <w:r w:rsidRPr="007269C2">
        <w:rPr>
          <w:sz w:val="24"/>
          <w:szCs w:val="24"/>
        </w:rPr>
        <w:fldChar w:fldCharType="separate"/>
      </w:r>
      <w:r w:rsidRPr="007269C2">
        <w:rPr>
          <w:sz w:val="24"/>
          <w:szCs w:val="24"/>
        </w:rPr>
        <w:t>[17]–[21]</w:t>
      </w:r>
      <w:r w:rsidRPr="007269C2">
        <w:rPr>
          <w:sz w:val="24"/>
          <w:szCs w:val="24"/>
        </w:rPr>
        <w:fldChar w:fldCharType="end"/>
      </w:r>
      <w:r w:rsidRPr="007269C2">
        <w:rPr>
          <w:sz w:val="24"/>
          <w:szCs w:val="24"/>
        </w:rPr>
        <w:t xml:space="preserve">. The implementation of advanced material-based technologies have provided a capability for responsive facade systems to continuously change its own functions, features, or behavior over time in response to environmental stimuli and occupants’ preferences in order to improve facade thermal and visual performance </w:t>
      </w:r>
      <w:r w:rsidRPr="007269C2">
        <w:rPr>
          <w:sz w:val="24"/>
          <w:szCs w:val="24"/>
        </w:rPr>
        <w:fldChar w:fldCharType="begin"/>
      </w:r>
      <w:r w:rsidRPr="007269C2">
        <w:rPr>
          <w:sz w:val="24"/>
          <w:szCs w:val="24"/>
        </w:rPr>
        <w:instrText xml:space="preserve"> ADDIN ZOTERO_ITEM CSL_CITATION {"citationID":"FbsN01vH","properties":{"formattedCitation":"[22]","plainCitation":"[22]","noteIndex":0},"citationItems":[{"id":3016,"uris":["http://zotero.org/users/3548479/items/SV67C6K6"],"uri":["http://zotero.org/users/3548479/items/SV67C6K6"],"itemData":{"id":3016,"type":"article-journal","container-title":"Intelligent Buildings International","DOI":"10.1080/17508975.2019.1577213","ISSN":"1750-8975","journalAbbreviation":"Intelligent Buildings International","note":"publisher: Taylor &amp; Francis","page":"1-20","title":"Technologies used in responsive facade systems: a comparative study","author":[{"family":"Heidari Matin","given":"Negar"},{"family":"Eydgahi","given":"Ali"}],"issued":{"date-parts":[["2019",3,5]]}}}],"schema":"https://github.com/citation-style-language/schema/raw/master/csl-citation.json"} </w:instrText>
      </w:r>
      <w:r w:rsidRPr="007269C2">
        <w:rPr>
          <w:sz w:val="24"/>
          <w:szCs w:val="24"/>
        </w:rPr>
        <w:fldChar w:fldCharType="separate"/>
      </w:r>
      <w:r w:rsidRPr="007269C2">
        <w:rPr>
          <w:sz w:val="24"/>
          <w:szCs w:val="24"/>
        </w:rPr>
        <w:t>[22]</w:t>
      </w:r>
      <w:r w:rsidRPr="007269C2">
        <w:rPr>
          <w:sz w:val="24"/>
          <w:szCs w:val="24"/>
        </w:rPr>
        <w:fldChar w:fldCharType="end"/>
      </w:r>
      <w:r w:rsidRPr="007269C2">
        <w:rPr>
          <w:sz w:val="24"/>
          <w:szCs w:val="24"/>
        </w:rPr>
        <w:t>.</w:t>
      </w:r>
    </w:p>
    <w:p w:rsidR="007269C2" w:rsidRDefault="007269C2" w:rsidP="007269C2">
      <w:pPr>
        <w:tabs>
          <w:tab w:val="left" w:pos="-720"/>
        </w:tabs>
        <w:rPr>
          <w:sz w:val="24"/>
          <w:szCs w:val="24"/>
        </w:rPr>
      </w:pPr>
    </w:p>
    <w:p w:rsidR="007269C2" w:rsidRPr="007269C2" w:rsidRDefault="007269C2" w:rsidP="007269C2">
      <w:pPr>
        <w:tabs>
          <w:tab w:val="left" w:pos="-720"/>
        </w:tabs>
        <w:rPr>
          <w:sz w:val="24"/>
          <w:szCs w:val="24"/>
        </w:rPr>
      </w:pPr>
      <w:r w:rsidRPr="007269C2">
        <w:rPr>
          <w:sz w:val="24"/>
          <w:szCs w:val="24"/>
        </w:rPr>
        <w:t xml:space="preserve">Different types of smart materials such as electrochromic </w:t>
      </w:r>
      <w:r w:rsidRPr="007269C2">
        <w:rPr>
          <w:sz w:val="24"/>
          <w:szCs w:val="24"/>
        </w:rPr>
        <w:fldChar w:fldCharType="begin"/>
      </w:r>
      <w:r w:rsidRPr="007269C2">
        <w:rPr>
          <w:sz w:val="24"/>
          <w:szCs w:val="24"/>
        </w:rPr>
        <w:instrText xml:space="preserve"> ADDIN ZOTERO_ITEM CSL_CITATION {"citationID":"OOH3R0x7","properties":{"formattedCitation":"[23]\\uc0\\u8211{}[25]","plainCitation":"[23]–[25]","noteIndex":0},"citationItems":[{"id":2109,"uris":["http://zotero.org/users/3548479/items/IXWTV9TF"],"uri":["http://zotero.org/users/3548479/items/IXWTV9TF"],"itemData":{"id":2109,"type":"article-journal","abstract":"DOAJ is an online directory that indexes and provides access to quality open access, peer-reviewed journals.","container-title":"Nanophotonics","ISSN":"2192-8606, 2192-8614","issue":"1","language":"en","page":"55-73","source":"doaj.org","title":"Nanophotonics-enabled smart windows, buildings and wearables","volume":"5","author":[{"family":"Geoff","given":"Smith"},{"family":"Angus","given":"Gentle"},{"family":"Matthew","given":"Arnold"},{"family":"Michael","given":"Cortie"}],"issued":{"date-parts":[["2016",6,1]]}}},{"id":2108,"uris":["http://zotero.org/users/3548479/items/TKQYBFRQ"],"uri":["http://zotero.org/users/3548479/items/TKQYBFRQ"],"itemData":{"id":2108,"type":"article-journal","abstract":"Electrochromic (EC) smart windows are able to vary their throughput of visible light and solar energy by the application of an electrical voltage and are able to provide energy efficiency and indoor comfort in buildings. Section 1 explains why this technology is important and timely by first outlining today's precarious situation concerning increasing energy use and associated effects on the world's climate, and this section also underscores the great importance of enhancing the energy efficiency of buildings by letting them function more in harmony with the environment—particularly its varying temperature—than is possible with current mainstream technologies. This same chapter also surveys recent work on the energy savings and other benefits that are possible with EC-based technologies. Section 2 then provides some notes on the history of the EC effect and its applications. Section 3 presents a generic design for the oxide-based EC devices that are most in focus for present-day applications and research. This design includes five superimposed layers with a centrally-positioned electrolyte connecting two oxide films—at least one of which having EC properties—and with transparent electrical conductors surrounding the three-layer structure in the middle. It is emphasized that this construction can be viewed as a thin-film electrical battery whose charging state is manifested as optical absorption. Also discussed are six well known hurdles for the implementation of these EC devices, as well as a number of practical constructions of EC-based smart windows. Section 4 is an in-depth discussion of various aspects of EC oxides. It begins with a literature survey for 2007–2013, which updates earlier reviews, and is followed by a general discussion of optical and electronic effects and, specifically, on charge transfer absorption in tungsten oxide. Ionic effects are then treated with foci on the inherent nanoporosity of the important EC oxides and on the possibilities to accomplish further porosity by having suitable thin-film deposition parameters. A number of examples on the importance of the detailed deposition conditions are presented, and Section 4 ends with a presentation of the EC properties of films with compositions across the full tungsten–nickel oxide system. Section 5 is devoted to transparent electrical conductors and electrolytes, both of which are necessary in EC devices. Detailed surveys are given of transparent conductors comprising doped-oxide semiconductors, coinage metals, nanowire meshes and other alternatives, and also of electrolytes based on thin films and on polymers. Particular attention is devoted to electrolyte functionalization by nanoparticles. Section 6 considers one particular device construction: A foil that is suitable for glass lamination and which, in the author's view, holds particular promise for low-cost large-area implementation of EC smart windows. Device data are presented, and a discussion is given of quality assessment by use of 1/f noise. The “battery-type” EC device covered in the major part of this critical review is not the only alternative, and Section 7 consists of brief discussions of a number of more or less advanced alternatives such as metal hydrides, suspended particle devices, polymer-dispersed liquid crystals, reversible electroplating, and plasmonic electrochromism based on transparent conducting oxide nanoparticles. Finally, Section 8 provides a brief summary and outlook. The aim of this critical review is not only to paint a picture of the state-of-the-art for electrochromics and its applications in smart windows, but also to provide ample references to current literature of particular relevance and thereby, hopefully, an easy entrance to the research field.","container-title":"Thin Solid Films","DOI":"10.1016/j.tsf.2014.02.002","ISSN":"0040-6090","journalAbbreviation":"Thin Solid Films","page":"1-38","source":"ScienceDirect","title":"Electrochromics for smart windows: Oxide-based thin films and devices","title-short":"Electrochromics for smart windows","volume":"564","author":[{"family":"Granqvist","given":"Claes G."}],"issued":{"date-parts":[["2014",8,1]]}}},{"id":2111,"uris":["http://zotero.org/users/3548479/items/V9PJN6GB"],"uri":["http://zotero.org/users/3548479/items/V9PJN6GB"],"itemData":{"id":2111,"type":"article-journal","abstract":"Luminous environment apects related to the integration of control systems with ElectroChromic (EC) windows for non-residential buildings are analyzed. On/off and linear control strategies to reverse the EC transparency from the bleached to the coloured state, integrated with dimming and on/off artificial light control systems, are investigated as regards visual aspects. Different EC window systems are compared with a double sheet glass system equipped with different internal shading for some Italian cities in typical Mediterranean geographic areas. An integrated energy analysis program, IENUS (Integrated Energy Use Simulation), that simulates hourly thermal and luminous aspects on the base of TMYs (Typical Meteorological Years) is used as a work tool.","container-title":"Lighting Research &amp; Technology","DOI":"10.1191/1365782805li123oa","ISSN":"1477-1535","issue":"1","journalAbbreviation":"Lighting Research &amp; Technology","language":"en","page":"3-19","source":"SAGE Journals","title":"A model study of light control systems operating with Electrochromic Windows","volume":"37","author":[{"family":"Gugliermetti","given":"F"},{"family":"Bisegna","given":"F"}],"issued":{"date-parts":[["2005",3,1]]}}}],"schema":"https://github.com/citation-style-language/schema/raw/master/csl-citation.json"} </w:instrText>
      </w:r>
      <w:r w:rsidRPr="007269C2">
        <w:rPr>
          <w:sz w:val="24"/>
          <w:szCs w:val="24"/>
        </w:rPr>
        <w:fldChar w:fldCharType="separate"/>
      </w:r>
      <w:r w:rsidRPr="007269C2">
        <w:rPr>
          <w:sz w:val="24"/>
          <w:szCs w:val="24"/>
        </w:rPr>
        <w:t>[23]-[25]</w:t>
      </w:r>
      <w:r w:rsidRPr="007269C2">
        <w:rPr>
          <w:sz w:val="24"/>
          <w:szCs w:val="24"/>
        </w:rPr>
        <w:fldChar w:fldCharType="end"/>
      </w:r>
      <w:r w:rsidRPr="007269C2">
        <w:rPr>
          <w:sz w:val="24"/>
          <w:szCs w:val="24"/>
        </w:rPr>
        <w:t xml:space="preserve">, </w:t>
      </w:r>
      <w:proofErr w:type="spellStart"/>
      <w:r w:rsidRPr="007269C2">
        <w:rPr>
          <w:sz w:val="24"/>
          <w:szCs w:val="24"/>
        </w:rPr>
        <w:t>thermochromic</w:t>
      </w:r>
      <w:proofErr w:type="spellEnd"/>
      <w:r w:rsidRPr="007269C2">
        <w:rPr>
          <w:sz w:val="24"/>
          <w:szCs w:val="24"/>
        </w:rPr>
        <w:t xml:space="preserve"> </w:t>
      </w:r>
      <w:r w:rsidRPr="007269C2">
        <w:rPr>
          <w:sz w:val="24"/>
          <w:szCs w:val="24"/>
        </w:rPr>
        <w:fldChar w:fldCharType="begin"/>
      </w:r>
      <w:r w:rsidRPr="007269C2">
        <w:rPr>
          <w:sz w:val="24"/>
          <w:szCs w:val="24"/>
        </w:rPr>
        <w:instrText xml:space="preserve"> ADDIN ZOTERO_ITEM CSL_CITATION {"citationID":"SAokECry","properties":{"formattedCitation":"[26]","plainCitation":"[26]","noteIndex":0},"citationItems":[{"id":953,"uris":["http://zotero.org/users/3548479/items/TDPVGI3L"],"uri":["http://zotero.org/users/3548479/items/TDPVGI3L"],"itemData":{"id":953,"type":"article-journal","abstract":"Thermochromic VO2 has received great attention for smart window application because of its ability to control solar heat gain in response to the temperature variations. It goes through a first order reversible phase transition from the semiconductor to metallic state at critical temperature of 68°C, having higher infrared reflectance above this temperature. This paper summarizes some prominent theories behind this phase transition and presents a comprehensive review of recent progress in all-solution synthesis of VO2 thin film with a particular focus on sol-gel method. Emphasis is given to highlight different precursors exploited to prepare thin films with adjustable morphology and optimized optical properties. Actually, VO2-based coatings show good combination of integrated luminous transmittance (33.1–81.3%) and solar modulation ability (2.2–22.3%). The effect of various dopants such as tungsten, magnesium on thermochromic properties of VO2 thin films is also elaborated. These studies indicate that innovative solutions are essential to overcome the current shortcomings associated with practical application of VO2.","container-title":"Solar Energy Materials and Solar Cells","DOI":"10.1016/j.solmat.2016.08.035","ISSN":"0927-0248","journalAbbreviation":"Solar Energy Materials and Solar Cells","page":"52-65","source":"ScienceDirect","title":"Sol-gel approaches to thermochromic vanadium dioxide coating for smart glazing application","volume":"159","author":[{"family":"Seyfouri","given":"Mohammad Moein"},{"family":"Binions","given":"Russell"}],"issued":{"date-parts":[["2017",1,1]]}}}],"schema":"https://github.com/citation-style-language/schema/raw/master/csl-citation.json"} </w:instrText>
      </w:r>
      <w:r w:rsidRPr="007269C2">
        <w:rPr>
          <w:sz w:val="24"/>
          <w:szCs w:val="24"/>
        </w:rPr>
        <w:fldChar w:fldCharType="separate"/>
      </w:r>
      <w:r w:rsidRPr="007269C2">
        <w:rPr>
          <w:sz w:val="24"/>
          <w:szCs w:val="24"/>
        </w:rPr>
        <w:t>[26]</w:t>
      </w:r>
      <w:r w:rsidRPr="007269C2">
        <w:rPr>
          <w:sz w:val="24"/>
          <w:szCs w:val="24"/>
        </w:rPr>
        <w:fldChar w:fldCharType="end"/>
      </w:r>
      <w:r w:rsidRPr="007269C2">
        <w:rPr>
          <w:sz w:val="24"/>
          <w:szCs w:val="24"/>
        </w:rPr>
        <w:t xml:space="preserve">, </w:t>
      </w:r>
      <w:proofErr w:type="spellStart"/>
      <w:r w:rsidRPr="007269C2">
        <w:rPr>
          <w:sz w:val="24"/>
          <w:szCs w:val="24"/>
        </w:rPr>
        <w:t>gasochromic</w:t>
      </w:r>
      <w:proofErr w:type="spellEnd"/>
      <w:r w:rsidRPr="007269C2">
        <w:rPr>
          <w:sz w:val="24"/>
          <w:szCs w:val="24"/>
        </w:rPr>
        <w:t xml:space="preserve"> </w:t>
      </w:r>
      <w:r w:rsidRPr="007269C2">
        <w:rPr>
          <w:sz w:val="24"/>
          <w:szCs w:val="24"/>
        </w:rPr>
        <w:fldChar w:fldCharType="begin"/>
      </w:r>
      <w:r w:rsidRPr="007269C2">
        <w:rPr>
          <w:sz w:val="24"/>
          <w:szCs w:val="24"/>
        </w:rPr>
        <w:instrText xml:space="preserve"> ADDIN ZOTERO_ITEM CSL_CITATION {"citationID":"hu5HAiQn","properties":{"formattedCitation":"[27]","plainCitation":"[27]","noteIndex":0},"citationItems":[{"id":2106,"uris":["http://zotero.org/users/3548479/items/EE6ZV2ET"],"uri":["http://zotero.org/users/3548479/items/EE6ZV2ET"],"itemData":{"id":2106,"type":"article-journal","abstract":"In this paper, first of all, the configuration, optical and thermal properties of WO3-based gasochromic (GC) smart window are briefly reviewed. Subsequently, using the eQUEST building simulation program, the effect of GC smart window on the energy consumption for a commercial office building has been calculated and compared with various glazing systems currently available on the market, including SAGE@ electrochromic (EC) smart window. Simulation results indicate that the hot summer and cold winter regions are the most suitable testing grounds employing smart windows, and the decrease of HVAC loads in shanghai is 28.4% and 11.5% when using GC smart window to replace the single clear float glass and the colored absorbing double glass unit, respectively. Despite the limitation of coloration depth, GC smart window consumes less energy in Harbin than EC does. Also, according to the simulation data, there is no need to change the window’s state hourly unless the occurrence of extreme weather condition.","container-title":"Solar Energy Materials and Solar Cells","DOI":"10.1016/j.solmat.2015.09.029","ISSN":"0927-0248","journalAbbreviation":"Solar Energy Materials and Solar Cells","page":"316-323","source":"ScienceDirect","title":"Gasochromic smart window: optical and thermal properties, energy simulation and feasibility analysis","title-short":"Gasochromic smart window","volume":"144","author":[{"family":"Feng","given":"Wei"},{"family":"Zou","given":"Liping"},{"family":"Gao","given":"Guohua"},{"family":"Wu","given":"Guangming"},{"family":"Shen","given":"Jun"},{"family":"Li","given":"Wen"}],"issued":{"date-parts":[["2016",1,1]]}}}],"schema":"https://github.com/citation-style-language/schema/raw/master/csl-citation.json"} </w:instrText>
      </w:r>
      <w:r w:rsidRPr="007269C2">
        <w:rPr>
          <w:sz w:val="24"/>
          <w:szCs w:val="24"/>
        </w:rPr>
        <w:fldChar w:fldCharType="separate"/>
      </w:r>
      <w:r w:rsidRPr="007269C2">
        <w:rPr>
          <w:sz w:val="24"/>
          <w:szCs w:val="24"/>
        </w:rPr>
        <w:t>[27]</w:t>
      </w:r>
      <w:r w:rsidRPr="007269C2">
        <w:rPr>
          <w:sz w:val="24"/>
          <w:szCs w:val="24"/>
        </w:rPr>
        <w:fldChar w:fldCharType="end"/>
      </w:r>
      <w:r w:rsidRPr="007269C2">
        <w:rPr>
          <w:sz w:val="24"/>
          <w:szCs w:val="24"/>
        </w:rPr>
        <w:t xml:space="preserve">, liquid crystal </w:t>
      </w:r>
      <w:r w:rsidRPr="007269C2">
        <w:rPr>
          <w:sz w:val="24"/>
          <w:szCs w:val="24"/>
        </w:rPr>
        <w:fldChar w:fldCharType="begin"/>
      </w:r>
      <w:r w:rsidRPr="007269C2">
        <w:rPr>
          <w:sz w:val="24"/>
          <w:szCs w:val="24"/>
        </w:rPr>
        <w:instrText xml:space="preserve"> ADDIN ZOTERO_ITEM CSL_CITATION {"citationID":"e6Wjcu9R","properties":{"formattedCitation":"[28]","plainCitation":"[28]","noteIndex":0},"citationItems":[{"id":2107,"uris":["http://zotero.org/users/3548479/items/6V537DKP"],"uri":["http://zotero.org/users/3548479/items/6V537DKP"],"itemData":{"id":2107,"type":"article-journal","abstract":"A significant manufacturing cost of polymer-dispersed liquid crystal (PDLC) smart windows results from the use of indium tin oxide (ITO) as the transparent electrode. In this work, films of silver nanowires are proposed as an alternative electrode and are integrated into PDLC smart windows. Both the materials and fabrication costs of the nanowire electrodes are significantly less than that of ITO electrodes. Additionally, nanowire electrodes are shown to exhibit superior electro-optical characteristics. The transmittance of a nanowire electrode-based PDLC smart window is both higher in the on-state and lower in the off-state compared to an equivalent device fabricated using ITO. Furthermore, it is found that a lower external field strength (voltage) is required to actuate the nanowire-based smart window.","container-title":"Solar Energy Materials and Solar Cells","DOI":"10.1016/j.solmat.2014.09.006","ISSN":"0927-0248","journalAbbreviation":"Solar Energy Materials and Solar Cells","page":"337-341","source":"ScienceDirect","title":"Silver nanowire transparent electrodes for liquid crystal-based smart windows","volume":"132","author":[{"family":"Hosseinzadeh Khaligh","given":"Hadi"},{"family":"Liew","given":"Kelvin"},{"family":"Han","given":"Yining"},{"family":"Abukhdeir","given":"Nasser Mohieddin"},{"family":"Goldthorpe","given":"Irene A"}],"issued":{"date-parts":[["2015",1,1]]}}}],"schema":"https://github.com/citation-style-language/schema/raw/master/csl-citation.json"} </w:instrText>
      </w:r>
      <w:r w:rsidRPr="007269C2">
        <w:rPr>
          <w:sz w:val="24"/>
          <w:szCs w:val="24"/>
        </w:rPr>
        <w:fldChar w:fldCharType="separate"/>
      </w:r>
      <w:r w:rsidRPr="007269C2">
        <w:rPr>
          <w:sz w:val="24"/>
          <w:szCs w:val="24"/>
        </w:rPr>
        <w:t>[28]</w:t>
      </w:r>
      <w:r w:rsidRPr="007269C2">
        <w:rPr>
          <w:sz w:val="24"/>
          <w:szCs w:val="24"/>
        </w:rPr>
        <w:fldChar w:fldCharType="end"/>
      </w:r>
      <w:r w:rsidRPr="007269C2">
        <w:rPr>
          <w:sz w:val="24"/>
          <w:szCs w:val="24"/>
        </w:rPr>
        <w:t xml:space="preserve">, and photochromic </w:t>
      </w:r>
      <w:r w:rsidRPr="007269C2">
        <w:rPr>
          <w:sz w:val="24"/>
          <w:szCs w:val="24"/>
        </w:rPr>
        <w:fldChar w:fldCharType="begin"/>
      </w:r>
      <w:r w:rsidRPr="007269C2">
        <w:rPr>
          <w:sz w:val="24"/>
          <w:szCs w:val="24"/>
        </w:rPr>
        <w:instrText xml:space="preserve"> ADDIN ZOTERO_ITEM CSL_CITATION {"citationID":"GxiXDFZl","properties":{"formattedCitation":"[29]","plainCitation":"[29]","noteIndex":0},"citationItems":[{"id":2105,"uris":["http://zotero.org/users/3548479/items/J3CG7TUP"],"uri":["http://zotero.org/users/3548479/items/J3CG7TUP"],"itemData":{"id":2105,"type":"article-journal","abstract":"A novel photochromic dye (NPB)-doped ormosil matrix coating with fast spectrokinetics was studied as functional materials for smart windows. First, the NPB was modified into a reactive silylated dye (NPB-Si) by a silane coupling agent. Then, the NPB-Si was hydrolyzed and copolycondensed with methyl triethoxysilane to form the ormosil (NPB-PMS) via the sol–gel method. Finally, the photochromic ormosil matrix coating on the substrate was obtained by the following spin-coating process. Upon the activation by the UV irradiation, the ormosil coating displayed the characteristic dual absorption peaks at 504 and 628 nm, which indicated as a valuable neutral tone. The dual absorption is due to the existence of photoisomers. On the basis of the theoretical calculation, the trans–cis photoisomers displayed the longer wavelengths in visible region than those of trans–trans ones, which was due to the less coplanarity. The kinetics studies of coloration and decoloration of NPB-PMS indicated an accelerated conversion process than that of NPB-doped polystyrene coating. The improved spectrokinetics of NPB-PMS coating is ascribed to the nanoscaled cavities observed in their surfaces, which offered enough space for molecular rotation during the photochromism. Our results also demonstrated that the NPB-PMS coating had much better solvent wash-off resistance than the physically doped coating.","container-title":"Journal of Materials Science","DOI":"10.1007/s10853-013-7382-x","ISSN":"1573-4803","issue":"17","journalAbbreviation":"J Mater Sci","language":"en","page":"5862-5870","source":"Springer Link","title":"Preparation of a fast photochromic ormosil matrix coating for smart windows","volume":"48","author":[{"family":"Meng","given":"Qinghua"},{"family":"Wang","given":"Guoqing"},{"family":"Jiang","given":"Hong"},{"family":"Wang","given":"Yun"},{"family":"Xie","given":"Shaoai"}],"issued":{"date-parts":[["2013",9,1]]}}}],"schema":"https://github.com/citation-style-language/schema/raw/master/csl-citation.json"} </w:instrText>
      </w:r>
      <w:r w:rsidRPr="007269C2">
        <w:rPr>
          <w:sz w:val="24"/>
          <w:szCs w:val="24"/>
        </w:rPr>
        <w:fldChar w:fldCharType="separate"/>
      </w:r>
      <w:r w:rsidRPr="007269C2">
        <w:rPr>
          <w:sz w:val="24"/>
          <w:szCs w:val="24"/>
        </w:rPr>
        <w:t>[29]</w:t>
      </w:r>
      <w:r w:rsidRPr="007269C2">
        <w:rPr>
          <w:sz w:val="24"/>
          <w:szCs w:val="24"/>
        </w:rPr>
        <w:fldChar w:fldCharType="end"/>
      </w:r>
      <w:r w:rsidRPr="007269C2">
        <w:rPr>
          <w:sz w:val="24"/>
          <w:szCs w:val="24"/>
        </w:rPr>
        <w:t xml:space="preserve">  have been utilized to develop smart windows for responsive facade systems. The coating of photochromic materials can be applied on the surface of window glass as a thin film to provide a capability for glass to dynamically adjust its own color, transparency, and consequently its reflective properties upon exposure to various intensity of sunlight </w:t>
      </w:r>
      <w:r w:rsidRPr="007269C2">
        <w:rPr>
          <w:sz w:val="24"/>
          <w:szCs w:val="24"/>
        </w:rPr>
        <w:fldChar w:fldCharType="begin"/>
      </w:r>
      <w:r w:rsidRPr="007269C2">
        <w:rPr>
          <w:sz w:val="24"/>
          <w:szCs w:val="24"/>
        </w:rPr>
        <w:instrText xml:space="preserve"> ADDIN ZOTERO_ITEM CSL_CITATION {"citationID":"17B92gyP","properties":{"formattedCitation":"[29], [31]","plainCitation":"[29], [31]","noteIndex":0},"citationItems":[{"id":2105,"uris":["http://zotero.org/users/3548479/items/J3CG7TUP"],"uri":["http://zotero.org/users/3548479/items/J3CG7TUP"],"itemData":{"id":2105,"type":"article-journal","abstract":"A novel photochromic dye (NPB)-doped ormosil matrix coating with fast spectrokinetics was studied as functional materials for smart windows. First, the NPB was modified into a reactive silylated dye (NPB-Si) by a silane coupling agent. Then, the NPB-Si was hydrolyzed and copolycondensed with methyl triethoxysilane to form the ormosil (NPB-PMS) via the sol–gel method. Finally, the photochromic ormosil matrix coating on the substrate was obtained by the following spin-coating process. Upon the activation by the UV irradiation, the ormosil coating displayed the characteristic dual absorption peaks at 504 and 628 nm, which indicated as a valuable neutral tone. The dual absorption is due to the existence of photoisomers. On the basis of the theoretical calculation, the trans–cis photoisomers displayed the longer wavelengths in visible region than those of trans–trans ones, which was due to the less coplanarity. The kinetics studies of coloration and decoloration of NPB-PMS indicated an accelerated conversion process than that of NPB-doped polystyrene coating. The improved spectrokinetics of NPB-PMS coating is ascribed to the nanoscaled cavities observed in their surfaces, which offered enough space for molecular rotation during the photochromism. Our results also demonstrated that the NPB-PMS coating had much better solvent wash-off resistance than the physically doped coating.","container-title":"Journal of Materials Science","DOI":"10.1007/s10853-013-7382-x","ISSN":"1573-4803","issue":"17","journalAbbreviation":"J Mater Sci","language":"en","page":"5862-5870","source":"Springer Link","title":"Preparation of a fast photochromic ormosil matrix coating for smart windows","volume":"48","author":[{"family":"Meng","given":"Qinghua"},{"family":"Wang","given":"Guoqing"},{"family":"Jiang","given":"Hong"},{"family":"Wang","given":"Yun"},{"family":"Xie","given":"Shaoai"}],"issued":{"date-parts":[["2013",9,1]]}}},{"id":2110,"uris":["http://zotero.org/users/3548479/items/BQ6WE5EW"],"uri":["http://zotero.org/users/3548479/items/BQ6WE5EW"],"itemData":{"id":2110,"type":"article-journal","abstract":"Transparent photochromic (PC) films can be used for smart window applications to partially block the sunlight and provide comfort vision. However, for large area applications, the high cost and delicate manufacturing processes are the major challenges faced by the prior-art technologies. This paper reports a development of cost effective PC coatings with effective reduction of visible light transmission and total energy transmittance at tinted states. The coating material was prepared by embedding organic PC dyes, 1,2-b Naphthopyran, in sol-gel based organic-inorganic mesoporous coating matrix. The degree of crosslinking of coating matrix and types of organic groups can effectively influence the visible light transmittance and bleaching speed. Visible light transmission reduction at tinted state can be tuned from 30% to 60% by varying the dye concentration in coating and coating thickness. The thermal properties of the PC coatings are evaluated by UV–Vis-NIR and FTIR measurements and further calculation to obtain solar heat gain coefficient (G value) and thermal transmittance (U value). For a glass in thickness of 3mm coated with a PC layer in thickness of 12μm, the G value at tinted state was reduced to 0.78 as compared with a G value of 0.87 for an uncoated glass. A double glazed smart window prototype consisting of a commercial low-E glass and a PC coated glass showed G value of 0.26, and U value of 1.58 as compared to the G value of 0.87 and U value of 5.2 of a single uncoated glass. This demonstrates a significant reduction of energy transmittance through the smart window resulting in high potential energy saving for end users especially in tropical climate.","collection-title":"The 8th International Conference on Technological Advances of Thin Films &amp; Surface Coatings (ThinFilms2016)","container-title":"Surface and Coatings Technology","DOI":"10.1016/j.surfcoat.2016.10.074","ISSN":"0257-8972","journalAbbreviation":"Surface and Coatings Technology","page":"601-607","source":"ScienceDirect","title":"Sol-gel based photochromic coating for solar responsive smart window","volume":"320","author":[{"family":"Wu","given":"Linda Y. L."},{"family":"Zhao","given":"Q."},{"family":"Huang","given":"H."},{"family":"Lim","given":"R. J."}],"issued":{"date-parts":[["2017",6,25]]}}}],"schema":"https://github.com/citation-style-language/schema/raw/master/csl-citation.json"} </w:instrText>
      </w:r>
      <w:r w:rsidRPr="007269C2">
        <w:rPr>
          <w:sz w:val="24"/>
          <w:szCs w:val="24"/>
        </w:rPr>
        <w:fldChar w:fldCharType="separate"/>
      </w:r>
      <w:r w:rsidRPr="007269C2">
        <w:rPr>
          <w:sz w:val="24"/>
          <w:szCs w:val="24"/>
        </w:rPr>
        <w:t>[29]-[31]</w:t>
      </w:r>
      <w:r w:rsidRPr="007269C2">
        <w:rPr>
          <w:sz w:val="24"/>
          <w:szCs w:val="24"/>
        </w:rPr>
        <w:fldChar w:fldCharType="end"/>
      </w:r>
      <w:r w:rsidRPr="007269C2">
        <w:rPr>
          <w:sz w:val="24"/>
          <w:szCs w:val="24"/>
        </w:rPr>
        <w:t xml:space="preserve">. </w:t>
      </w:r>
    </w:p>
    <w:p w:rsidR="007269C2" w:rsidRDefault="007269C2" w:rsidP="007269C2">
      <w:pPr>
        <w:tabs>
          <w:tab w:val="left" w:pos="-720"/>
        </w:tabs>
        <w:rPr>
          <w:sz w:val="24"/>
          <w:szCs w:val="24"/>
        </w:rPr>
      </w:pPr>
    </w:p>
    <w:p w:rsidR="007269C2" w:rsidRPr="007269C2" w:rsidRDefault="007269C2" w:rsidP="007269C2">
      <w:pPr>
        <w:tabs>
          <w:tab w:val="left" w:pos="-720"/>
        </w:tabs>
        <w:rPr>
          <w:sz w:val="24"/>
          <w:szCs w:val="24"/>
        </w:rPr>
      </w:pPr>
      <w:r w:rsidRPr="007269C2">
        <w:rPr>
          <w:sz w:val="24"/>
          <w:szCs w:val="24"/>
        </w:rPr>
        <w:t xml:space="preserve">The range of colors created with photochromic materials not only decrease the transmittance of visible light, but also reduce the transmittance of ultraviolet (UV) and Infrared (IR) wavelengths, which are considered harmful to human skin, furniture materials, and paints up to 60% compared to the standard float glasses </w:t>
      </w:r>
      <w:r w:rsidRPr="007269C2">
        <w:rPr>
          <w:sz w:val="24"/>
          <w:szCs w:val="24"/>
        </w:rPr>
        <w:fldChar w:fldCharType="begin"/>
      </w:r>
      <w:r w:rsidRPr="007269C2">
        <w:rPr>
          <w:sz w:val="24"/>
          <w:szCs w:val="24"/>
        </w:rPr>
        <w:instrText xml:space="preserve"> ADDIN ZOTERO_ITEM CSL_CITATION {"citationID":"9c8KVJE2","properties":{"formattedCitation":"[29], [31], [32]","plainCitation":"[29], [31], [32]","noteIndex":0},"citationItems":[{"id":2105,"uris":["http://zotero.org/users/3548479/items/J3CG7TUP"],"uri":["http://zotero.org/users/3548479/items/J3CG7TUP"],"itemData":{"id":2105,"type":"article-journal","abstract":"A novel photochromic dye (NPB)-doped ormosil matrix coating with fast spectrokinetics was studied as functional materials for smart windows. First, the NPB was modified into a reactive silylated dye (NPB-Si) by a silane coupling agent. Then, the NPB-Si was hydrolyzed and copolycondensed with methyl triethoxysilane to form the ormosil (NPB-PMS) via the sol–gel method. Finally, the photochromic ormosil matrix coating on the substrate was obtained by the following spin-coating process. Upon the activation by the UV irradiation, the ormosil coating displayed the characteristic dual absorption peaks at 504 and 628 nm, which indicated as a valuable neutral tone. The dual absorption is due to the existence of photoisomers. On the basis of the theoretical calculation, the trans–cis photoisomers displayed the longer wavelengths in visible region than those of trans–trans ones, which was due to the less coplanarity. The kinetics studies of coloration and decoloration of NPB-PMS indicated an accelerated conversion process than that of NPB-doped polystyrene coating. The improved spectrokinetics of NPB-PMS coating is ascribed to the nanoscaled cavities observed in their surfaces, which offered enough space for molecular rotation during the photochromism. Our results also demonstrated that the NPB-PMS coating had much better solvent wash-off resistance than the physically doped coating.","container-title":"Journal of Materials Science","DOI":"10.1007/s10853-013-7382-x","ISSN":"1573-4803","issue":"17","journalAbbreviation":"J Mater Sci","language":"en","page":"5862-5870","source":"Springer Link","title":"Preparation of a fast photochromic ormosil matrix coating for smart windows","volume":"48","author":[{"family":"Meng","given":"Qinghua"},{"family":"Wang","given":"Guoqing"},{"family":"Jiang","given":"Hong"},{"family":"Wang","given":"Yun"},{"family":"Xie","given":"Shaoai"}],"issued":{"date-parts":[["2013",9,1]]}}},{"id":2110,"uris":["http://zotero.org/users/3548479/items/BQ6WE5EW"],"uri":["http://zotero.org/users/3548479/items/BQ6WE5EW"],"itemData":{"id":2110,"type":"article-journal","abstract":"Transparent photochromic (PC) films can be used for smart window applications to partially block the sunlight and provide comfort vision. However, for large area applications, the high cost and delicate manufacturing processes are the major challenges faced by the prior-art technologies. This paper reports a development of cost effective PC coatings with effective reduction of visible light transmission and total energy transmittance at tinted states. The coating material was prepared by embedding organic PC dyes, 1,2-b Naphthopyran, in sol-gel based organic-inorganic mesoporous coating matrix. The degree of crosslinking of coating matrix and types of organic groups can effectively influence the visible light transmittance and bleaching speed. Visible light transmission reduction at tinted state can be tuned from 30% to 60% by varying the dye concentration in coating and coating thickness. The thermal properties of the PC coatings are evaluated by UV–Vis-NIR and FTIR measurements and further calculation to obtain solar heat gain coefficient (G value) and thermal transmittance (U value). For a glass in thickness of 3mm coated with a PC layer in thickness of 12μm, the G value at tinted state was reduced to 0.78 as compared with a G value of 0.87 for an uncoated glass. A double glazed smart window prototype consisting of a commercial low-E glass and a PC coated glass showed G value of 0.26, and U value of 1.58 as compared to the G value of 0.87 and U value of 5.2 of a single uncoated glass. This demonstrates a significant reduction of energy transmittance through the smart window resulting in high potential energy saving for end users especially in tropical climate.","collection-title":"The 8th International Conference on Technological Advances of Thin Films &amp; Surface Coatings (ThinFilms2016)","container-title":"Surface and Coatings Technology","DOI":"10.1016/j.surfcoat.2016.10.074","ISSN":"0257-8972","journalAbbreviation":"Surface and Coatings Technology","page":"601-607","source":"ScienceDirect","title":"Sol-gel based photochromic coating for solar responsive smart window","volume":"320","author":[{"family":"Wu","given":"Linda Y. L."},{"family":"Zhao","given":"Q."},{"family":"Huang","given":"H."},{"family":"Lim","given":"R. J."}],"issued":{"date-parts":[["2017",6,25]]}}},{"id":3018,"uris":["http://zotero.org/users/3548479/items/WTPZ7VCC"],"uri":["http://zotero.org/users/3548479/items/WTPZ7VCC"],"itemData":{"id":3018,"type":"paper-conference","abstract":"Most designers of dynamic building skins that reconfigure themselves in changing conditions have utilised mechanical systems. However, when designing for dynamic responsiveness, these systems often involve intricate and high-tech mechanistic joints, actuators and control. This research investigates the possibility of the 'soft' form-changing material systems to minimise the use of 'hard' mechanical components for kinetic responsive architectural skins. The research goal is to develop a prototype system that can be used to retrofit an existing building with an application of a 'second skin' that performs well in various climate conditions and is visually compelling. This approach is tested by the prototype, namely 'Curtain'. It serves two fundamental purposes: Comfort and Cosmetic, to improve the existing interior and exterior spatial conditions. As an early proposition, the significance of this research offers a practical method for realising a 'soft' transformable architectural skin that synthesises passive cooling, manipulates sunlight and is set as an active shading device. Parametric design is used to explore and simulate these climatic and visual design constraints.","source":"Semantic Scholar","title":"Soft responsive kinetic system: An elastic transformable architectural skin for climatic and visual control","title-short":"Soft responsive kinetic system","author":[{"family":"Khoo","given":"Chin Koi"},{"family":"Burry","given":"Jane"},{"family":"Burry","given":"Mark C."}],"issued":{"date-parts":[["2011"]]}}}],"schema":"https://github.com/citation-style-language/schema/raw/master/csl-citation.json"} </w:instrText>
      </w:r>
      <w:r w:rsidRPr="007269C2">
        <w:rPr>
          <w:sz w:val="24"/>
          <w:szCs w:val="24"/>
        </w:rPr>
        <w:fldChar w:fldCharType="separate"/>
      </w:r>
      <w:r w:rsidRPr="007269C2">
        <w:rPr>
          <w:sz w:val="24"/>
          <w:szCs w:val="24"/>
        </w:rPr>
        <w:t>[29], [31]-[32]</w:t>
      </w:r>
      <w:r w:rsidRPr="007269C2">
        <w:rPr>
          <w:sz w:val="24"/>
          <w:szCs w:val="24"/>
        </w:rPr>
        <w:fldChar w:fldCharType="end"/>
      </w:r>
      <w:r w:rsidRPr="007269C2">
        <w:rPr>
          <w:sz w:val="24"/>
          <w:szCs w:val="24"/>
        </w:rPr>
        <w:t xml:space="preserve">. </w:t>
      </w:r>
    </w:p>
    <w:p w:rsidR="007269C2" w:rsidRDefault="007269C2" w:rsidP="007269C2">
      <w:pPr>
        <w:tabs>
          <w:tab w:val="left" w:pos="-720"/>
        </w:tabs>
        <w:rPr>
          <w:sz w:val="24"/>
          <w:szCs w:val="24"/>
        </w:rPr>
      </w:pPr>
    </w:p>
    <w:p w:rsidR="007269C2" w:rsidRPr="007269C2" w:rsidRDefault="007269C2" w:rsidP="007269C2">
      <w:pPr>
        <w:tabs>
          <w:tab w:val="left" w:pos="-720"/>
        </w:tabs>
        <w:rPr>
          <w:sz w:val="24"/>
          <w:szCs w:val="24"/>
        </w:rPr>
      </w:pPr>
      <w:r w:rsidRPr="007269C2">
        <w:rPr>
          <w:sz w:val="24"/>
          <w:szCs w:val="24"/>
        </w:rPr>
        <w:t xml:space="preserve">In an effort to provide students of interior design program at </w:t>
      </w:r>
      <w:r>
        <w:rPr>
          <w:sz w:val="24"/>
          <w:szCs w:val="24"/>
        </w:rPr>
        <w:t xml:space="preserve">Eastern Michigan </w:t>
      </w:r>
      <w:r w:rsidRPr="007269C2">
        <w:rPr>
          <w:sz w:val="24"/>
          <w:szCs w:val="24"/>
        </w:rPr>
        <w:t xml:space="preserve">University an opportunity to get involved in an interdisciplinary project that promotes sustainable concepts in building design, a set of hands-on modules for the process of designing, prototyping, and evaluating the performance of responsive facade system utilizing </w:t>
      </w:r>
      <w:r>
        <w:rPr>
          <w:sz w:val="24"/>
          <w:szCs w:val="24"/>
        </w:rPr>
        <w:t>smart colored windows</w:t>
      </w:r>
      <w:r w:rsidRPr="007269C2">
        <w:rPr>
          <w:sz w:val="24"/>
          <w:szCs w:val="24"/>
        </w:rPr>
        <w:t xml:space="preserve"> have been developed. The proposed modules are designed for use by both undergraduate and graduate students in architecture and interior design programs as independent studies, senior design projects, or graduate theses. </w:t>
      </w:r>
    </w:p>
    <w:p w:rsidR="005C4F53" w:rsidRPr="00DC74CC" w:rsidRDefault="005C4F53">
      <w:pPr>
        <w:tabs>
          <w:tab w:val="left" w:pos="-720"/>
        </w:tabs>
        <w:rPr>
          <w:sz w:val="24"/>
          <w:szCs w:val="24"/>
        </w:rPr>
      </w:pPr>
    </w:p>
    <w:p w:rsidR="00457981" w:rsidRDefault="00457981" w:rsidP="00457981">
      <w:pPr>
        <w:rPr>
          <w:b/>
          <w:bCs/>
          <w:sz w:val="24"/>
          <w:szCs w:val="24"/>
        </w:rPr>
      </w:pPr>
    </w:p>
    <w:p w:rsidR="00457981" w:rsidRDefault="00457981" w:rsidP="00457981">
      <w:pPr>
        <w:rPr>
          <w:b/>
          <w:sz w:val="24"/>
          <w:szCs w:val="24"/>
        </w:rPr>
      </w:pPr>
      <w:r w:rsidRPr="00457981">
        <w:rPr>
          <w:b/>
          <w:bCs/>
          <w:sz w:val="24"/>
          <w:szCs w:val="24"/>
        </w:rPr>
        <w:t>The Proposed Interdisciplinary Activities</w:t>
      </w:r>
      <w:r w:rsidRPr="00457981">
        <w:rPr>
          <w:b/>
          <w:sz w:val="24"/>
          <w:szCs w:val="24"/>
        </w:rPr>
        <w:t xml:space="preserve"> </w:t>
      </w:r>
    </w:p>
    <w:p w:rsidR="00457981" w:rsidRPr="00457981" w:rsidRDefault="00457981" w:rsidP="00457981">
      <w:pPr>
        <w:rPr>
          <w:b/>
          <w:sz w:val="24"/>
          <w:szCs w:val="24"/>
        </w:rPr>
      </w:pPr>
    </w:p>
    <w:p w:rsidR="002A6C71" w:rsidRPr="00457981" w:rsidRDefault="00457981" w:rsidP="002A6C71">
      <w:pPr>
        <w:rPr>
          <w:bCs/>
          <w:sz w:val="24"/>
          <w:szCs w:val="24"/>
        </w:rPr>
      </w:pPr>
      <w:r w:rsidRPr="00457981">
        <w:rPr>
          <w:bCs/>
          <w:sz w:val="24"/>
          <w:szCs w:val="24"/>
        </w:rPr>
        <w:t xml:space="preserve">The proposed activities consist of four modules that provide students with hands-on experience of working on the design, implementation, and performance evaluation of a </w:t>
      </w:r>
      <w:r w:rsidRPr="00457981">
        <w:rPr>
          <w:bCs/>
          <w:sz w:val="24"/>
          <w:szCs w:val="24"/>
        </w:rPr>
        <w:lastRenderedPageBreak/>
        <w:t xml:space="preserve">responsive facade system using colored windows as an interdisciplinary project. </w:t>
      </w:r>
      <w:r w:rsidR="002A6C71" w:rsidRPr="00457981">
        <w:rPr>
          <w:bCs/>
          <w:sz w:val="24"/>
          <w:szCs w:val="24"/>
        </w:rPr>
        <w:t xml:space="preserve">The relationship between the modules and the activities is demonstrated in Figure 1. </w:t>
      </w:r>
    </w:p>
    <w:p w:rsidR="002A6C71" w:rsidRDefault="002A6C71" w:rsidP="00457981">
      <w:pPr>
        <w:rPr>
          <w:bCs/>
          <w:sz w:val="24"/>
          <w:szCs w:val="24"/>
        </w:rPr>
      </w:pPr>
    </w:p>
    <w:p w:rsidR="00457981" w:rsidRPr="00457981" w:rsidRDefault="00457981" w:rsidP="00457981">
      <w:pPr>
        <w:rPr>
          <w:bCs/>
          <w:sz w:val="24"/>
          <w:szCs w:val="24"/>
        </w:rPr>
      </w:pPr>
    </w:p>
    <w:p w:rsidR="00457981" w:rsidRPr="00457981" w:rsidRDefault="00457981" w:rsidP="00457981">
      <w:pPr>
        <w:rPr>
          <w:b/>
          <w:sz w:val="24"/>
          <w:szCs w:val="24"/>
        </w:rPr>
      </w:pPr>
      <w:r w:rsidRPr="00457981">
        <w:rPr>
          <w:b/>
          <w:noProof/>
          <w:sz w:val="24"/>
          <w:szCs w:val="24"/>
        </w:rPr>
        <w:drawing>
          <wp:inline distT="0" distB="0" distL="0" distR="0" wp14:anchorId="6878CA0F" wp14:editId="7CEC92D0">
            <wp:extent cx="5715000" cy="7028982"/>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0888" cy="7036224"/>
                    </a:xfrm>
                    <a:prstGeom prst="rect">
                      <a:avLst/>
                    </a:prstGeom>
                    <a:noFill/>
                    <a:ln>
                      <a:noFill/>
                    </a:ln>
                  </pic:spPr>
                </pic:pic>
              </a:graphicData>
            </a:graphic>
          </wp:inline>
        </w:drawing>
      </w:r>
      <w:r w:rsidRPr="00457981">
        <w:rPr>
          <w:b/>
          <w:sz w:val="24"/>
          <w:szCs w:val="24"/>
        </w:rPr>
        <w:t xml:space="preserve"> </w:t>
      </w:r>
    </w:p>
    <w:p w:rsidR="00457981" w:rsidRPr="00457981" w:rsidRDefault="00457981" w:rsidP="00457981">
      <w:pPr>
        <w:jc w:val="center"/>
        <w:rPr>
          <w:sz w:val="24"/>
          <w:szCs w:val="24"/>
        </w:rPr>
      </w:pPr>
      <w:r w:rsidRPr="00457981">
        <w:rPr>
          <w:sz w:val="24"/>
          <w:szCs w:val="24"/>
        </w:rPr>
        <w:t>Figure 1. The relationship between proposed hands-on modules</w:t>
      </w:r>
    </w:p>
    <w:p w:rsidR="00457981" w:rsidRPr="00457981" w:rsidRDefault="00457981" w:rsidP="00457981">
      <w:pPr>
        <w:rPr>
          <w:b/>
          <w:sz w:val="24"/>
          <w:szCs w:val="24"/>
        </w:rPr>
      </w:pPr>
    </w:p>
    <w:p w:rsidR="002A6C71" w:rsidRPr="00457981" w:rsidRDefault="002A6C71" w:rsidP="002A6C71">
      <w:pPr>
        <w:rPr>
          <w:bCs/>
          <w:sz w:val="24"/>
          <w:szCs w:val="24"/>
        </w:rPr>
      </w:pPr>
      <w:bookmarkStart w:id="1" w:name="_Hlk30280327"/>
      <w:r w:rsidRPr="00457981">
        <w:rPr>
          <w:bCs/>
          <w:sz w:val="24"/>
          <w:szCs w:val="24"/>
        </w:rPr>
        <w:lastRenderedPageBreak/>
        <w:t>The first two modules concentrate on the design and development of smart windows with photochromic coating formulation and the optical properties and characteristics of the coated glass substrates of the windows in a laboratory environment. The last two modules use the laboratory data obtained in the first two modules to design and simulate a responsive facade system with the designed smart color windows and then evaluate performance of the facade system by utilizing various software.</w:t>
      </w:r>
    </w:p>
    <w:p w:rsidR="002A6C71" w:rsidRDefault="002A6C71" w:rsidP="002A6C71">
      <w:pPr>
        <w:rPr>
          <w:bCs/>
          <w:sz w:val="24"/>
          <w:szCs w:val="24"/>
        </w:rPr>
      </w:pPr>
    </w:p>
    <w:p w:rsidR="002A6C71" w:rsidRPr="00457981" w:rsidRDefault="002A6C71" w:rsidP="002A6C71">
      <w:pPr>
        <w:rPr>
          <w:bCs/>
          <w:sz w:val="24"/>
          <w:szCs w:val="24"/>
        </w:rPr>
      </w:pPr>
      <w:r w:rsidRPr="00457981">
        <w:rPr>
          <w:bCs/>
          <w:sz w:val="24"/>
          <w:szCs w:val="24"/>
        </w:rPr>
        <w:t xml:space="preserve">The goals of the activities are: </w:t>
      </w:r>
    </w:p>
    <w:p w:rsidR="002A6C71" w:rsidRPr="00457981" w:rsidRDefault="002A6C71" w:rsidP="002A6C71">
      <w:pPr>
        <w:numPr>
          <w:ilvl w:val="0"/>
          <w:numId w:val="9"/>
        </w:numPr>
        <w:ind w:left="1080"/>
        <w:rPr>
          <w:bCs/>
          <w:sz w:val="24"/>
          <w:szCs w:val="24"/>
        </w:rPr>
      </w:pPr>
      <w:r w:rsidRPr="00457981">
        <w:rPr>
          <w:bCs/>
          <w:sz w:val="24"/>
          <w:szCs w:val="24"/>
        </w:rPr>
        <w:t>To enable students to identify smart coating materials,</w:t>
      </w:r>
    </w:p>
    <w:p w:rsidR="002A6C71" w:rsidRPr="00457981" w:rsidRDefault="002A6C71" w:rsidP="002A6C71">
      <w:pPr>
        <w:numPr>
          <w:ilvl w:val="0"/>
          <w:numId w:val="9"/>
        </w:numPr>
        <w:ind w:left="1080"/>
        <w:rPr>
          <w:bCs/>
          <w:sz w:val="24"/>
          <w:szCs w:val="24"/>
        </w:rPr>
      </w:pPr>
      <w:r w:rsidRPr="00457981">
        <w:rPr>
          <w:bCs/>
          <w:sz w:val="24"/>
          <w:szCs w:val="24"/>
        </w:rPr>
        <w:t>To enable students to understand the smart coating formulation process,</w:t>
      </w:r>
    </w:p>
    <w:p w:rsidR="002A6C71" w:rsidRPr="00457981" w:rsidRDefault="002A6C71" w:rsidP="002A6C71">
      <w:pPr>
        <w:numPr>
          <w:ilvl w:val="0"/>
          <w:numId w:val="9"/>
        </w:numPr>
        <w:ind w:left="1080"/>
        <w:rPr>
          <w:bCs/>
          <w:sz w:val="24"/>
          <w:szCs w:val="24"/>
        </w:rPr>
      </w:pPr>
      <w:r w:rsidRPr="00457981">
        <w:rPr>
          <w:bCs/>
          <w:sz w:val="24"/>
          <w:szCs w:val="24"/>
        </w:rPr>
        <w:t>To introduce optical properties and how these affect the thermal and visual performance of the facade,</w:t>
      </w:r>
    </w:p>
    <w:p w:rsidR="002A6C71" w:rsidRPr="00457981" w:rsidRDefault="002A6C71" w:rsidP="002A6C71">
      <w:pPr>
        <w:numPr>
          <w:ilvl w:val="0"/>
          <w:numId w:val="9"/>
        </w:numPr>
        <w:ind w:left="1080"/>
        <w:rPr>
          <w:bCs/>
          <w:sz w:val="24"/>
          <w:szCs w:val="24"/>
        </w:rPr>
      </w:pPr>
      <w:r w:rsidRPr="00457981">
        <w:rPr>
          <w:bCs/>
          <w:sz w:val="24"/>
          <w:szCs w:val="24"/>
        </w:rPr>
        <w:t>To enable students to characterize the optical properties of coated glass substrates using Ultraviolet-visible spectroscopy method,</w:t>
      </w:r>
    </w:p>
    <w:p w:rsidR="002A6C71" w:rsidRPr="00457981" w:rsidRDefault="002A6C71" w:rsidP="002A6C71">
      <w:pPr>
        <w:numPr>
          <w:ilvl w:val="0"/>
          <w:numId w:val="9"/>
        </w:numPr>
        <w:ind w:left="1080"/>
        <w:rPr>
          <w:bCs/>
          <w:sz w:val="24"/>
          <w:szCs w:val="24"/>
        </w:rPr>
      </w:pPr>
      <w:r w:rsidRPr="00457981">
        <w:rPr>
          <w:bCs/>
          <w:sz w:val="24"/>
          <w:szCs w:val="24"/>
        </w:rPr>
        <w:t>To improve students’ skills in evaluating the performance of colored smart windows using the optical properties,</w:t>
      </w:r>
    </w:p>
    <w:p w:rsidR="002A6C71" w:rsidRPr="00457981" w:rsidRDefault="002A6C71" w:rsidP="002A6C71">
      <w:pPr>
        <w:numPr>
          <w:ilvl w:val="0"/>
          <w:numId w:val="9"/>
        </w:numPr>
        <w:ind w:left="1080"/>
        <w:rPr>
          <w:bCs/>
          <w:sz w:val="24"/>
          <w:szCs w:val="24"/>
        </w:rPr>
      </w:pPr>
      <w:r w:rsidRPr="00457981">
        <w:rPr>
          <w:bCs/>
          <w:sz w:val="24"/>
          <w:szCs w:val="24"/>
        </w:rPr>
        <w:t>To engage students in analyzing the data obtained from the performance evaluation of a facade system with smart colored windows,</w:t>
      </w:r>
    </w:p>
    <w:p w:rsidR="002A6C71" w:rsidRPr="00457981" w:rsidRDefault="002A6C71" w:rsidP="002A6C71">
      <w:pPr>
        <w:numPr>
          <w:ilvl w:val="0"/>
          <w:numId w:val="9"/>
        </w:numPr>
        <w:ind w:left="1080"/>
        <w:rPr>
          <w:bCs/>
          <w:sz w:val="24"/>
          <w:szCs w:val="24"/>
        </w:rPr>
      </w:pPr>
      <w:r w:rsidRPr="00457981">
        <w:rPr>
          <w:bCs/>
          <w:sz w:val="24"/>
          <w:szCs w:val="24"/>
        </w:rPr>
        <w:t>To improve student’s collaboration skills in multidisciplinary groups,</w:t>
      </w:r>
    </w:p>
    <w:p w:rsidR="002A6C71" w:rsidRPr="00457981" w:rsidRDefault="002A6C71" w:rsidP="002A6C71">
      <w:pPr>
        <w:numPr>
          <w:ilvl w:val="0"/>
          <w:numId w:val="9"/>
        </w:numPr>
        <w:ind w:left="1080"/>
        <w:rPr>
          <w:bCs/>
          <w:sz w:val="24"/>
          <w:szCs w:val="24"/>
        </w:rPr>
      </w:pPr>
      <w:r w:rsidRPr="00457981">
        <w:rPr>
          <w:bCs/>
          <w:sz w:val="24"/>
          <w:szCs w:val="24"/>
        </w:rPr>
        <w:t>To increase students’ skills in written and oral presentations,</w:t>
      </w:r>
    </w:p>
    <w:p w:rsidR="002A6C71" w:rsidRDefault="002A6C71" w:rsidP="00457981">
      <w:pPr>
        <w:rPr>
          <w:b/>
          <w:bCs/>
          <w:sz w:val="24"/>
          <w:szCs w:val="24"/>
        </w:rPr>
      </w:pPr>
    </w:p>
    <w:p w:rsidR="002A6C71" w:rsidRDefault="002A6C71" w:rsidP="00457981">
      <w:pPr>
        <w:rPr>
          <w:b/>
          <w:bCs/>
          <w:sz w:val="24"/>
          <w:szCs w:val="24"/>
        </w:rPr>
      </w:pPr>
    </w:p>
    <w:p w:rsidR="00457981" w:rsidRPr="00457981" w:rsidRDefault="00457981" w:rsidP="00457981">
      <w:pPr>
        <w:rPr>
          <w:b/>
          <w:bCs/>
          <w:sz w:val="24"/>
          <w:szCs w:val="24"/>
        </w:rPr>
      </w:pPr>
      <w:r w:rsidRPr="00457981">
        <w:rPr>
          <w:b/>
          <w:bCs/>
          <w:sz w:val="24"/>
          <w:szCs w:val="24"/>
        </w:rPr>
        <w:t>Module #1: Development of coatings</w:t>
      </w:r>
    </w:p>
    <w:bookmarkEnd w:id="1"/>
    <w:p w:rsidR="00457981" w:rsidRDefault="00457981" w:rsidP="00457981">
      <w:pPr>
        <w:rPr>
          <w:b/>
          <w:sz w:val="24"/>
          <w:szCs w:val="24"/>
        </w:rPr>
      </w:pPr>
    </w:p>
    <w:p w:rsidR="00457981" w:rsidRPr="00457981" w:rsidRDefault="00457981" w:rsidP="00457981">
      <w:pPr>
        <w:rPr>
          <w:bCs/>
          <w:sz w:val="24"/>
          <w:szCs w:val="24"/>
        </w:rPr>
      </w:pPr>
      <w:r w:rsidRPr="00457981">
        <w:rPr>
          <w:bCs/>
          <w:sz w:val="24"/>
          <w:szCs w:val="24"/>
        </w:rPr>
        <w:t xml:space="preserve">The purpose of this module is to familiarize students with primary principles of coating and how these principles are applied to develop a colored glass. In this activity, students are introduced to the theoretical concepts related to coatings, photochromic dyes, and development of photochromic coating glasses prior to practical experimentation. </w:t>
      </w:r>
    </w:p>
    <w:p w:rsidR="00457981" w:rsidRDefault="00457981" w:rsidP="00457981">
      <w:pPr>
        <w:rPr>
          <w:bCs/>
          <w:sz w:val="24"/>
          <w:szCs w:val="24"/>
        </w:rPr>
      </w:pPr>
    </w:p>
    <w:p w:rsidR="00457981" w:rsidRDefault="00457981" w:rsidP="00457981">
      <w:pPr>
        <w:rPr>
          <w:bCs/>
          <w:sz w:val="24"/>
          <w:szCs w:val="24"/>
        </w:rPr>
      </w:pPr>
      <w:r w:rsidRPr="00457981">
        <w:rPr>
          <w:bCs/>
          <w:sz w:val="24"/>
          <w:szCs w:val="24"/>
        </w:rPr>
        <w:t xml:space="preserve">Coatings are thin films applied on the surfaces of objects for two primary functions, enhancement of aesthetics aspects and surface protection. They can be found everywhere from interior applications such as walls, furniture, kitchen appliances, and electronic devices to exterior uses such as facades, automobiles, power cables, air crafts, roads, etc. </w:t>
      </w:r>
      <w:r w:rsidRPr="00457981">
        <w:rPr>
          <w:bCs/>
          <w:sz w:val="24"/>
          <w:szCs w:val="24"/>
        </w:rPr>
        <w:fldChar w:fldCharType="begin"/>
      </w:r>
      <w:r w:rsidRPr="00457981">
        <w:rPr>
          <w:bCs/>
          <w:sz w:val="24"/>
          <w:szCs w:val="24"/>
        </w:rPr>
        <w:instrText xml:space="preserve"> ADDIN ZOTERO_ITEM CSL_CITATION {"citationID":"9NbvIzKh","properties":{"formattedCitation":"[33]\\uc0\\u8211{}[36]","plainCitation":"[33]–[36]","noteIndex":0},"citationItems":[{"id":2574,"uris":["http://zotero.org/users/3548479/items/YW5REJJI"],"uri":["http://zotero.org/users/3548479/items/YW5REJJI"],"itemData":{"id":2574,"type":"article-journal","container-title":"Progress in Organic Coatings","DOI":"10.1016/j.porgcoat.2019.105394","ISSN":"0300-9440","issue":"Journal Article","page":"105394","title":"Synthesis of non-isocyanate polyurethanes and their application in radiation-curable aerospace coatings","volume":"138","author":[{"family":"Zareanshahraki","given":"F."},{"family":"Asemani","given":"H. R."},{"family":"Skuza","given":"J."},{"family":"Mannari","given":"V."}],"issued":{"date-parts":[["2020"]]}}},{"id":2662,"uris":["http://zotero.org/users/3548479/items/2XCEBCJJ"],"uri":["http://zotero.org/users/3548479/items/2XCEBCJJ"],"itemData":{"id":2662,"type":"article-journal","abstract":"The binder systems of conventional thermoplastic road-marking paint (TRM) formulations typically contain a thermoplastic resin and a liquid plasticizer/toughening agent. The liquid plasticizer often migrates to the paint surface and is leached away, negatively affecting the performance during its service life. The purpose of this study was to eliminate and/or reduce the liquid plasticizer from TRMs compositions by developing a sustainable thermoplastic resin compatible with the other resin types. To this end, a series of resins were prepared by reacting two bio-renewable based compounds including rosin ester compound, RE, with different amounts of epoxidized soybean oil, ESO via an esterification reaction. Various techniques were used to characterize ESO-treated RE. A variety of TRM paints were formulated by melt blending different types of resins, including; neat rosin ester, ESO-treated RE, hydrocarbon resin, and a mixture of both, and other essential components such as fillers and glass beads. The TRM coatings were then evaluated for softening point temperature (Tsp), color difference (ΔE), luminescence factor, β, before and after the heat stability test, and accelerated weathering performance. Taber abrasion, flow resistance, and cold impact resistance of the TRM samples were also determined. The drop-on glass beads retention of various samples was evaluated by means of a standard wash-ability test. The results revealed that the use of combination of sustainable ESO-treated RE and hydrocarbon-based resins improves the physical and mechanical properties of TRM materials thereby improving the compatibility between the components and increasing the toughness of TRM materials. The results also showed improved glass beads retention in the samples containing ESO-treated RE, probably as a result of interactions between the hydroxyl groups and some residual oxirane rings of the ESO compound with the hydroxyl groups on the glass beads’ surface.","container-title":"Progress in Organic Coatings","DOI":"10.1016/j.porgcoat.2019.105454","ISSN":"0300-9440","journalAbbreviation":"Progress in Organic Coatings","language":"en","page":"105454","source":"ScienceDirect","title":"Enhancing thermoplastic road-marking paints performance using sustainable rosin ester","author":[{"family":"Mirabedini","given":"S. M."},{"family":"Zareanshahraki","given":"F."},{"family":"Mannari","given":"V."}],"issued":{"date-parts":[["2019",11,28]]}}},{"id":2940,"uris":["http://zotero.org/users/3548479/items/S3KQFCRR"],"uri":["http://zotero.org/users/3548479/items/S3KQFCRR"],"itemData":{"id":2940,"type":"article-journal","abstract":"In recent years, bio-renewable based materials have been increasingly explored as a promising replacement for petroleum-based ones used as building blocks for polymers. This trend is mainly driven by the increasing awareness and directives for the sustainable development of polymeric materials, including coatings. The lower carbon footprint compared to their petroleum counterparts and depleting known resources of petroleum makes bio-renewable materials very important for future development. However, it is very important to meticulously design polymers based on bio-renewable building blocks by leveraging their unique chemistry and functionality, to meet the demanding requirements of the final products at acceptable costs. In the present work, by combining unique features and functionalities of two low-cost commercial commodity bio-renewable based materials - Epoxidized soybean oil (ESO) and rosin – polymeric polyols with bio-renewable content &gt; 78 % by weight have been successfully developed. A series of single-component melamine-formaldehyde (MF) cured thermoset coatings have been then formulated and evaluated. Some of the prepared coatings demonstrated excellent adhesion (5B), high MEK-Double-Rubs (100–200), high gloss @ 60° (&gt;80), and promising flexibility and impact resistance properties (140−160 lb.in). The outcome of this study clearly demonstrates the suitability of these polyols as primary components of sustainable industrial coatings.","container-title":"Progress in Organic Coatings","DOI":"10.1016/j.porgcoat.2020.105725","ISSN":"0300-9440","journalAbbreviation":"Progress in Organic Coatings","language":"en","page":"105725","source":"ScienceDirect","title":"Development of sustainable polyols with high bio-renewable content and their applications in thermoset coatings","volume":"147","author":[{"family":"Zareanshahraki","given":"Forough"},{"family":"Lu","given":"Jingjing"},{"family":"Yu","given":"Shiyin"},{"family":"Kiamanesh","given":"Ali"},{"family":"Shabani","given":"Banafsheh"},{"family":"Mannari","given":"Vijay"}],"issued":{"date-parts":[["2020",10,1]]}}},{"id":263,"uris":["http://zotero.org/users/3548479/items/VKV6U8N9"],"uri":["http://zotero.org/users/3548479/items/VKV6U8N9"],"itemData":{"id":263,"type":"book","abstract":"The definitive guide to organic coatings, thoroughly revised and updated--now with coverage of a range of topics not covered in previous editions Organic Coatings: Science and Technology, Fourth Edition offers unparalleled coverageof organic coatings technology and its many applications. Written by three leading industry experts (including a new, internationally-recognized coatings scientist) it presents a systematic survey of the field, revises and updates the material from the previous edition, and features new or additional treatment of such topics as superhydrophobic, ice-phobic, antimicrobial, and self-healing coatings; sustainability, artist paints, and exterior architectural primers. making it even more relevant and useful for scientists and engineers in the field, as well as for students in coatings courses. The book incorporates up-to-date coverage of recent developments in the field with detailed discussions of the principles underlying the technology and their applications in the development, production, and uses of organic coatings. All chapters in this new edition have been updated to assure consistency and to enable extensive cross-referencing. The material presented is also applicable to the related areas of printing inks and adhesives, as well as areas within the plastics industry. This new edition Completely revises outdated chapters to ensure consistency and to enable extensive cross-referencing Correlates the empirical technology of coatings with the underlying science throughout Provides expert troubleshooting guidance for coatings scientists and technologists Features hundreds of illustrative figures and extensive references to the literature A new, internationally-recognized coatings scientist brings fresh perspective to the content. Providing a broad overview for beginners in the field of organic coatings and a handy reference for seasoned professionals, Organic Coatings: Science and Technology, Fourth Edition, gives you the information and answers you need, when you need them.","collection-number":"Book, Whole","edition":"Fourth;4;","event-place":"HOBOKEN","ISBN":"111902689X","publisher":"John Wiley","publisher-place":"HOBOKEN","title":"Organic Coatings: Science and Technology","author":[{"family":"Jones","given":"FRANK N.","suffix":"1936"}],"issued":{"date-parts":[["2017"]]}}}],"schema":"https://github.com/citation-style-language/schema/raw/master/csl-citation.json"} </w:instrText>
      </w:r>
      <w:r w:rsidRPr="00457981">
        <w:rPr>
          <w:bCs/>
          <w:sz w:val="24"/>
          <w:szCs w:val="24"/>
        </w:rPr>
        <w:fldChar w:fldCharType="separate"/>
      </w:r>
      <w:r w:rsidRPr="00457981">
        <w:rPr>
          <w:bCs/>
          <w:sz w:val="24"/>
          <w:szCs w:val="24"/>
        </w:rPr>
        <w:t>[33]–[36]</w:t>
      </w:r>
      <w:r w:rsidRPr="00457981">
        <w:rPr>
          <w:bCs/>
          <w:sz w:val="24"/>
          <w:szCs w:val="24"/>
        </w:rPr>
        <w:fldChar w:fldCharType="end"/>
      </w:r>
      <w:r w:rsidRPr="00457981">
        <w:rPr>
          <w:bCs/>
          <w:sz w:val="24"/>
          <w:szCs w:val="24"/>
        </w:rPr>
        <w:t xml:space="preserve">. </w:t>
      </w:r>
    </w:p>
    <w:p w:rsidR="00457981" w:rsidRDefault="00457981" w:rsidP="00457981">
      <w:pPr>
        <w:rPr>
          <w:bCs/>
          <w:sz w:val="24"/>
          <w:szCs w:val="24"/>
        </w:rPr>
      </w:pPr>
    </w:p>
    <w:p w:rsidR="00457981" w:rsidRDefault="00457981" w:rsidP="00457981">
      <w:pPr>
        <w:rPr>
          <w:bCs/>
          <w:sz w:val="24"/>
          <w:szCs w:val="24"/>
        </w:rPr>
      </w:pPr>
      <w:r w:rsidRPr="00457981">
        <w:rPr>
          <w:bCs/>
          <w:sz w:val="24"/>
          <w:szCs w:val="24"/>
        </w:rPr>
        <w:t xml:space="preserve">Coatings formulations usually comprise of four main ingredients </w:t>
      </w:r>
      <w:r w:rsidRPr="00457981">
        <w:rPr>
          <w:bCs/>
          <w:sz w:val="24"/>
          <w:szCs w:val="24"/>
        </w:rPr>
        <w:fldChar w:fldCharType="begin"/>
      </w:r>
      <w:r w:rsidRPr="00457981">
        <w:rPr>
          <w:bCs/>
          <w:sz w:val="24"/>
          <w:szCs w:val="24"/>
        </w:rPr>
        <w:instrText xml:space="preserve"> ADDIN ZOTERO_ITEM CSL_CITATION {"citationID":"XtS2NrC5","properties":{"formattedCitation":"[36]","plainCitation":"[36]","noteIndex":0},"citationItems":[{"id":263,"uris":["http://zotero.org/users/3548479/items/VKV6U8N9"],"uri":["http://zotero.org/users/3548479/items/VKV6U8N9"],"itemData":{"id":263,"type":"book","abstract":"The definitive guide to organic coatings, thoroughly revised and updated--now with coverage of a range of topics not covered in previous editions Organic Coatings: Science and Technology, Fourth Edition offers unparalleled coverageof organic coatings technology and its many applications. Written by three leading industry experts (including a new, internationally-recognized coatings scientist) it presents a systematic survey of the field, revises and updates the material from the previous edition, and features new or additional treatment of such topics as superhydrophobic, ice-phobic, antimicrobial, and self-healing coatings; sustainability, artist paints, and exterior architectural primers. making it even more relevant and useful for scientists and engineers in the field, as well as for students in coatings courses. The book incorporates up-to-date coverage of recent developments in the field with detailed discussions of the principles underlying the technology and their applications in the development, production, and uses of organic coatings. All chapters in this new edition have been updated to assure consistency and to enable extensive cross-referencing. The material presented is also applicable to the related areas of printing inks and adhesives, as well as areas within the plastics industry. This new edition Completely revises outdated chapters to ensure consistency and to enable extensive cross-referencing Correlates the empirical technology of coatings with the underlying science throughout Provides expert troubleshooting guidance for coatings scientists and technologists Features hundreds of illustrative figures and extensive references to the literature A new, internationally-recognized coatings scientist brings fresh perspective to the content. Providing a broad overview for beginners in the field of organic coatings and a handy reference for seasoned professionals, Organic Coatings: Science and Technology, Fourth Edition, gives you the information and answers you need, when you need them.","collection-number":"Book, Whole","edition":"Fourth;4;","event-place":"HOBOKEN","ISBN":"111902689X","publisher":"John Wiley","publisher-place":"HOBOKEN","title":"Organic Coatings: Science and Technology","author":[{"family":"Jones","given":"FRANK N.","suffix":"1936"}],"issued":{"date-parts":[["2017"]]}}}],"schema":"https://github.com/citation-style-language/schema/raw/master/csl-citation.json"} </w:instrText>
      </w:r>
      <w:r w:rsidRPr="00457981">
        <w:rPr>
          <w:bCs/>
          <w:sz w:val="24"/>
          <w:szCs w:val="24"/>
        </w:rPr>
        <w:fldChar w:fldCharType="separate"/>
      </w:r>
      <w:r w:rsidRPr="00457981">
        <w:rPr>
          <w:bCs/>
          <w:sz w:val="24"/>
          <w:szCs w:val="24"/>
        </w:rPr>
        <w:t>[36]</w:t>
      </w:r>
      <w:r w:rsidRPr="00457981">
        <w:rPr>
          <w:bCs/>
          <w:sz w:val="24"/>
          <w:szCs w:val="24"/>
        </w:rPr>
        <w:fldChar w:fldCharType="end"/>
      </w:r>
      <w:r w:rsidRPr="00457981">
        <w:rPr>
          <w:bCs/>
          <w:sz w:val="24"/>
          <w:szCs w:val="24"/>
        </w:rPr>
        <w:t xml:space="preserve">. First, a binder, which acts as a film former and holds all the ingredients together. Second, pigments and/or dyes, which provide color and opacity. Third, additives, which are used in very small quantities to enhance special properties. Finally, solvents, which are usually used to adjust the flow of the coatings. Photochromic coatings are a specific class of smart coatings, which typically contain a photochromic dye in their formulation. Photochromic dyes are in crystalline powder form that could reversibly change color when dissolved in proper solvents and exposed to ultraviolet </w:t>
      </w:r>
      <w:proofErr w:type="spellStart"/>
      <w:r w:rsidRPr="00457981">
        <w:rPr>
          <w:bCs/>
          <w:sz w:val="24"/>
          <w:szCs w:val="24"/>
        </w:rPr>
        <w:t>light.The</w:t>
      </w:r>
      <w:proofErr w:type="spellEnd"/>
      <w:r w:rsidRPr="00457981">
        <w:rPr>
          <w:bCs/>
          <w:sz w:val="24"/>
          <w:szCs w:val="24"/>
        </w:rPr>
        <w:t xml:space="preserve"> entire activities are designed to be completed within a laboratory period of about 2.5 hours as presented in Table 1. </w:t>
      </w:r>
    </w:p>
    <w:p w:rsidR="002A6C71" w:rsidRDefault="002A6C71" w:rsidP="00457981">
      <w:pPr>
        <w:rPr>
          <w:bCs/>
          <w:sz w:val="24"/>
          <w:szCs w:val="24"/>
        </w:rPr>
      </w:pPr>
    </w:p>
    <w:p w:rsidR="00457981" w:rsidRDefault="00457981" w:rsidP="00457981">
      <w:pPr>
        <w:rPr>
          <w:bCs/>
          <w:sz w:val="24"/>
          <w:szCs w:val="24"/>
        </w:rPr>
      </w:pPr>
    </w:p>
    <w:p w:rsidR="00457981" w:rsidRPr="00457981" w:rsidRDefault="00457981" w:rsidP="00457981">
      <w:pPr>
        <w:rPr>
          <w:bCs/>
          <w:sz w:val="24"/>
          <w:szCs w:val="24"/>
        </w:rPr>
      </w:pPr>
    </w:p>
    <w:p w:rsidR="00457981" w:rsidRPr="00457981" w:rsidRDefault="00457981" w:rsidP="00457981">
      <w:pPr>
        <w:jc w:val="center"/>
        <w:rPr>
          <w:bCs/>
          <w:sz w:val="24"/>
          <w:szCs w:val="24"/>
        </w:rPr>
      </w:pPr>
      <w:r w:rsidRPr="00457981">
        <w:rPr>
          <w:bCs/>
          <w:sz w:val="24"/>
          <w:szCs w:val="24"/>
        </w:rPr>
        <w:lastRenderedPageBreak/>
        <w:t>Table 1. Overview of the main experimental activities in the first module</w:t>
      </w:r>
    </w:p>
    <w:tbl>
      <w:tblPr>
        <w:tblStyle w:val="TableGrid"/>
        <w:tblW w:w="9036" w:type="dxa"/>
        <w:tblLayout w:type="fixed"/>
        <w:tblLook w:val="04A0" w:firstRow="1" w:lastRow="0" w:firstColumn="1" w:lastColumn="0" w:noHBand="0" w:noVBand="1"/>
      </w:tblPr>
      <w:tblGrid>
        <w:gridCol w:w="430"/>
        <w:gridCol w:w="7739"/>
        <w:gridCol w:w="867"/>
      </w:tblGrid>
      <w:tr w:rsidR="00457981" w:rsidRPr="00457981" w:rsidTr="007E6F30">
        <w:trPr>
          <w:trHeight w:val="725"/>
        </w:trPr>
        <w:tc>
          <w:tcPr>
            <w:tcW w:w="8169" w:type="dxa"/>
            <w:gridSpan w:val="2"/>
            <w:shd w:val="clear" w:color="auto" w:fill="D9D9D9" w:themeFill="background1" w:themeFillShade="D9"/>
            <w:vAlign w:val="center"/>
          </w:tcPr>
          <w:p w:rsidR="00457981" w:rsidRPr="00457981" w:rsidRDefault="00457981" w:rsidP="00457981">
            <w:pPr>
              <w:rPr>
                <w:bCs/>
                <w:sz w:val="24"/>
                <w:szCs w:val="24"/>
              </w:rPr>
            </w:pPr>
            <w:bookmarkStart w:id="2" w:name="_Hlk30444065"/>
            <w:r w:rsidRPr="00457981">
              <w:rPr>
                <w:bCs/>
                <w:sz w:val="24"/>
                <w:szCs w:val="24"/>
              </w:rPr>
              <w:t xml:space="preserve">                           Activity #1: Description</w:t>
            </w:r>
          </w:p>
        </w:tc>
        <w:tc>
          <w:tcPr>
            <w:tcW w:w="867" w:type="dxa"/>
            <w:shd w:val="clear" w:color="auto" w:fill="D9D9D9" w:themeFill="background1" w:themeFillShade="D9"/>
            <w:vAlign w:val="center"/>
          </w:tcPr>
          <w:p w:rsidR="00457981" w:rsidRPr="00457981" w:rsidRDefault="00457981" w:rsidP="00457981">
            <w:pPr>
              <w:rPr>
                <w:bCs/>
                <w:sz w:val="24"/>
                <w:szCs w:val="24"/>
              </w:rPr>
            </w:pPr>
            <w:r w:rsidRPr="00457981">
              <w:rPr>
                <w:bCs/>
                <w:sz w:val="24"/>
                <w:szCs w:val="24"/>
              </w:rPr>
              <w:t>Time</w:t>
            </w:r>
          </w:p>
          <w:p w:rsidR="00457981" w:rsidRPr="00457981" w:rsidRDefault="00457981" w:rsidP="00457981">
            <w:pPr>
              <w:rPr>
                <w:bCs/>
                <w:sz w:val="24"/>
                <w:szCs w:val="24"/>
              </w:rPr>
            </w:pPr>
            <w:r w:rsidRPr="00457981">
              <w:rPr>
                <w:bCs/>
                <w:sz w:val="24"/>
                <w:szCs w:val="24"/>
              </w:rPr>
              <w:t>(min)</w:t>
            </w:r>
          </w:p>
        </w:tc>
      </w:tr>
      <w:tr w:rsidR="00457981" w:rsidRPr="00457981" w:rsidTr="007E6F30">
        <w:trPr>
          <w:trHeight w:val="836"/>
        </w:trPr>
        <w:tc>
          <w:tcPr>
            <w:tcW w:w="430" w:type="dxa"/>
            <w:vAlign w:val="center"/>
          </w:tcPr>
          <w:p w:rsidR="00457981" w:rsidRPr="00457981" w:rsidRDefault="00457981" w:rsidP="00457981">
            <w:pPr>
              <w:rPr>
                <w:bCs/>
                <w:sz w:val="24"/>
                <w:szCs w:val="24"/>
              </w:rPr>
            </w:pPr>
            <w:r w:rsidRPr="00457981">
              <w:rPr>
                <w:bCs/>
                <w:sz w:val="24"/>
                <w:szCs w:val="24"/>
              </w:rPr>
              <w:t>1</w:t>
            </w:r>
          </w:p>
        </w:tc>
        <w:tc>
          <w:tcPr>
            <w:tcW w:w="7739" w:type="dxa"/>
            <w:vAlign w:val="center"/>
          </w:tcPr>
          <w:p w:rsidR="00457981" w:rsidRPr="00457981" w:rsidRDefault="00457981" w:rsidP="00457981">
            <w:pPr>
              <w:rPr>
                <w:bCs/>
                <w:sz w:val="24"/>
                <w:szCs w:val="24"/>
              </w:rPr>
            </w:pPr>
            <w:r w:rsidRPr="00457981">
              <w:rPr>
                <w:bCs/>
                <w:sz w:val="24"/>
                <w:szCs w:val="24"/>
              </w:rPr>
              <w:t>Introduce students to coatings, photochromic dyes, color perception, and smart windows through a brief lecture</w:t>
            </w:r>
          </w:p>
        </w:tc>
        <w:tc>
          <w:tcPr>
            <w:tcW w:w="867" w:type="dxa"/>
            <w:vAlign w:val="center"/>
          </w:tcPr>
          <w:p w:rsidR="00457981" w:rsidRPr="00457981" w:rsidRDefault="00457981" w:rsidP="00457981">
            <w:pPr>
              <w:rPr>
                <w:bCs/>
                <w:sz w:val="24"/>
                <w:szCs w:val="24"/>
              </w:rPr>
            </w:pPr>
            <w:r w:rsidRPr="00457981">
              <w:rPr>
                <w:bCs/>
                <w:sz w:val="24"/>
                <w:szCs w:val="24"/>
              </w:rPr>
              <w:t xml:space="preserve">    30</w:t>
            </w:r>
          </w:p>
        </w:tc>
      </w:tr>
      <w:tr w:rsidR="00457981" w:rsidRPr="00457981" w:rsidTr="007E6F30">
        <w:trPr>
          <w:trHeight w:val="899"/>
        </w:trPr>
        <w:tc>
          <w:tcPr>
            <w:tcW w:w="430" w:type="dxa"/>
            <w:vAlign w:val="center"/>
          </w:tcPr>
          <w:p w:rsidR="00457981" w:rsidRPr="00457981" w:rsidRDefault="00457981" w:rsidP="00457981">
            <w:pPr>
              <w:rPr>
                <w:bCs/>
                <w:sz w:val="24"/>
                <w:szCs w:val="24"/>
              </w:rPr>
            </w:pPr>
            <w:r w:rsidRPr="00457981">
              <w:rPr>
                <w:bCs/>
                <w:sz w:val="24"/>
                <w:szCs w:val="24"/>
              </w:rPr>
              <w:t>2</w:t>
            </w:r>
          </w:p>
        </w:tc>
        <w:tc>
          <w:tcPr>
            <w:tcW w:w="7739" w:type="dxa"/>
            <w:vAlign w:val="center"/>
          </w:tcPr>
          <w:p w:rsidR="00457981" w:rsidRPr="00457981" w:rsidRDefault="00457981" w:rsidP="00457981">
            <w:pPr>
              <w:rPr>
                <w:bCs/>
                <w:sz w:val="24"/>
                <w:szCs w:val="24"/>
              </w:rPr>
            </w:pPr>
            <w:r w:rsidRPr="00457981">
              <w:rPr>
                <w:bCs/>
                <w:sz w:val="24"/>
                <w:szCs w:val="24"/>
              </w:rPr>
              <w:t>Describe the safety lab rules, and experimental procedure; assign students into groups and distribute tasks among group members</w:t>
            </w:r>
          </w:p>
        </w:tc>
        <w:tc>
          <w:tcPr>
            <w:tcW w:w="867" w:type="dxa"/>
            <w:vAlign w:val="center"/>
          </w:tcPr>
          <w:p w:rsidR="00457981" w:rsidRPr="00457981" w:rsidRDefault="00457981" w:rsidP="00457981">
            <w:pPr>
              <w:rPr>
                <w:bCs/>
                <w:sz w:val="24"/>
                <w:szCs w:val="24"/>
              </w:rPr>
            </w:pPr>
            <w:r w:rsidRPr="00457981">
              <w:rPr>
                <w:bCs/>
                <w:sz w:val="24"/>
                <w:szCs w:val="24"/>
              </w:rPr>
              <w:t xml:space="preserve">    15</w:t>
            </w:r>
          </w:p>
        </w:tc>
      </w:tr>
      <w:tr w:rsidR="00457981" w:rsidRPr="00457981" w:rsidTr="007E6F30">
        <w:trPr>
          <w:trHeight w:val="521"/>
        </w:trPr>
        <w:tc>
          <w:tcPr>
            <w:tcW w:w="430" w:type="dxa"/>
            <w:vAlign w:val="center"/>
          </w:tcPr>
          <w:p w:rsidR="00457981" w:rsidRPr="00457981" w:rsidRDefault="00457981" w:rsidP="00457981">
            <w:pPr>
              <w:rPr>
                <w:bCs/>
                <w:sz w:val="24"/>
                <w:szCs w:val="24"/>
              </w:rPr>
            </w:pPr>
            <w:r w:rsidRPr="00457981">
              <w:rPr>
                <w:bCs/>
                <w:sz w:val="24"/>
                <w:szCs w:val="24"/>
              </w:rPr>
              <w:t>3</w:t>
            </w:r>
          </w:p>
        </w:tc>
        <w:tc>
          <w:tcPr>
            <w:tcW w:w="7739" w:type="dxa"/>
            <w:vAlign w:val="center"/>
          </w:tcPr>
          <w:p w:rsidR="00457981" w:rsidRPr="00457981" w:rsidRDefault="00457981" w:rsidP="00457981">
            <w:pPr>
              <w:rPr>
                <w:bCs/>
                <w:sz w:val="24"/>
                <w:szCs w:val="24"/>
              </w:rPr>
            </w:pPr>
            <w:r w:rsidRPr="00457981">
              <w:rPr>
                <w:bCs/>
                <w:sz w:val="24"/>
                <w:szCs w:val="24"/>
              </w:rPr>
              <w:t>Label the vials, prepare the dye solutions with various colors</w:t>
            </w:r>
          </w:p>
        </w:tc>
        <w:tc>
          <w:tcPr>
            <w:tcW w:w="867" w:type="dxa"/>
            <w:vAlign w:val="center"/>
          </w:tcPr>
          <w:p w:rsidR="00457981" w:rsidRPr="00457981" w:rsidRDefault="00457981" w:rsidP="00457981">
            <w:pPr>
              <w:rPr>
                <w:bCs/>
                <w:sz w:val="24"/>
                <w:szCs w:val="24"/>
              </w:rPr>
            </w:pPr>
            <w:r w:rsidRPr="00457981">
              <w:rPr>
                <w:bCs/>
                <w:sz w:val="24"/>
                <w:szCs w:val="24"/>
              </w:rPr>
              <w:t xml:space="preserve">    30</w:t>
            </w:r>
          </w:p>
        </w:tc>
      </w:tr>
      <w:tr w:rsidR="00457981" w:rsidRPr="00457981" w:rsidTr="007E6F30">
        <w:trPr>
          <w:trHeight w:val="809"/>
        </w:trPr>
        <w:tc>
          <w:tcPr>
            <w:tcW w:w="430" w:type="dxa"/>
            <w:vAlign w:val="center"/>
          </w:tcPr>
          <w:p w:rsidR="00457981" w:rsidRPr="00457981" w:rsidRDefault="00457981" w:rsidP="00457981">
            <w:pPr>
              <w:rPr>
                <w:bCs/>
                <w:sz w:val="24"/>
                <w:szCs w:val="24"/>
              </w:rPr>
            </w:pPr>
            <w:r w:rsidRPr="00457981">
              <w:rPr>
                <w:bCs/>
                <w:sz w:val="24"/>
                <w:szCs w:val="24"/>
              </w:rPr>
              <w:t>4</w:t>
            </w:r>
          </w:p>
        </w:tc>
        <w:tc>
          <w:tcPr>
            <w:tcW w:w="7739" w:type="dxa"/>
            <w:vAlign w:val="center"/>
          </w:tcPr>
          <w:p w:rsidR="00457981" w:rsidRPr="00457981" w:rsidRDefault="00457981" w:rsidP="00457981">
            <w:pPr>
              <w:rPr>
                <w:bCs/>
                <w:sz w:val="24"/>
                <w:szCs w:val="24"/>
              </w:rPr>
            </w:pPr>
            <w:r w:rsidRPr="00457981">
              <w:rPr>
                <w:bCs/>
                <w:sz w:val="24"/>
                <w:szCs w:val="24"/>
              </w:rPr>
              <w:t>Formulate the coatings by blending the dye solutions with resins and additives</w:t>
            </w:r>
          </w:p>
        </w:tc>
        <w:tc>
          <w:tcPr>
            <w:tcW w:w="867" w:type="dxa"/>
            <w:vAlign w:val="center"/>
          </w:tcPr>
          <w:p w:rsidR="00457981" w:rsidRPr="00457981" w:rsidRDefault="00457981" w:rsidP="00457981">
            <w:pPr>
              <w:rPr>
                <w:bCs/>
                <w:sz w:val="24"/>
                <w:szCs w:val="24"/>
              </w:rPr>
            </w:pPr>
            <w:r w:rsidRPr="00457981">
              <w:rPr>
                <w:bCs/>
                <w:sz w:val="24"/>
                <w:szCs w:val="24"/>
              </w:rPr>
              <w:t xml:space="preserve">    15</w:t>
            </w:r>
          </w:p>
        </w:tc>
      </w:tr>
      <w:tr w:rsidR="00457981" w:rsidRPr="00457981" w:rsidTr="007E6F30">
        <w:trPr>
          <w:trHeight w:val="791"/>
        </w:trPr>
        <w:tc>
          <w:tcPr>
            <w:tcW w:w="430" w:type="dxa"/>
            <w:vAlign w:val="center"/>
          </w:tcPr>
          <w:p w:rsidR="00457981" w:rsidRPr="00457981" w:rsidRDefault="00457981" w:rsidP="00457981">
            <w:pPr>
              <w:rPr>
                <w:bCs/>
                <w:sz w:val="24"/>
                <w:szCs w:val="24"/>
              </w:rPr>
            </w:pPr>
            <w:r w:rsidRPr="00457981">
              <w:rPr>
                <w:bCs/>
                <w:sz w:val="24"/>
                <w:szCs w:val="24"/>
              </w:rPr>
              <w:t>5</w:t>
            </w:r>
          </w:p>
        </w:tc>
        <w:tc>
          <w:tcPr>
            <w:tcW w:w="7739" w:type="dxa"/>
            <w:vAlign w:val="center"/>
          </w:tcPr>
          <w:p w:rsidR="00457981" w:rsidRPr="00457981" w:rsidRDefault="00457981" w:rsidP="00457981">
            <w:pPr>
              <w:rPr>
                <w:bCs/>
                <w:sz w:val="24"/>
                <w:szCs w:val="24"/>
              </w:rPr>
            </w:pPr>
            <w:r w:rsidRPr="00457981">
              <w:rPr>
                <w:bCs/>
                <w:sz w:val="24"/>
                <w:szCs w:val="24"/>
              </w:rPr>
              <w:t>Clean the glass substrates and application of coatings using square film applicators</w:t>
            </w:r>
          </w:p>
        </w:tc>
        <w:tc>
          <w:tcPr>
            <w:tcW w:w="867" w:type="dxa"/>
            <w:vAlign w:val="center"/>
          </w:tcPr>
          <w:p w:rsidR="00457981" w:rsidRPr="00457981" w:rsidRDefault="00457981" w:rsidP="00457981">
            <w:pPr>
              <w:rPr>
                <w:bCs/>
                <w:sz w:val="24"/>
                <w:szCs w:val="24"/>
              </w:rPr>
            </w:pPr>
            <w:r w:rsidRPr="00457981">
              <w:rPr>
                <w:bCs/>
                <w:sz w:val="24"/>
                <w:szCs w:val="24"/>
              </w:rPr>
              <w:t xml:space="preserve">    30</w:t>
            </w:r>
          </w:p>
        </w:tc>
      </w:tr>
      <w:tr w:rsidR="00457981" w:rsidRPr="00457981" w:rsidTr="007E6F30">
        <w:trPr>
          <w:trHeight w:val="530"/>
        </w:trPr>
        <w:tc>
          <w:tcPr>
            <w:tcW w:w="430" w:type="dxa"/>
            <w:vAlign w:val="center"/>
          </w:tcPr>
          <w:p w:rsidR="00457981" w:rsidRPr="00457981" w:rsidRDefault="00457981" w:rsidP="00457981">
            <w:pPr>
              <w:rPr>
                <w:bCs/>
                <w:sz w:val="24"/>
                <w:szCs w:val="24"/>
              </w:rPr>
            </w:pPr>
            <w:r w:rsidRPr="00457981">
              <w:rPr>
                <w:bCs/>
                <w:sz w:val="24"/>
                <w:szCs w:val="24"/>
              </w:rPr>
              <w:t>6</w:t>
            </w:r>
          </w:p>
        </w:tc>
        <w:tc>
          <w:tcPr>
            <w:tcW w:w="7739" w:type="dxa"/>
            <w:vAlign w:val="center"/>
          </w:tcPr>
          <w:p w:rsidR="00457981" w:rsidRPr="00457981" w:rsidRDefault="00457981" w:rsidP="00457981">
            <w:pPr>
              <w:rPr>
                <w:bCs/>
                <w:sz w:val="24"/>
                <w:szCs w:val="24"/>
              </w:rPr>
            </w:pPr>
            <w:r w:rsidRPr="00457981">
              <w:rPr>
                <w:bCs/>
                <w:sz w:val="24"/>
                <w:szCs w:val="24"/>
              </w:rPr>
              <w:t xml:space="preserve">Safely Organize/clean the glassware, equipment, and supplies </w:t>
            </w:r>
          </w:p>
        </w:tc>
        <w:tc>
          <w:tcPr>
            <w:tcW w:w="867" w:type="dxa"/>
            <w:vAlign w:val="center"/>
          </w:tcPr>
          <w:p w:rsidR="00457981" w:rsidRPr="00457981" w:rsidRDefault="00457981" w:rsidP="00457981">
            <w:pPr>
              <w:rPr>
                <w:bCs/>
                <w:sz w:val="24"/>
                <w:szCs w:val="24"/>
              </w:rPr>
            </w:pPr>
            <w:r w:rsidRPr="00457981">
              <w:rPr>
                <w:bCs/>
                <w:sz w:val="24"/>
                <w:szCs w:val="24"/>
              </w:rPr>
              <w:t xml:space="preserve">    30</w:t>
            </w:r>
          </w:p>
        </w:tc>
      </w:tr>
      <w:tr w:rsidR="00457981" w:rsidRPr="00457981" w:rsidTr="007E6F30">
        <w:trPr>
          <w:trHeight w:val="440"/>
        </w:trPr>
        <w:tc>
          <w:tcPr>
            <w:tcW w:w="8169" w:type="dxa"/>
            <w:gridSpan w:val="2"/>
            <w:vAlign w:val="center"/>
          </w:tcPr>
          <w:p w:rsidR="00457981" w:rsidRPr="00457981" w:rsidRDefault="00457981" w:rsidP="00457981">
            <w:pPr>
              <w:rPr>
                <w:bCs/>
                <w:sz w:val="24"/>
                <w:szCs w:val="24"/>
              </w:rPr>
            </w:pPr>
            <w:r w:rsidRPr="00457981">
              <w:rPr>
                <w:bCs/>
                <w:sz w:val="24"/>
                <w:szCs w:val="24"/>
              </w:rPr>
              <w:t xml:space="preserve">      Total time for all activities</w:t>
            </w:r>
          </w:p>
        </w:tc>
        <w:tc>
          <w:tcPr>
            <w:tcW w:w="867" w:type="dxa"/>
            <w:vAlign w:val="center"/>
          </w:tcPr>
          <w:p w:rsidR="00457981" w:rsidRPr="00457981" w:rsidRDefault="00457981" w:rsidP="00457981">
            <w:pPr>
              <w:rPr>
                <w:bCs/>
                <w:sz w:val="24"/>
                <w:szCs w:val="24"/>
              </w:rPr>
            </w:pPr>
            <w:r w:rsidRPr="00457981">
              <w:rPr>
                <w:bCs/>
                <w:sz w:val="24"/>
                <w:szCs w:val="24"/>
              </w:rPr>
              <w:t xml:space="preserve">   150</w:t>
            </w:r>
          </w:p>
        </w:tc>
      </w:tr>
      <w:bookmarkEnd w:id="2"/>
    </w:tbl>
    <w:p w:rsidR="00457981" w:rsidRPr="00457981" w:rsidRDefault="00457981" w:rsidP="00457981">
      <w:pPr>
        <w:rPr>
          <w:bCs/>
          <w:sz w:val="24"/>
          <w:szCs w:val="24"/>
        </w:rPr>
      </w:pPr>
    </w:p>
    <w:p w:rsidR="00457981" w:rsidRPr="00457981" w:rsidRDefault="00457981" w:rsidP="00457981">
      <w:pPr>
        <w:rPr>
          <w:bCs/>
          <w:sz w:val="24"/>
          <w:szCs w:val="24"/>
        </w:rPr>
      </w:pPr>
      <w:r w:rsidRPr="00457981">
        <w:rPr>
          <w:bCs/>
          <w:sz w:val="24"/>
          <w:szCs w:val="24"/>
        </w:rPr>
        <w:t>It should be mentioned that these experiments could be easily performed in modern university laboratories to provide a brief overview of the smart coatings landscape. Furthermore, nearly all of the experiments can be conducted on the benchtop without the need for specialized equipment.</w:t>
      </w:r>
    </w:p>
    <w:p w:rsidR="00457981" w:rsidRDefault="00457981" w:rsidP="00457981">
      <w:pPr>
        <w:rPr>
          <w:b/>
          <w:bCs/>
          <w:sz w:val="24"/>
          <w:szCs w:val="24"/>
        </w:rPr>
      </w:pPr>
    </w:p>
    <w:p w:rsidR="00457981" w:rsidRDefault="00457981" w:rsidP="00457981">
      <w:pPr>
        <w:rPr>
          <w:b/>
          <w:bCs/>
          <w:sz w:val="24"/>
          <w:szCs w:val="24"/>
        </w:rPr>
      </w:pPr>
    </w:p>
    <w:p w:rsidR="00457981" w:rsidRPr="00457981" w:rsidRDefault="00457981" w:rsidP="00457981">
      <w:pPr>
        <w:rPr>
          <w:b/>
          <w:bCs/>
          <w:sz w:val="24"/>
          <w:szCs w:val="24"/>
        </w:rPr>
      </w:pPr>
      <w:r w:rsidRPr="00457981">
        <w:rPr>
          <w:b/>
          <w:bCs/>
          <w:sz w:val="24"/>
          <w:szCs w:val="24"/>
        </w:rPr>
        <w:t>Module #2: Optical characterization of the coatings</w:t>
      </w:r>
    </w:p>
    <w:p w:rsidR="00457981" w:rsidRDefault="00457981" w:rsidP="00457981">
      <w:pPr>
        <w:rPr>
          <w:b/>
          <w:sz w:val="24"/>
          <w:szCs w:val="24"/>
        </w:rPr>
      </w:pPr>
    </w:p>
    <w:p w:rsidR="00457981" w:rsidRDefault="00457981" w:rsidP="00457981">
      <w:pPr>
        <w:rPr>
          <w:bCs/>
          <w:sz w:val="24"/>
          <w:szCs w:val="24"/>
        </w:rPr>
      </w:pPr>
      <w:r w:rsidRPr="00457981">
        <w:rPr>
          <w:bCs/>
          <w:sz w:val="24"/>
          <w:szCs w:val="24"/>
        </w:rPr>
        <w:t xml:space="preserve">Visible light is composed of a range of wavelengths of light. The color of an object is determined by what wavelengths of light the object absorbs and reflects. According to additive Red-Green-Blue (RGB) </w:t>
      </w:r>
      <w:r w:rsidRPr="00457981">
        <w:rPr>
          <w:bCs/>
          <w:sz w:val="24"/>
          <w:szCs w:val="24"/>
        </w:rPr>
        <w:fldChar w:fldCharType="begin"/>
      </w:r>
      <w:r w:rsidRPr="00457981">
        <w:rPr>
          <w:bCs/>
          <w:sz w:val="24"/>
          <w:szCs w:val="24"/>
        </w:rPr>
        <w:instrText xml:space="preserve"> ADDIN ZOTERO_ITEM CSL_CITATION {"citationID":"syMEXJSr","properties":{"formattedCitation":"[30], [37]","plainCitation":"[30], [37]","noteIndex":0},"citationItems":[{"id":2664,"uris":["http://zotero.org/users/3548479/items/YI3MSQHN"],"uri":["http://zotero.org/users/3548479/items/YI3MSQHN"],"itemData":{"id":2664,"type":"article-journal","abstract":"The increasing availability of affordable color raster graphics displays has made it important to develop a better understanding of how color can be used effectively in an interactive environment. Most contemporary graphics displays offer a choice of some 16 million colors; the user's problem is to find the right color.\nFolklore has it that the RGB color space arising naturally from color display hardware is user-hostile and that other color models such as the HSV scheme are preferable. Until now there has been virtually no experimental evidence addressing this point.\nWe describe a color matching experiment in which subjects used one of two tablet-based input techniques, interfaced through one of five color models, to interactively match target colors displayed on a CRT.\nThe data collected show small but significant differences between models in the ability of subjects to match the five target colors used in this experiment. Subjects using the RGB color model matched quickly but inaccurately compared with those using the other models. The largest speed difference occurred during the early convergence phase of matching. Users of the HSV color model were the slowest in this experiment, both during the convergence phase and in total time to match, but were relatively accurate. There was less variation in performance during the second refinement phase of a match than during the convergence phase.\nTwo-dimensional use of the tablet resulted in faster but less accurate performance than did strictly one-dimensional usage.\nSignificant learning occurred for users of the Opponent, YIQ, LAB, and HSV color models, and not for users of the RGB color model.","container-title":"ACM Trans. Graph.","DOI":"10.1145/31336.31338","ISSN":"0730-0301","issue":"2","page":"123–158","source":"ACM Digital Library","title":"An Experimental Comparison of RGB, YIQ, LAB, HSV, and Opponent Color Models","volume":"6","author":[{"family":"Schwarz","given":"Michael W."},{"family":"Cowan","given":"William B."},{"family":"Beatty","given":"John C."}],"issued":{"date-parts":[["1987",4]]}}},{"id":2669,"uris":["http://zotero.org/users/3548479/items/UA6A9M3C"],"uri":["http://zotero.org/users/3548479/items/UA6A9M3C"],"itemData":{"id":2669,"type":"chapter","abstract":"The additive primaries are red, green, and blue or RGB. Unfortunately, there is no single set of RGB primaries that has achieved universal acceptance. Rather, RGB primaries have evolved over time in response to consumer demand and technological advancement. Three important sets of primaries, however, are known as SMPTE-C, ITU-R BT.601, and ITU-R BT.709-3. Many display systems currently use SMPTE-C and ITU-R BT.601 and, as high-definition television develops, ITU-R BT.709-3 is becoming more prevalent. Two important issues for RGB color-reproduction system are the color gamut and device dependency. These topics are briefly described and some recent developments are introduced.","container-title":"Handbook of Visual Display Technology","event-place":"Cham","ISBN":"978-3-319-14346-0","language":"en","note":"DOI: 10.1007/978-3-319-14346-0_12","page":"171-177","publisher":"Springer International Publishing","publisher-place":"Cham","source":"Springer Link","title":"RGB Systems","URL":"https://doi.org/10.1007/978-3-319-14346-0_12","author":[{"family":"Westland","given":"Stephen"},{"family":"Cheung","given":"Vien"}],"editor":[{"family":"Chen","given":"Janglin"},{"family":"Cranton","given":"Wayne"},{"family":"Fihn","given":"Mark"}],"accessed":{"date-parts":[["2019",12,1]]},"issued":{"date-parts":[["2016"]]}}}],"schema":"https://github.com/citation-style-language/schema/raw/master/csl-citation.json"} </w:instrText>
      </w:r>
      <w:r w:rsidRPr="00457981">
        <w:rPr>
          <w:bCs/>
          <w:sz w:val="24"/>
          <w:szCs w:val="24"/>
        </w:rPr>
        <w:fldChar w:fldCharType="separate"/>
      </w:r>
      <w:r w:rsidRPr="00457981">
        <w:rPr>
          <w:bCs/>
          <w:sz w:val="24"/>
          <w:szCs w:val="24"/>
        </w:rPr>
        <w:t>[30], [37]</w:t>
      </w:r>
      <w:r w:rsidRPr="00457981">
        <w:rPr>
          <w:bCs/>
          <w:sz w:val="24"/>
          <w:szCs w:val="24"/>
        </w:rPr>
        <w:fldChar w:fldCharType="end"/>
      </w:r>
      <w:r w:rsidRPr="00457981">
        <w:rPr>
          <w:bCs/>
          <w:sz w:val="24"/>
          <w:szCs w:val="24"/>
        </w:rPr>
        <w:t xml:space="preserve"> and subtractive Cyan-Magenta-Yellow (CMY) color models </w:t>
      </w:r>
      <w:r w:rsidRPr="00457981">
        <w:rPr>
          <w:bCs/>
          <w:sz w:val="24"/>
          <w:szCs w:val="24"/>
        </w:rPr>
        <w:fldChar w:fldCharType="begin"/>
      </w:r>
      <w:r w:rsidRPr="00457981">
        <w:rPr>
          <w:bCs/>
          <w:sz w:val="24"/>
          <w:szCs w:val="24"/>
        </w:rPr>
        <w:instrText xml:space="preserve"> ADDIN ZOTERO_ITEM CSL_CITATION {"citationID":"g7U6d9ke","properties":{"formattedCitation":"[38]","plainCitation":"[38]","noteIndex":0},"citationItems":[{"id":2666,"uris":["http://zotero.org/users/3548479/items/ZTRIARYF"],"uri":["http://zotero.org/users/3548479/items/ZTRIARYF"],"itemData":{"id":2666,"type":"article-journal","abstract":"This article presents a method for colour measurements directly on printed half-tone multicoloured pictures. The article introduces the concept of colour impression. By this concept we mean the CMY or CMYK vector (colour vector), which lives in the three- or four-dimensional space of printing inks. Two factors contribute to values of the vector components, namely, the percentage of the area covered by cyan, magenta, yellow, and black inks (tonal values) and ink densities. The colour vector expresses integrated information about the tonal values and ink densities. Values of the colour vector components increase if tonal values or ink densities rise and vice versa. If, for some primary colour, the ink density and tonal value do not change, the corresponding component of the colour vector remains constant. If some reference values of the colour vector components are set from a preprint, then, after an appropriate calibration, the colour vector directly shows how much the operator needs to raise or lower the cyan, magenta, yellow, and black ink densities in order to correct colours of the picture being measured. The values of the components are obtained by registering the RGB image from the measuring area and then transforming the set of registered RGB values to the triplet or quadruple of CMY or CMYK values, respectively. Algorithms based on artificial neural networks are used for performing the transformation. During the experimental investigations, we have found a good correlation between components of the colour vector and ink densities. © 1999 John Wiley &amp; Sons, Inc. Col Res Appl, 24, 185–196, 1999","container-title":"Color Research &amp; Application","DOI":"10.1002/(SICI)1520-6378(199906)24:3&lt;185::AID-COL5&gt;3.0.CO;2-1","ISSN":"1520-6378","issue":"3","language":"en","page":"185-196","source":"Wiley Online Library","title":"A new method for colour measurements in graphic arts","volume":"24","author":[{"family":"Verikas","given":"A."},{"family":"Malmqvist","given":"K."},{"family":"Malmqvist","given":"L."},{"family":"Bergman","given":"L."}],"issued":{"date-parts":[["1999"]]}}}],"schema":"https://github.com/citation-style-language/schema/raw/master/csl-citation.json"} </w:instrText>
      </w:r>
      <w:r w:rsidRPr="00457981">
        <w:rPr>
          <w:bCs/>
          <w:sz w:val="24"/>
          <w:szCs w:val="24"/>
        </w:rPr>
        <w:fldChar w:fldCharType="separate"/>
      </w:r>
      <w:r w:rsidRPr="00457981">
        <w:rPr>
          <w:bCs/>
          <w:sz w:val="24"/>
          <w:szCs w:val="24"/>
        </w:rPr>
        <w:t>[38]</w:t>
      </w:r>
      <w:r w:rsidRPr="00457981">
        <w:rPr>
          <w:bCs/>
          <w:sz w:val="24"/>
          <w:szCs w:val="24"/>
        </w:rPr>
        <w:fldChar w:fldCharType="end"/>
      </w:r>
      <w:r w:rsidRPr="00457981">
        <w:rPr>
          <w:bCs/>
          <w:sz w:val="24"/>
          <w:szCs w:val="24"/>
        </w:rPr>
        <w:t xml:space="preserve">, the color we perceive is complementary to the light colors absorbed by an object. Complementary colors are two colors that are on opposite sides of the color wheel as shown in Figure 2. For instance, a cyan dye solution absorbs red (the complementary color to cyan), leaving the green and blue light to reflect. </w:t>
      </w:r>
    </w:p>
    <w:p w:rsidR="00457981" w:rsidRDefault="00457981" w:rsidP="00457981">
      <w:pPr>
        <w:rPr>
          <w:bCs/>
          <w:sz w:val="24"/>
          <w:szCs w:val="24"/>
        </w:rPr>
      </w:pPr>
    </w:p>
    <w:p w:rsidR="00457981" w:rsidRPr="00457981" w:rsidRDefault="00457981" w:rsidP="00457981">
      <w:pPr>
        <w:rPr>
          <w:bCs/>
          <w:sz w:val="24"/>
          <w:szCs w:val="24"/>
        </w:rPr>
      </w:pPr>
    </w:p>
    <w:p w:rsidR="00457981" w:rsidRPr="00457981" w:rsidRDefault="00457981" w:rsidP="00457981">
      <w:pPr>
        <w:jc w:val="center"/>
        <w:rPr>
          <w:b/>
          <w:sz w:val="24"/>
          <w:szCs w:val="24"/>
        </w:rPr>
      </w:pPr>
      <w:r w:rsidRPr="00457981">
        <w:rPr>
          <w:b/>
          <w:noProof/>
          <w:sz w:val="24"/>
          <w:szCs w:val="24"/>
        </w:rPr>
        <w:lastRenderedPageBreak/>
        <w:drawing>
          <wp:inline distT="0" distB="0" distL="0" distR="0" wp14:anchorId="1AC92EF3" wp14:editId="331ADDA5">
            <wp:extent cx="3325091" cy="1822577"/>
            <wp:effectExtent l="0" t="0" r="8890" b="6350"/>
            <wp:docPr id="7" name="Picture 7" descr="\\COTSTOR.ad.emich.edu\Users$\aeydgahi\Downloads\Fih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TSTOR.ad.emich.edu\Users$\aeydgahi\Downloads\Fihure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26708" cy="1823464"/>
                    </a:xfrm>
                    <a:prstGeom prst="rect">
                      <a:avLst/>
                    </a:prstGeom>
                    <a:noFill/>
                    <a:ln>
                      <a:noFill/>
                    </a:ln>
                  </pic:spPr>
                </pic:pic>
              </a:graphicData>
            </a:graphic>
          </wp:inline>
        </w:drawing>
      </w:r>
    </w:p>
    <w:p w:rsidR="00457981" w:rsidRPr="00457981" w:rsidRDefault="00457981" w:rsidP="00457981">
      <w:pPr>
        <w:jc w:val="center"/>
        <w:rPr>
          <w:sz w:val="24"/>
          <w:szCs w:val="24"/>
        </w:rPr>
      </w:pPr>
      <w:r w:rsidRPr="00457981">
        <w:rPr>
          <w:sz w:val="24"/>
          <w:szCs w:val="24"/>
        </w:rPr>
        <w:t xml:space="preserve">Figure 2. Complimentary colors in RGB and CMY systems [retrieved from      </w:t>
      </w:r>
      <w:r w:rsidR="00944550">
        <w:rPr>
          <w:sz w:val="24"/>
          <w:szCs w:val="24"/>
        </w:rPr>
        <w:t xml:space="preserve">    </w:t>
      </w:r>
      <w:hyperlink r:id="rId12" w:history="1">
        <w:r w:rsidRPr="00457981">
          <w:rPr>
            <w:rStyle w:val="Hyperlink"/>
            <w:sz w:val="24"/>
            <w:szCs w:val="24"/>
          </w:rPr>
          <w:t>http://jesusgilhernandez.com/2012/10/19/color-systems-and-color-wheels/</w:t>
        </w:r>
      </w:hyperlink>
    </w:p>
    <w:p w:rsidR="00457981" w:rsidRPr="00457981" w:rsidRDefault="00457981" w:rsidP="00457981">
      <w:pPr>
        <w:rPr>
          <w:sz w:val="24"/>
          <w:szCs w:val="24"/>
        </w:rPr>
      </w:pPr>
    </w:p>
    <w:p w:rsidR="00EC6D01" w:rsidRDefault="00457981" w:rsidP="00457981">
      <w:pPr>
        <w:rPr>
          <w:sz w:val="24"/>
          <w:szCs w:val="24"/>
        </w:rPr>
      </w:pPr>
      <w:r w:rsidRPr="00457981">
        <w:rPr>
          <w:sz w:val="24"/>
          <w:szCs w:val="24"/>
        </w:rPr>
        <w:t xml:space="preserve">Ultraviolet-visible (UV-VIS) spectroscopy is a popular analytical method used to quantify the optical characteristics of materials. The instrument used in UV-VIS spectroscopy is called UV-VIS spectrophotometer. It measures the intensity of light after passing through a material (I) and compares it to the intensity of light before it passes through the sample, </w:t>
      </w:r>
      <w:r w:rsidRPr="00457981">
        <w:rPr>
          <w:i/>
          <w:iCs/>
          <w:sz w:val="24"/>
          <w:szCs w:val="24"/>
        </w:rPr>
        <w:t>I</w:t>
      </w:r>
      <w:r w:rsidRPr="00457981">
        <w:rPr>
          <w:i/>
          <w:iCs/>
          <w:sz w:val="24"/>
          <w:szCs w:val="24"/>
          <w:vertAlign w:val="subscript"/>
        </w:rPr>
        <w:t>0</w:t>
      </w:r>
      <w:r w:rsidRPr="00457981">
        <w:rPr>
          <w:sz w:val="24"/>
          <w:szCs w:val="24"/>
        </w:rPr>
        <w:t xml:space="preserve">. </w:t>
      </w:r>
    </w:p>
    <w:p w:rsidR="00EC6D01" w:rsidRDefault="00EC6D01" w:rsidP="00457981">
      <w:pPr>
        <w:rPr>
          <w:sz w:val="24"/>
          <w:szCs w:val="24"/>
        </w:rPr>
      </w:pPr>
    </w:p>
    <w:p w:rsidR="00457981" w:rsidRDefault="00457981" w:rsidP="00457981">
      <w:pPr>
        <w:rPr>
          <w:sz w:val="24"/>
          <w:szCs w:val="24"/>
        </w:rPr>
      </w:pPr>
      <w:r w:rsidRPr="00457981">
        <w:rPr>
          <w:sz w:val="24"/>
          <w:szCs w:val="24"/>
        </w:rPr>
        <w:t xml:space="preserve">The ratio, </w:t>
      </w:r>
      <w:r w:rsidRPr="00457981">
        <w:rPr>
          <w:i/>
          <w:iCs/>
          <w:sz w:val="24"/>
          <w:szCs w:val="24"/>
        </w:rPr>
        <w:t>I/I</w:t>
      </w:r>
      <w:r w:rsidRPr="00457981">
        <w:rPr>
          <w:i/>
          <w:iCs/>
          <w:sz w:val="24"/>
          <w:szCs w:val="24"/>
          <w:vertAlign w:val="subscript"/>
        </w:rPr>
        <w:t>0</w:t>
      </w:r>
      <w:r w:rsidRPr="00457981">
        <w:rPr>
          <w:sz w:val="24"/>
          <w:szCs w:val="24"/>
        </w:rPr>
        <w:t xml:space="preserve">, is called </w:t>
      </w:r>
      <w:r w:rsidRPr="00457981">
        <w:rPr>
          <w:i/>
          <w:iCs/>
          <w:sz w:val="24"/>
          <w:szCs w:val="24"/>
        </w:rPr>
        <w:t>Transmittance</w:t>
      </w:r>
      <w:r w:rsidRPr="00457981">
        <w:rPr>
          <w:sz w:val="24"/>
          <w:szCs w:val="24"/>
        </w:rPr>
        <w:t xml:space="preserve"> (</w:t>
      </w:r>
      <w:r w:rsidRPr="00457981">
        <w:rPr>
          <w:i/>
          <w:iCs/>
          <w:sz w:val="24"/>
          <w:szCs w:val="24"/>
        </w:rPr>
        <w:t>T</w:t>
      </w:r>
      <w:r w:rsidRPr="00457981">
        <w:rPr>
          <w:sz w:val="24"/>
          <w:szCs w:val="24"/>
        </w:rPr>
        <w:t>) and is usually expressed as a percentage (</w:t>
      </w:r>
      <w:r w:rsidRPr="00457981">
        <w:rPr>
          <w:i/>
          <w:iCs/>
          <w:sz w:val="24"/>
          <w:szCs w:val="24"/>
        </w:rPr>
        <w:t xml:space="preserve">%T), </w:t>
      </w:r>
      <w:r w:rsidRPr="00457981">
        <w:rPr>
          <w:sz w:val="24"/>
          <w:szCs w:val="24"/>
        </w:rPr>
        <w:t xml:space="preserve">which is equal to </w:t>
      </w:r>
      <w:r w:rsidRPr="00457981">
        <w:rPr>
          <w:i/>
          <w:iCs/>
          <w:sz w:val="24"/>
          <w:szCs w:val="24"/>
        </w:rPr>
        <w:t>100T</w:t>
      </w:r>
      <w:r w:rsidRPr="00457981">
        <w:rPr>
          <w:sz w:val="24"/>
          <w:szCs w:val="24"/>
        </w:rPr>
        <w:t xml:space="preserve">. </w:t>
      </w:r>
      <w:r w:rsidRPr="00457981">
        <w:rPr>
          <w:i/>
          <w:iCs/>
          <w:sz w:val="24"/>
          <w:szCs w:val="24"/>
        </w:rPr>
        <w:t>Transmittance</w:t>
      </w:r>
      <w:r w:rsidRPr="00457981">
        <w:rPr>
          <w:sz w:val="24"/>
          <w:szCs w:val="24"/>
        </w:rPr>
        <w:t xml:space="preserve"> is mathematically related to absorbance (</w:t>
      </w:r>
      <w:r w:rsidRPr="00457981">
        <w:rPr>
          <w:i/>
          <w:iCs/>
          <w:sz w:val="24"/>
          <w:szCs w:val="24"/>
        </w:rPr>
        <w:t>A</w:t>
      </w:r>
      <w:r w:rsidRPr="00457981">
        <w:rPr>
          <w:sz w:val="24"/>
          <w:szCs w:val="24"/>
        </w:rPr>
        <w:t xml:space="preserve">) as demonstrated in equation (1) </w:t>
      </w:r>
      <w:r w:rsidRPr="00457981">
        <w:rPr>
          <w:sz w:val="24"/>
          <w:szCs w:val="24"/>
        </w:rPr>
        <w:fldChar w:fldCharType="begin"/>
      </w:r>
      <w:r w:rsidRPr="00457981">
        <w:rPr>
          <w:sz w:val="24"/>
          <w:szCs w:val="24"/>
        </w:rPr>
        <w:instrText xml:space="preserve"> ADDIN ZOTERO_ITEM CSL_CITATION {"citationID":"Yusw3dRR","properties":{"formattedCitation":"[39]","plainCitation":"[39]","noteIndex":0},"citationItems":[{"id":2670,"uris":["http://zotero.org/users/3548479/items/YNIBSYAN"],"uri":["http://zotero.org/users/3548479/items/YNIBSYAN"],"itemData":{"id":2670,"type":"chapter","collection-title":"Molecular Sieves – Science and Technology","container-title":"Characterization I: -/-","event-place":"Berlin, Heidelberg","ISBN":"978-3-540-69751-0","language":"en","note":"DOI: 10.1007/b94239","page":"337-426","publisher":"Springer","publisher-place":"Berlin, Heidelberg","source":"Springer Link","title":"UV/VIS Spectroscopy","URL":"https://doi.org/10.1007/b94239","author":[{"family":"Förster","given":"H."}],"editor":[{"family":"Karge","given":"Hellmut G."},{"family":"Weitkamp","given":"Jens"}],"accessed":{"date-parts":[["2019",12,1]]},"issued":{"date-parts":[["2004"]]}}}],"schema":"https://github.com/citation-style-language/schema/raw/master/csl-citation.json"} </w:instrText>
      </w:r>
      <w:r w:rsidRPr="00457981">
        <w:rPr>
          <w:sz w:val="24"/>
          <w:szCs w:val="24"/>
        </w:rPr>
        <w:fldChar w:fldCharType="separate"/>
      </w:r>
      <w:r w:rsidRPr="00457981">
        <w:rPr>
          <w:sz w:val="24"/>
          <w:szCs w:val="24"/>
        </w:rPr>
        <w:t>[39]</w:t>
      </w:r>
      <w:r w:rsidRPr="00457981">
        <w:rPr>
          <w:sz w:val="24"/>
          <w:szCs w:val="24"/>
        </w:rPr>
        <w:fldChar w:fldCharType="end"/>
      </w:r>
      <w:r w:rsidRPr="00457981">
        <w:rPr>
          <w:sz w:val="24"/>
          <w:szCs w:val="24"/>
        </w:rPr>
        <w:t>.</w:t>
      </w:r>
    </w:p>
    <w:p w:rsidR="00457981" w:rsidRPr="00457981" w:rsidRDefault="00457981" w:rsidP="00457981">
      <w:pPr>
        <w:rPr>
          <w:sz w:val="24"/>
          <w:szCs w:val="24"/>
        </w:rPr>
      </w:pPr>
    </w:p>
    <w:p w:rsidR="00457981" w:rsidRPr="00457981" w:rsidRDefault="00457981" w:rsidP="00457981">
      <w:pPr>
        <w:rPr>
          <w:sz w:val="24"/>
          <w:szCs w:val="24"/>
        </w:rPr>
      </w:pPr>
      <w:r w:rsidRPr="00457981">
        <w:rPr>
          <w:sz w:val="24"/>
          <w:szCs w:val="24"/>
        </w:rPr>
        <w:t xml:space="preserve">A = - log (%T/100) = 2 – log %T                                                            </w:t>
      </w:r>
      <w:r w:rsidRPr="00457981">
        <w:rPr>
          <w:sz w:val="24"/>
          <w:szCs w:val="24"/>
        </w:rPr>
        <w:tab/>
      </w:r>
      <w:r w:rsidRPr="00457981">
        <w:rPr>
          <w:sz w:val="24"/>
          <w:szCs w:val="24"/>
        </w:rPr>
        <w:tab/>
        <w:t>(1)</w:t>
      </w:r>
    </w:p>
    <w:p w:rsidR="00EC6D01" w:rsidRDefault="00457981" w:rsidP="00457981">
      <w:pPr>
        <w:rPr>
          <w:sz w:val="24"/>
          <w:szCs w:val="24"/>
        </w:rPr>
      </w:pPr>
      <w:r w:rsidRPr="00457981">
        <w:rPr>
          <w:sz w:val="24"/>
          <w:szCs w:val="24"/>
        </w:rPr>
        <w:t xml:space="preserve">          </w:t>
      </w:r>
    </w:p>
    <w:p w:rsidR="00457981" w:rsidRPr="00457981" w:rsidRDefault="00457981" w:rsidP="00457981">
      <w:pPr>
        <w:rPr>
          <w:sz w:val="24"/>
          <w:szCs w:val="24"/>
        </w:rPr>
      </w:pPr>
      <w:r w:rsidRPr="00457981">
        <w:rPr>
          <w:sz w:val="24"/>
          <w:szCs w:val="24"/>
        </w:rPr>
        <w:t xml:space="preserve">Then, the </w:t>
      </w:r>
      <w:r w:rsidRPr="00457981">
        <w:rPr>
          <w:i/>
          <w:iCs/>
          <w:sz w:val="24"/>
          <w:szCs w:val="24"/>
        </w:rPr>
        <w:t>Transmissivity</w:t>
      </w:r>
      <w:r w:rsidRPr="00457981">
        <w:rPr>
          <w:sz w:val="24"/>
          <w:szCs w:val="24"/>
        </w:rPr>
        <w:t xml:space="preserve"> is calculated using equation (2).</w:t>
      </w:r>
    </w:p>
    <w:p w:rsidR="00EC6D01" w:rsidRDefault="00EC6D01" w:rsidP="00EC6D01">
      <w:pPr>
        <w:rPr>
          <w:sz w:val="24"/>
          <w:szCs w:val="24"/>
        </w:rPr>
      </w:pPr>
    </w:p>
    <w:p w:rsidR="00457981" w:rsidRPr="00457981" w:rsidRDefault="00457981" w:rsidP="00EC6D01">
      <w:pPr>
        <w:rPr>
          <w:sz w:val="24"/>
          <w:szCs w:val="24"/>
        </w:rPr>
      </w:pPr>
      <w:r w:rsidRPr="00457981">
        <w:rPr>
          <w:sz w:val="24"/>
          <w:szCs w:val="24"/>
        </w:rPr>
        <w:t>Transmissivity = (</w:t>
      </w:r>
      <w:proofErr w:type="spellStart"/>
      <w:r w:rsidRPr="00457981">
        <w:rPr>
          <w:sz w:val="24"/>
          <w:szCs w:val="24"/>
        </w:rPr>
        <w:t>sqrt</w:t>
      </w:r>
      <w:proofErr w:type="spellEnd"/>
      <w:r w:rsidRPr="00457981">
        <w:rPr>
          <w:sz w:val="24"/>
          <w:szCs w:val="24"/>
        </w:rPr>
        <w:t xml:space="preserve"> (0.8402528435 + 0.0072522239 * T</w:t>
      </w:r>
      <w:r w:rsidRPr="00457981">
        <w:rPr>
          <w:sz w:val="24"/>
          <w:szCs w:val="24"/>
          <w:vertAlign w:val="superscript"/>
        </w:rPr>
        <w:t>2</w:t>
      </w:r>
      <w:r w:rsidRPr="00457981">
        <w:rPr>
          <w:sz w:val="24"/>
          <w:szCs w:val="24"/>
        </w:rPr>
        <w:t>) - 0.9166530661) / 0.0036261119 / T)</w:t>
      </w:r>
      <w:r w:rsidRPr="00457981">
        <w:rPr>
          <w:sz w:val="24"/>
          <w:szCs w:val="24"/>
        </w:rPr>
        <w:tab/>
      </w:r>
      <w:r w:rsidRPr="00457981">
        <w:rPr>
          <w:sz w:val="24"/>
          <w:szCs w:val="24"/>
        </w:rPr>
        <w:tab/>
      </w:r>
      <w:r w:rsidRPr="00457981">
        <w:rPr>
          <w:sz w:val="24"/>
          <w:szCs w:val="24"/>
        </w:rPr>
        <w:tab/>
      </w:r>
      <w:r w:rsidRPr="00457981">
        <w:rPr>
          <w:sz w:val="24"/>
          <w:szCs w:val="24"/>
        </w:rPr>
        <w:tab/>
      </w:r>
      <w:r w:rsidRPr="00457981">
        <w:rPr>
          <w:sz w:val="24"/>
          <w:szCs w:val="24"/>
        </w:rPr>
        <w:tab/>
      </w:r>
      <w:r w:rsidRPr="00457981">
        <w:rPr>
          <w:sz w:val="24"/>
          <w:szCs w:val="24"/>
        </w:rPr>
        <w:tab/>
        <w:t xml:space="preserve">          </w:t>
      </w:r>
      <w:r w:rsidRPr="00457981">
        <w:rPr>
          <w:sz w:val="24"/>
          <w:szCs w:val="24"/>
        </w:rPr>
        <w:tab/>
      </w:r>
      <w:r w:rsidRPr="00457981">
        <w:rPr>
          <w:sz w:val="24"/>
          <w:szCs w:val="24"/>
        </w:rPr>
        <w:tab/>
        <w:t xml:space="preserve">           (2)   </w:t>
      </w:r>
    </w:p>
    <w:p w:rsidR="00457981" w:rsidRPr="00457981" w:rsidRDefault="00457981" w:rsidP="00457981">
      <w:pPr>
        <w:rPr>
          <w:sz w:val="24"/>
          <w:szCs w:val="24"/>
        </w:rPr>
      </w:pPr>
      <w:r w:rsidRPr="00457981">
        <w:rPr>
          <w:sz w:val="24"/>
          <w:szCs w:val="24"/>
        </w:rPr>
        <w:t xml:space="preserve">    </w:t>
      </w:r>
    </w:p>
    <w:p w:rsidR="00EC6D01" w:rsidRDefault="00457981" w:rsidP="00457981">
      <w:pPr>
        <w:rPr>
          <w:sz w:val="24"/>
          <w:szCs w:val="24"/>
        </w:rPr>
      </w:pPr>
      <w:r w:rsidRPr="00457981">
        <w:rPr>
          <w:sz w:val="24"/>
          <w:szCs w:val="24"/>
        </w:rPr>
        <w:t xml:space="preserve">This module deals with how to run the UV-VIS spectroscopy in order to study the optical characteristics of the photochromic coatings. To start this activity, first Toluene as the baseline is charged into a quartz cuvette, which is a small tube-like container used in UV-VIS spectrophotometer. A baseline measurement is similar to a "zero" measurement in which a "baseline" measures a "zero" correction for each wavelength in a scan. After scanning the baseline, the cuvette is charged with the photochromic solution and is scanned (bleach state). </w:t>
      </w:r>
    </w:p>
    <w:p w:rsidR="00EC6D01" w:rsidRDefault="00EC6D01" w:rsidP="00457981">
      <w:pPr>
        <w:rPr>
          <w:sz w:val="24"/>
          <w:szCs w:val="24"/>
        </w:rPr>
      </w:pPr>
    </w:p>
    <w:p w:rsidR="00457981" w:rsidRDefault="00457981" w:rsidP="00457981">
      <w:pPr>
        <w:rPr>
          <w:sz w:val="24"/>
          <w:szCs w:val="24"/>
        </w:rPr>
      </w:pPr>
      <w:r w:rsidRPr="00457981">
        <w:rPr>
          <w:sz w:val="24"/>
          <w:szCs w:val="24"/>
        </w:rPr>
        <w:t>Next, the solution is irradiated with a UV-lamp for 30 seconds, and immediately is scanned (color state). This process is performed for each color that has been used. Then, the data is imported into Excel spreadsheets and the transmittance and transmissivity variables using equations (1) and (2) are calculated. Then, the calculated data is imported to the simulation in the next module. This module is also designed to be completed within a laboratory period of about 2.5 hours as indicated in Table 2.</w:t>
      </w:r>
    </w:p>
    <w:p w:rsidR="00EC6D01" w:rsidRDefault="00EC6D01" w:rsidP="00457981">
      <w:pPr>
        <w:rPr>
          <w:sz w:val="24"/>
          <w:szCs w:val="24"/>
        </w:rPr>
      </w:pPr>
    </w:p>
    <w:p w:rsidR="00C26CDD" w:rsidRDefault="00C26CDD" w:rsidP="00457981">
      <w:pPr>
        <w:rPr>
          <w:sz w:val="24"/>
          <w:szCs w:val="24"/>
        </w:rPr>
      </w:pPr>
    </w:p>
    <w:p w:rsidR="00EC6D01" w:rsidRPr="00457981" w:rsidRDefault="00EC6D01" w:rsidP="00457981">
      <w:pPr>
        <w:rPr>
          <w:sz w:val="24"/>
          <w:szCs w:val="24"/>
        </w:rPr>
      </w:pPr>
    </w:p>
    <w:p w:rsidR="00457981" w:rsidRPr="00457981" w:rsidRDefault="00457981" w:rsidP="00EC6D01">
      <w:pPr>
        <w:jc w:val="center"/>
        <w:rPr>
          <w:sz w:val="24"/>
          <w:szCs w:val="24"/>
        </w:rPr>
      </w:pPr>
      <w:r w:rsidRPr="00457981">
        <w:rPr>
          <w:sz w:val="24"/>
          <w:szCs w:val="24"/>
        </w:rPr>
        <w:lastRenderedPageBreak/>
        <w:t>Table 2. Overview of the main experimental activities in the second module</w:t>
      </w:r>
    </w:p>
    <w:tbl>
      <w:tblPr>
        <w:tblStyle w:val="TableGrid"/>
        <w:tblW w:w="9036" w:type="dxa"/>
        <w:jc w:val="center"/>
        <w:tblLayout w:type="fixed"/>
        <w:tblLook w:val="04A0" w:firstRow="1" w:lastRow="0" w:firstColumn="1" w:lastColumn="0" w:noHBand="0" w:noVBand="1"/>
      </w:tblPr>
      <w:tblGrid>
        <w:gridCol w:w="430"/>
        <w:gridCol w:w="7739"/>
        <w:gridCol w:w="867"/>
      </w:tblGrid>
      <w:tr w:rsidR="00457981" w:rsidRPr="00457981" w:rsidTr="007E6F30">
        <w:trPr>
          <w:trHeight w:val="725"/>
          <w:jc w:val="center"/>
        </w:trPr>
        <w:tc>
          <w:tcPr>
            <w:tcW w:w="8169" w:type="dxa"/>
            <w:gridSpan w:val="2"/>
            <w:shd w:val="clear" w:color="auto" w:fill="D9D9D9" w:themeFill="background1" w:themeFillShade="D9"/>
            <w:vAlign w:val="center"/>
          </w:tcPr>
          <w:p w:rsidR="00457981" w:rsidRPr="00457981" w:rsidRDefault="00457981" w:rsidP="00457981">
            <w:pPr>
              <w:rPr>
                <w:sz w:val="24"/>
                <w:szCs w:val="24"/>
              </w:rPr>
            </w:pPr>
            <w:r w:rsidRPr="00457981">
              <w:rPr>
                <w:sz w:val="24"/>
                <w:szCs w:val="24"/>
              </w:rPr>
              <w:t>Activity#2: Description</w:t>
            </w:r>
          </w:p>
        </w:tc>
        <w:tc>
          <w:tcPr>
            <w:tcW w:w="867" w:type="dxa"/>
            <w:shd w:val="clear" w:color="auto" w:fill="D9D9D9" w:themeFill="background1" w:themeFillShade="D9"/>
            <w:vAlign w:val="center"/>
          </w:tcPr>
          <w:p w:rsidR="00457981" w:rsidRPr="00457981" w:rsidRDefault="00457981" w:rsidP="00457981">
            <w:pPr>
              <w:rPr>
                <w:sz w:val="24"/>
                <w:szCs w:val="24"/>
              </w:rPr>
            </w:pPr>
            <w:r w:rsidRPr="00457981">
              <w:rPr>
                <w:sz w:val="24"/>
                <w:szCs w:val="24"/>
              </w:rPr>
              <w:t>Time</w:t>
            </w:r>
          </w:p>
          <w:p w:rsidR="00457981" w:rsidRPr="00457981" w:rsidRDefault="00457981" w:rsidP="00457981">
            <w:pPr>
              <w:rPr>
                <w:sz w:val="24"/>
                <w:szCs w:val="24"/>
              </w:rPr>
            </w:pPr>
            <w:r w:rsidRPr="00457981">
              <w:rPr>
                <w:sz w:val="24"/>
                <w:szCs w:val="24"/>
              </w:rPr>
              <w:t>(min)</w:t>
            </w:r>
          </w:p>
        </w:tc>
      </w:tr>
      <w:tr w:rsidR="00457981" w:rsidRPr="00457981" w:rsidTr="007E6F30">
        <w:trPr>
          <w:trHeight w:val="836"/>
          <w:jc w:val="center"/>
        </w:trPr>
        <w:tc>
          <w:tcPr>
            <w:tcW w:w="430" w:type="dxa"/>
            <w:vAlign w:val="center"/>
          </w:tcPr>
          <w:p w:rsidR="00457981" w:rsidRPr="00457981" w:rsidRDefault="00457981" w:rsidP="00457981">
            <w:pPr>
              <w:rPr>
                <w:sz w:val="24"/>
                <w:szCs w:val="24"/>
              </w:rPr>
            </w:pPr>
            <w:r w:rsidRPr="00457981">
              <w:rPr>
                <w:sz w:val="24"/>
                <w:szCs w:val="24"/>
              </w:rPr>
              <w:t>1</w:t>
            </w:r>
          </w:p>
        </w:tc>
        <w:tc>
          <w:tcPr>
            <w:tcW w:w="7739" w:type="dxa"/>
            <w:vAlign w:val="center"/>
          </w:tcPr>
          <w:p w:rsidR="00457981" w:rsidRPr="00457981" w:rsidRDefault="00457981" w:rsidP="00457981">
            <w:pPr>
              <w:rPr>
                <w:sz w:val="24"/>
                <w:szCs w:val="24"/>
              </w:rPr>
            </w:pPr>
            <w:r w:rsidRPr="00457981">
              <w:rPr>
                <w:sz w:val="24"/>
                <w:szCs w:val="24"/>
              </w:rPr>
              <w:t>Introduce students to the fundamentals of color perception and UV-VIS spectroscopy</w:t>
            </w:r>
          </w:p>
        </w:tc>
        <w:tc>
          <w:tcPr>
            <w:tcW w:w="867" w:type="dxa"/>
            <w:vAlign w:val="center"/>
          </w:tcPr>
          <w:p w:rsidR="00457981" w:rsidRPr="00457981" w:rsidRDefault="00457981" w:rsidP="00457981">
            <w:pPr>
              <w:rPr>
                <w:sz w:val="24"/>
                <w:szCs w:val="24"/>
              </w:rPr>
            </w:pPr>
            <w:r w:rsidRPr="00457981">
              <w:rPr>
                <w:sz w:val="24"/>
                <w:szCs w:val="24"/>
              </w:rPr>
              <w:t xml:space="preserve">    30</w:t>
            </w:r>
          </w:p>
        </w:tc>
      </w:tr>
      <w:tr w:rsidR="00457981" w:rsidRPr="00457981" w:rsidTr="007E6F30">
        <w:trPr>
          <w:trHeight w:val="899"/>
          <w:jc w:val="center"/>
        </w:trPr>
        <w:tc>
          <w:tcPr>
            <w:tcW w:w="430" w:type="dxa"/>
            <w:vAlign w:val="center"/>
          </w:tcPr>
          <w:p w:rsidR="00457981" w:rsidRPr="00457981" w:rsidRDefault="00457981" w:rsidP="00457981">
            <w:pPr>
              <w:rPr>
                <w:sz w:val="24"/>
                <w:szCs w:val="24"/>
              </w:rPr>
            </w:pPr>
            <w:r w:rsidRPr="00457981">
              <w:rPr>
                <w:sz w:val="24"/>
                <w:szCs w:val="24"/>
              </w:rPr>
              <w:t>2</w:t>
            </w:r>
          </w:p>
        </w:tc>
        <w:tc>
          <w:tcPr>
            <w:tcW w:w="7739" w:type="dxa"/>
            <w:vAlign w:val="center"/>
          </w:tcPr>
          <w:p w:rsidR="00457981" w:rsidRPr="00457981" w:rsidRDefault="00457981" w:rsidP="00457981">
            <w:pPr>
              <w:rPr>
                <w:sz w:val="24"/>
                <w:szCs w:val="24"/>
              </w:rPr>
            </w:pPr>
            <w:r w:rsidRPr="00457981">
              <w:rPr>
                <w:sz w:val="24"/>
                <w:szCs w:val="24"/>
              </w:rPr>
              <w:t>Review the safety lab rules and experimental procedure</w:t>
            </w:r>
          </w:p>
        </w:tc>
        <w:tc>
          <w:tcPr>
            <w:tcW w:w="867" w:type="dxa"/>
            <w:vAlign w:val="center"/>
          </w:tcPr>
          <w:p w:rsidR="00457981" w:rsidRPr="00457981" w:rsidRDefault="00457981" w:rsidP="00457981">
            <w:pPr>
              <w:rPr>
                <w:sz w:val="24"/>
                <w:szCs w:val="24"/>
              </w:rPr>
            </w:pPr>
            <w:r w:rsidRPr="00457981">
              <w:rPr>
                <w:sz w:val="24"/>
                <w:szCs w:val="24"/>
              </w:rPr>
              <w:t xml:space="preserve">    15</w:t>
            </w:r>
          </w:p>
        </w:tc>
      </w:tr>
      <w:tr w:rsidR="00457981" w:rsidRPr="00457981" w:rsidTr="007E6F30">
        <w:trPr>
          <w:trHeight w:val="654"/>
          <w:jc w:val="center"/>
        </w:trPr>
        <w:tc>
          <w:tcPr>
            <w:tcW w:w="430" w:type="dxa"/>
            <w:vAlign w:val="center"/>
          </w:tcPr>
          <w:p w:rsidR="00457981" w:rsidRPr="00457981" w:rsidRDefault="00457981" w:rsidP="00457981">
            <w:pPr>
              <w:rPr>
                <w:sz w:val="24"/>
                <w:szCs w:val="24"/>
              </w:rPr>
            </w:pPr>
            <w:r w:rsidRPr="00457981">
              <w:rPr>
                <w:sz w:val="24"/>
                <w:szCs w:val="24"/>
              </w:rPr>
              <w:t>3</w:t>
            </w:r>
          </w:p>
        </w:tc>
        <w:tc>
          <w:tcPr>
            <w:tcW w:w="7739" w:type="dxa"/>
            <w:vAlign w:val="center"/>
          </w:tcPr>
          <w:p w:rsidR="00457981" w:rsidRPr="00457981" w:rsidRDefault="00457981" w:rsidP="00457981">
            <w:pPr>
              <w:rPr>
                <w:sz w:val="24"/>
                <w:szCs w:val="24"/>
              </w:rPr>
            </w:pPr>
            <w:r w:rsidRPr="00457981">
              <w:rPr>
                <w:sz w:val="24"/>
                <w:szCs w:val="24"/>
              </w:rPr>
              <w:t xml:space="preserve">Instruct each group to run UV-VIS </w:t>
            </w:r>
            <w:bookmarkStart w:id="3" w:name="_Hlk30455420"/>
            <w:r w:rsidRPr="00457981">
              <w:rPr>
                <w:sz w:val="24"/>
                <w:szCs w:val="24"/>
              </w:rPr>
              <w:t>spectroscopy</w:t>
            </w:r>
            <w:bookmarkEnd w:id="3"/>
            <w:r w:rsidRPr="00457981">
              <w:rPr>
                <w:sz w:val="24"/>
                <w:szCs w:val="24"/>
              </w:rPr>
              <w:t xml:space="preserve"> on the photochromic solutions</w:t>
            </w:r>
          </w:p>
        </w:tc>
        <w:tc>
          <w:tcPr>
            <w:tcW w:w="867" w:type="dxa"/>
            <w:vAlign w:val="center"/>
          </w:tcPr>
          <w:p w:rsidR="00457981" w:rsidRPr="00457981" w:rsidRDefault="00457981" w:rsidP="00457981">
            <w:pPr>
              <w:rPr>
                <w:sz w:val="24"/>
                <w:szCs w:val="24"/>
              </w:rPr>
            </w:pPr>
            <w:r w:rsidRPr="00457981">
              <w:rPr>
                <w:sz w:val="24"/>
                <w:szCs w:val="24"/>
              </w:rPr>
              <w:t xml:space="preserve">    60</w:t>
            </w:r>
          </w:p>
        </w:tc>
      </w:tr>
      <w:tr w:rsidR="00457981" w:rsidRPr="00457981" w:rsidTr="007E6F30">
        <w:trPr>
          <w:trHeight w:val="809"/>
          <w:jc w:val="center"/>
        </w:trPr>
        <w:tc>
          <w:tcPr>
            <w:tcW w:w="430" w:type="dxa"/>
            <w:vAlign w:val="center"/>
          </w:tcPr>
          <w:p w:rsidR="00457981" w:rsidRPr="00457981" w:rsidRDefault="00457981" w:rsidP="00457981">
            <w:pPr>
              <w:rPr>
                <w:sz w:val="24"/>
                <w:szCs w:val="24"/>
              </w:rPr>
            </w:pPr>
            <w:r w:rsidRPr="00457981">
              <w:rPr>
                <w:sz w:val="24"/>
                <w:szCs w:val="24"/>
              </w:rPr>
              <w:t>4</w:t>
            </w:r>
          </w:p>
        </w:tc>
        <w:tc>
          <w:tcPr>
            <w:tcW w:w="7739" w:type="dxa"/>
            <w:vAlign w:val="center"/>
          </w:tcPr>
          <w:p w:rsidR="00457981" w:rsidRPr="00457981" w:rsidRDefault="00457981" w:rsidP="00457981">
            <w:pPr>
              <w:rPr>
                <w:sz w:val="24"/>
                <w:szCs w:val="24"/>
              </w:rPr>
            </w:pPr>
            <w:r w:rsidRPr="00457981">
              <w:rPr>
                <w:sz w:val="24"/>
                <w:szCs w:val="24"/>
              </w:rPr>
              <w:t>Import the UV-VIS data into an excel spreadsheet and plot it</w:t>
            </w:r>
          </w:p>
        </w:tc>
        <w:tc>
          <w:tcPr>
            <w:tcW w:w="867" w:type="dxa"/>
            <w:vAlign w:val="center"/>
          </w:tcPr>
          <w:p w:rsidR="00457981" w:rsidRPr="00457981" w:rsidRDefault="00457981" w:rsidP="00457981">
            <w:pPr>
              <w:rPr>
                <w:sz w:val="24"/>
                <w:szCs w:val="24"/>
              </w:rPr>
            </w:pPr>
            <w:r w:rsidRPr="00457981">
              <w:rPr>
                <w:sz w:val="24"/>
                <w:szCs w:val="24"/>
              </w:rPr>
              <w:t xml:space="preserve">    15</w:t>
            </w:r>
          </w:p>
        </w:tc>
      </w:tr>
      <w:tr w:rsidR="00457981" w:rsidRPr="00457981" w:rsidTr="007E6F30">
        <w:trPr>
          <w:trHeight w:val="791"/>
          <w:jc w:val="center"/>
        </w:trPr>
        <w:tc>
          <w:tcPr>
            <w:tcW w:w="430" w:type="dxa"/>
            <w:vAlign w:val="center"/>
          </w:tcPr>
          <w:p w:rsidR="00457981" w:rsidRPr="00457981" w:rsidRDefault="00457981" w:rsidP="00457981">
            <w:pPr>
              <w:rPr>
                <w:sz w:val="24"/>
                <w:szCs w:val="24"/>
              </w:rPr>
            </w:pPr>
            <w:r w:rsidRPr="00457981">
              <w:rPr>
                <w:sz w:val="24"/>
                <w:szCs w:val="24"/>
              </w:rPr>
              <w:t>5</w:t>
            </w:r>
          </w:p>
        </w:tc>
        <w:tc>
          <w:tcPr>
            <w:tcW w:w="7739" w:type="dxa"/>
            <w:vAlign w:val="center"/>
          </w:tcPr>
          <w:p w:rsidR="00457981" w:rsidRPr="00457981" w:rsidRDefault="00457981" w:rsidP="00457981">
            <w:pPr>
              <w:rPr>
                <w:sz w:val="24"/>
                <w:szCs w:val="24"/>
              </w:rPr>
            </w:pPr>
            <w:r w:rsidRPr="00457981">
              <w:rPr>
                <w:sz w:val="24"/>
                <w:szCs w:val="24"/>
              </w:rPr>
              <w:t>Calculate the variables needed for simulation</w:t>
            </w:r>
          </w:p>
        </w:tc>
        <w:tc>
          <w:tcPr>
            <w:tcW w:w="867" w:type="dxa"/>
            <w:vAlign w:val="center"/>
          </w:tcPr>
          <w:p w:rsidR="00457981" w:rsidRPr="00457981" w:rsidRDefault="00457981" w:rsidP="00457981">
            <w:pPr>
              <w:rPr>
                <w:sz w:val="24"/>
                <w:szCs w:val="24"/>
              </w:rPr>
            </w:pPr>
            <w:r w:rsidRPr="00457981">
              <w:rPr>
                <w:sz w:val="24"/>
                <w:szCs w:val="24"/>
              </w:rPr>
              <w:t xml:space="preserve">    30</w:t>
            </w:r>
          </w:p>
        </w:tc>
      </w:tr>
      <w:tr w:rsidR="00457981" w:rsidRPr="00457981" w:rsidTr="007E6F30">
        <w:trPr>
          <w:trHeight w:val="440"/>
          <w:jc w:val="center"/>
        </w:trPr>
        <w:tc>
          <w:tcPr>
            <w:tcW w:w="8169" w:type="dxa"/>
            <w:gridSpan w:val="2"/>
            <w:vAlign w:val="center"/>
          </w:tcPr>
          <w:p w:rsidR="00457981" w:rsidRPr="00457981" w:rsidRDefault="00457981" w:rsidP="00457981">
            <w:pPr>
              <w:rPr>
                <w:sz w:val="24"/>
                <w:szCs w:val="24"/>
              </w:rPr>
            </w:pPr>
            <w:r w:rsidRPr="00457981">
              <w:rPr>
                <w:sz w:val="24"/>
                <w:szCs w:val="24"/>
              </w:rPr>
              <w:t>Total time for all activities</w:t>
            </w:r>
          </w:p>
        </w:tc>
        <w:tc>
          <w:tcPr>
            <w:tcW w:w="867" w:type="dxa"/>
            <w:vAlign w:val="center"/>
          </w:tcPr>
          <w:p w:rsidR="00457981" w:rsidRPr="00457981" w:rsidRDefault="00457981" w:rsidP="00457981">
            <w:pPr>
              <w:rPr>
                <w:sz w:val="24"/>
                <w:szCs w:val="24"/>
              </w:rPr>
            </w:pPr>
            <w:r w:rsidRPr="00457981">
              <w:rPr>
                <w:sz w:val="24"/>
                <w:szCs w:val="24"/>
              </w:rPr>
              <w:t xml:space="preserve">   150</w:t>
            </w:r>
          </w:p>
        </w:tc>
      </w:tr>
    </w:tbl>
    <w:p w:rsidR="00457981" w:rsidRPr="00457981" w:rsidRDefault="00457981" w:rsidP="00457981">
      <w:pPr>
        <w:rPr>
          <w:sz w:val="24"/>
          <w:szCs w:val="24"/>
        </w:rPr>
      </w:pPr>
    </w:p>
    <w:p w:rsidR="00457981" w:rsidRDefault="00457981" w:rsidP="00457981">
      <w:pPr>
        <w:rPr>
          <w:b/>
          <w:bCs/>
          <w:sz w:val="24"/>
          <w:szCs w:val="24"/>
        </w:rPr>
      </w:pPr>
    </w:p>
    <w:p w:rsidR="00457981" w:rsidRPr="00457981" w:rsidRDefault="00457981" w:rsidP="00457981">
      <w:pPr>
        <w:rPr>
          <w:b/>
          <w:bCs/>
          <w:sz w:val="24"/>
          <w:szCs w:val="24"/>
        </w:rPr>
      </w:pPr>
      <w:r w:rsidRPr="00457981">
        <w:rPr>
          <w:b/>
          <w:bCs/>
          <w:sz w:val="24"/>
          <w:szCs w:val="24"/>
        </w:rPr>
        <w:t>Module #3: Simulation process</w:t>
      </w:r>
    </w:p>
    <w:p w:rsidR="00457981" w:rsidRDefault="00457981" w:rsidP="00457981">
      <w:pPr>
        <w:rPr>
          <w:b/>
          <w:sz w:val="24"/>
          <w:szCs w:val="24"/>
        </w:rPr>
      </w:pPr>
    </w:p>
    <w:p w:rsidR="00457981" w:rsidRPr="00EC6D01" w:rsidRDefault="00457981" w:rsidP="00457981">
      <w:pPr>
        <w:rPr>
          <w:bCs/>
          <w:sz w:val="24"/>
          <w:szCs w:val="24"/>
        </w:rPr>
      </w:pPr>
      <w:r w:rsidRPr="00EC6D01">
        <w:rPr>
          <w:bCs/>
          <w:sz w:val="24"/>
          <w:szCs w:val="24"/>
        </w:rPr>
        <w:t xml:space="preserve">The purpose of this module is to use Rhinoceros software to simulate two-pane windows made of low-e glass for exterior and photochromic coated glass for interior sides. In this module, the data obtained from UV-visible spectroscopy is utilized for the simulation of three shades of photochromic glasses. </w:t>
      </w:r>
    </w:p>
    <w:p w:rsidR="00EC6D01" w:rsidRDefault="00EC6D01" w:rsidP="00457981">
      <w:pPr>
        <w:rPr>
          <w:bCs/>
          <w:sz w:val="24"/>
          <w:szCs w:val="24"/>
        </w:rPr>
      </w:pPr>
    </w:p>
    <w:p w:rsidR="00457981" w:rsidRDefault="00457981" w:rsidP="00457981">
      <w:pPr>
        <w:rPr>
          <w:bCs/>
          <w:sz w:val="24"/>
          <w:szCs w:val="24"/>
        </w:rPr>
      </w:pPr>
      <w:r w:rsidRPr="00EC6D01">
        <w:rPr>
          <w:bCs/>
          <w:sz w:val="24"/>
          <w:szCs w:val="24"/>
        </w:rPr>
        <w:t>Prior to use of this activity, students are required to study high-performance facade systems by focusing on responsive facades with material-based control technologies. This would educate them how one could integrate sensors, actuators, and control systems of a responsive facade system into the body of a photochromic glass. Students also need to learn about how to customize material in DIVA-for-Rhinoceros, how to characterize two-pane windows using the transmittance and transmissivity, and how to evaluate the performance of coated glasses. This module is designed to be completed in about 2 hours as shown in Table 3.</w:t>
      </w:r>
    </w:p>
    <w:p w:rsidR="00C26CDD" w:rsidRDefault="00C26CDD" w:rsidP="00457981">
      <w:pPr>
        <w:rPr>
          <w:bCs/>
          <w:sz w:val="24"/>
          <w:szCs w:val="24"/>
        </w:rPr>
      </w:pPr>
    </w:p>
    <w:p w:rsidR="00C26CDD" w:rsidRDefault="00C26CDD" w:rsidP="00457981">
      <w:pPr>
        <w:rPr>
          <w:bCs/>
          <w:sz w:val="24"/>
          <w:szCs w:val="24"/>
        </w:rPr>
      </w:pPr>
    </w:p>
    <w:p w:rsidR="00C26CDD" w:rsidRPr="00457981" w:rsidRDefault="00C26CDD" w:rsidP="00C26CDD">
      <w:pPr>
        <w:rPr>
          <w:b/>
          <w:sz w:val="24"/>
          <w:szCs w:val="24"/>
        </w:rPr>
      </w:pPr>
      <w:r w:rsidRPr="00457981">
        <w:rPr>
          <w:b/>
          <w:bCs/>
          <w:sz w:val="24"/>
          <w:szCs w:val="24"/>
        </w:rPr>
        <w:t xml:space="preserve">Module #4: Evaluating the performance </w:t>
      </w:r>
    </w:p>
    <w:p w:rsidR="00C26CDD" w:rsidRPr="00457981" w:rsidRDefault="00C26CDD" w:rsidP="00C26CDD">
      <w:pPr>
        <w:rPr>
          <w:b/>
          <w:sz w:val="24"/>
          <w:szCs w:val="24"/>
        </w:rPr>
      </w:pPr>
    </w:p>
    <w:p w:rsidR="00C26CDD" w:rsidRPr="00EC6D01" w:rsidRDefault="00C26CDD" w:rsidP="00C26CDD">
      <w:pPr>
        <w:rPr>
          <w:bCs/>
          <w:sz w:val="24"/>
          <w:szCs w:val="24"/>
        </w:rPr>
      </w:pPr>
      <w:r w:rsidRPr="00EC6D01">
        <w:rPr>
          <w:bCs/>
          <w:sz w:val="24"/>
          <w:szCs w:val="24"/>
        </w:rPr>
        <w:t>This activity provides an opportunity for students to evaluate performance of the designed two-pane windows in a responsive facade system. It starts by simulating a simple office room located in a desired location by using Rhinoceros software. Then</w:t>
      </w:r>
      <w:proofErr w:type="gramStart"/>
      <w:r w:rsidRPr="00EC6D01">
        <w:rPr>
          <w:bCs/>
          <w:sz w:val="24"/>
          <w:szCs w:val="24"/>
        </w:rPr>
        <w:t>,  visual</w:t>
      </w:r>
      <w:proofErr w:type="gramEnd"/>
      <w:r w:rsidRPr="00EC6D01">
        <w:rPr>
          <w:bCs/>
          <w:sz w:val="24"/>
          <w:szCs w:val="24"/>
        </w:rPr>
        <w:t xml:space="preserve"> performance evaluation are determined by utilizing DIVA-for-Rhinoceros to measure indoor illuminance, Useful Daylight Illuminance (UDI) and Daylight Glare Probability (DGP). </w:t>
      </w:r>
    </w:p>
    <w:p w:rsidR="00C26CDD" w:rsidRDefault="00C26CDD" w:rsidP="00457981">
      <w:pPr>
        <w:rPr>
          <w:bCs/>
          <w:sz w:val="24"/>
          <w:szCs w:val="24"/>
        </w:rPr>
      </w:pPr>
    </w:p>
    <w:p w:rsidR="00457981" w:rsidRPr="00EC6D01" w:rsidRDefault="00457981" w:rsidP="00EC6D01">
      <w:pPr>
        <w:jc w:val="center"/>
        <w:rPr>
          <w:bCs/>
          <w:sz w:val="24"/>
          <w:szCs w:val="24"/>
        </w:rPr>
      </w:pPr>
      <w:r w:rsidRPr="00EC6D01">
        <w:rPr>
          <w:bCs/>
          <w:sz w:val="24"/>
          <w:szCs w:val="24"/>
        </w:rPr>
        <w:lastRenderedPageBreak/>
        <w:t>Table 3. Overview of the main simulation activities in the third module</w:t>
      </w:r>
    </w:p>
    <w:tbl>
      <w:tblPr>
        <w:tblStyle w:val="TableGrid"/>
        <w:tblW w:w="9036" w:type="dxa"/>
        <w:jc w:val="center"/>
        <w:tblLayout w:type="fixed"/>
        <w:tblLook w:val="04A0" w:firstRow="1" w:lastRow="0" w:firstColumn="1" w:lastColumn="0" w:noHBand="0" w:noVBand="1"/>
      </w:tblPr>
      <w:tblGrid>
        <w:gridCol w:w="430"/>
        <w:gridCol w:w="7739"/>
        <w:gridCol w:w="867"/>
      </w:tblGrid>
      <w:tr w:rsidR="00457981" w:rsidRPr="00EC6D01" w:rsidTr="007E6F30">
        <w:trPr>
          <w:trHeight w:val="725"/>
          <w:jc w:val="center"/>
        </w:trPr>
        <w:tc>
          <w:tcPr>
            <w:tcW w:w="8169" w:type="dxa"/>
            <w:gridSpan w:val="2"/>
            <w:shd w:val="clear" w:color="auto" w:fill="D9D9D9" w:themeFill="background1" w:themeFillShade="D9"/>
            <w:vAlign w:val="center"/>
          </w:tcPr>
          <w:p w:rsidR="00457981" w:rsidRPr="00EC6D01" w:rsidRDefault="00457981" w:rsidP="00457981">
            <w:pPr>
              <w:rPr>
                <w:bCs/>
                <w:sz w:val="24"/>
                <w:szCs w:val="24"/>
              </w:rPr>
            </w:pPr>
            <w:bookmarkStart w:id="4" w:name="_Hlk30448088"/>
            <w:r w:rsidRPr="00EC6D01">
              <w:rPr>
                <w:bCs/>
                <w:sz w:val="24"/>
                <w:szCs w:val="24"/>
              </w:rPr>
              <w:t xml:space="preserve">                           Activity#3 Description</w:t>
            </w:r>
          </w:p>
        </w:tc>
        <w:tc>
          <w:tcPr>
            <w:tcW w:w="867" w:type="dxa"/>
            <w:shd w:val="clear" w:color="auto" w:fill="D9D9D9" w:themeFill="background1" w:themeFillShade="D9"/>
            <w:vAlign w:val="center"/>
          </w:tcPr>
          <w:p w:rsidR="00457981" w:rsidRPr="00EC6D01" w:rsidRDefault="00457981" w:rsidP="00457981">
            <w:pPr>
              <w:rPr>
                <w:bCs/>
                <w:sz w:val="24"/>
                <w:szCs w:val="24"/>
              </w:rPr>
            </w:pPr>
            <w:r w:rsidRPr="00EC6D01">
              <w:rPr>
                <w:bCs/>
                <w:sz w:val="24"/>
                <w:szCs w:val="24"/>
              </w:rPr>
              <w:t>Time</w:t>
            </w:r>
          </w:p>
          <w:p w:rsidR="00457981" w:rsidRPr="00EC6D01" w:rsidRDefault="00457981" w:rsidP="00457981">
            <w:pPr>
              <w:rPr>
                <w:bCs/>
                <w:sz w:val="24"/>
                <w:szCs w:val="24"/>
              </w:rPr>
            </w:pPr>
            <w:r w:rsidRPr="00EC6D01">
              <w:rPr>
                <w:bCs/>
                <w:sz w:val="24"/>
                <w:szCs w:val="24"/>
              </w:rPr>
              <w:t>(min)</w:t>
            </w:r>
          </w:p>
        </w:tc>
      </w:tr>
      <w:tr w:rsidR="00457981" w:rsidRPr="00EC6D01" w:rsidTr="007E6F30">
        <w:trPr>
          <w:trHeight w:val="836"/>
          <w:jc w:val="center"/>
        </w:trPr>
        <w:tc>
          <w:tcPr>
            <w:tcW w:w="430" w:type="dxa"/>
            <w:vAlign w:val="center"/>
          </w:tcPr>
          <w:p w:rsidR="00457981" w:rsidRPr="00EC6D01" w:rsidRDefault="00457981" w:rsidP="00457981">
            <w:pPr>
              <w:rPr>
                <w:bCs/>
                <w:sz w:val="24"/>
                <w:szCs w:val="24"/>
              </w:rPr>
            </w:pPr>
            <w:r w:rsidRPr="00EC6D01">
              <w:rPr>
                <w:bCs/>
                <w:sz w:val="24"/>
                <w:szCs w:val="24"/>
              </w:rPr>
              <w:t>1</w:t>
            </w:r>
          </w:p>
        </w:tc>
        <w:tc>
          <w:tcPr>
            <w:tcW w:w="7739" w:type="dxa"/>
            <w:vAlign w:val="center"/>
          </w:tcPr>
          <w:p w:rsidR="00457981" w:rsidRPr="00EC6D01" w:rsidRDefault="00457981" w:rsidP="00457981">
            <w:pPr>
              <w:rPr>
                <w:bCs/>
                <w:sz w:val="24"/>
                <w:szCs w:val="24"/>
              </w:rPr>
            </w:pPr>
            <w:r w:rsidRPr="00EC6D01">
              <w:rPr>
                <w:bCs/>
                <w:sz w:val="24"/>
                <w:szCs w:val="24"/>
              </w:rPr>
              <w:t>Study and learn about high-performance buildings, responsive facades, facade control technologies, material-based control systems, low-e windows and photochromic windows</w:t>
            </w:r>
          </w:p>
        </w:tc>
        <w:tc>
          <w:tcPr>
            <w:tcW w:w="867" w:type="dxa"/>
            <w:vAlign w:val="center"/>
          </w:tcPr>
          <w:p w:rsidR="00457981" w:rsidRPr="00EC6D01" w:rsidRDefault="00457981" w:rsidP="00457981">
            <w:pPr>
              <w:rPr>
                <w:bCs/>
                <w:sz w:val="24"/>
                <w:szCs w:val="24"/>
              </w:rPr>
            </w:pPr>
            <w:r w:rsidRPr="00EC6D01">
              <w:rPr>
                <w:bCs/>
                <w:sz w:val="24"/>
                <w:szCs w:val="24"/>
              </w:rPr>
              <w:t xml:space="preserve">    20</w:t>
            </w:r>
          </w:p>
        </w:tc>
      </w:tr>
      <w:tr w:rsidR="00457981" w:rsidRPr="00EC6D01" w:rsidTr="007E6F30">
        <w:trPr>
          <w:trHeight w:val="899"/>
          <w:jc w:val="center"/>
        </w:trPr>
        <w:tc>
          <w:tcPr>
            <w:tcW w:w="430" w:type="dxa"/>
            <w:vAlign w:val="center"/>
          </w:tcPr>
          <w:p w:rsidR="00457981" w:rsidRPr="00EC6D01" w:rsidRDefault="00457981" w:rsidP="00457981">
            <w:pPr>
              <w:rPr>
                <w:bCs/>
                <w:sz w:val="24"/>
                <w:szCs w:val="24"/>
              </w:rPr>
            </w:pPr>
            <w:r w:rsidRPr="00EC6D01">
              <w:rPr>
                <w:bCs/>
                <w:sz w:val="24"/>
                <w:szCs w:val="24"/>
              </w:rPr>
              <w:t>2</w:t>
            </w:r>
          </w:p>
        </w:tc>
        <w:tc>
          <w:tcPr>
            <w:tcW w:w="7739" w:type="dxa"/>
            <w:vAlign w:val="center"/>
          </w:tcPr>
          <w:p w:rsidR="00457981" w:rsidRPr="00EC6D01" w:rsidRDefault="00457981" w:rsidP="00457981">
            <w:pPr>
              <w:rPr>
                <w:bCs/>
                <w:sz w:val="24"/>
                <w:szCs w:val="24"/>
              </w:rPr>
            </w:pPr>
            <w:r w:rsidRPr="00EC6D01">
              <w:rPr>
                <w:bCs/>
                <w:sz w:val="24"/>
                <w:szCs w:val="24"/>
              </w:rPr>
              <w:t>Simulate two-pane windows constructed from exterior low-e glass and interior photo chromic glasses using Rhinoceros</w:t>
            </w:r>
          </w:p>
        </w:tc>
        <w:tc>
          <w:tcPr>
            <w:tcW w:w="867" w:type="dxa"/>
            <w:vAlign w:val="center"/>
          </w:tcPr>
          <w:p w:rsidR="00457981" w:rsidRPr="00EC6D01" w:rsidRDefault="00457981" w:rsidP="00457981">
            <w:pPr>
              <w:rPr>
                <w:bCs/>
                <w:sz w:val="24"/>
                <w:szCs w:val="24"/>
              </w:rPr>
            </w:pPr>
            <w:r w:rsidRPr="00EC6D01">
              <w:rPr>
                <w:bCs/>
                <w:sz w:val="24"/>
                <w:szCs w:val="24"/>
              </w:rPr>
              <w:t xml:space="preserve">    20</w:t>
            </w:r>
          </w:p>
        </w:tc>
      </w:tr>
      <w:tr w:rsidR="00457981" w:rsidRPr="00EC6D01" w:rsidTr="007E6F30">
        <w:trPr>
          <w:trHeight w:val="521"/>
          <w:jc w:val="center"/>
        </w:trPr>
        <w:tc>
          <w:tcPr>
            <w:tcW w:w="430" w:type="dxa"/>
            <w:vAlign w:val="center"/>
          </w:tcPr>
          <w:p w:rsidR="00457981" w:rsidRPr="00EC6D01" w:rsidRDefault="00457981" w:rsidP="00457981">
            <w:pPr>
              <w:rPr>
                <w:bCs/>
                <w:sz w:val="24"/>
                <w:szCs w:val="24"/>
              </w:rPr>
            </w:pPr>
            <w:r w:rsidRPr="00EC6D01">
              <w:rPr>
                <w:bCs/>
                <w:sz w:val="24"/>
                <w:szCs w:val="24"/>
              </w:rPr>
              <w:t>3</w:t>
            </w:r>
          </w:p>
        </w:tc>
        <w:tc>
          <w:tcPr>
            <w:tcW w:w="7739" w:type="dxa"/>
            <w:vAlign w:val="center"/>
          </w:tcPr>
          <w:p w:rsidR="00457981" w:rsidRPr="00EC6D01" w:rsidRDefault="00457981" w:rsidP="00457981">
            <w:pPr>
              <w:rPr>
                <w:bCs/>
                <w:sz w:val="24"/>
                <w:szCs w:val="24"/>
              </w:rPr>
            </w:pPr>
            <w:r w:rsidRPr="00EC6D01">
              <w:rPr>
                <w:bCs/>
                <w:sz w:val="24"/>
                <w:szCs w:val="24"/>
              </w:rPr>
              <w:t xml:space="preserve">Utilize DIVA-for- Rhinoceros for Characterizing two-pane windows using the transmittance and transmissivity </w:t>
            </w:r>
          </w:p>
        </w:tc>
        <w:tc>
          <w:tcPr>
            <w:tcW w:w="867" w:type="dxa"/>
            <w:vAlign w:val="center"/>
          </w:tcPr>
          <w:p w:rsidR="00457981" w:rsidRPr="00EC6D01" w:rsidRDefault="00457981" w:rsidP="00457981">
            <w:pPr>
              <w:rPr>
                <w:bCs/>
                <w:sz w:val="24"/>
                <w:szCs w:val="24"/>
              </w:rPr>
            </w:pPr>
            <w:r w:rsidRPr="00EC6D01">
              <w:rPr>
                <w:bCs/>
                <w:sz w:val="24"/>
                <w:szCs w:val="24"/>
              </w:rPr>
              <w:t xml:space="preserve">    30</w:t>
            </w:r>
          </w:p>
        </w:tc>
      </w:tr>
      <w:tr w:rsidR="00457981" w:rsidRPr="00EC6D01" w:rsidTr="007E6F30">
        <w:trPr>
          <w:trHeight w:val="809"/>
          <w:jc w:val="center"/>
        </w:trPr>
        <w:tc>
          <w:tcPr>
            <w:tcW w:w="430" w:type="dxa"/>
            <w:vAlign w:val="center"/>
          </w:tcPr>
          <w:p w:rsidR="00457981" w:rsidRPr="00EC6D01" w:rsidRDefault="00457981" w:rsidP="00457981">
            <w:pPr>
              <w:rPr>
                <w:bCs/>
                <w:sz w:val="24"/>
                <w:szCs w:val="24"/>
              </w:rPr>
            </w:pPr>
            <w:r w:rsidRPr="00EC6D01">
              <w:rPr>
                <w:bCs/>
                <w:sz w:val="24"/>
                <w:szCs w:val="24"/>
              </w:rPr>
              <w:t>4</w:t>
            </w:r>
          </w:p>
        </w:tc>
        <w:tc>
          <w:tcPr>
            <w:tcW w:w="7739" w:type="dxa"/>
            <w:vAlign w:val="center"/>
          </w:tcPr>
          <w:p w:rsidR="00457981" w:rsidRPr="00EC6D01" w:rsidRDefault="00457981" w:rsidP="00457981">
            <w:pPr>
              <w:rPr>
                <w:bCs/>
                <w:sz w:val="24"/>
                <w:szCs w:val="24"/>
              </w:rPr>
            </w:pPr>
            <w:r w:rsidRPr="00EC6D01">
              <w:rPr>
                <w:bCs/>
                <w:sz w:val="24"/>
                <w:szCs w:val="24"/>
              </w:rPr>
              <w:t>Students learn about visual comfort concepts, visual metrics, and their related formulas. In addition, students learn how to measure visual metrics using DIVA such as UDI and DGP</w:t>
            </w:r>
          </w:p>
        </w:tc>
        <w:tc>
          <w:tcPr>
            <w:tcW w:w="867" w:type="dxa"/>
            <w:vAlign w:val="center"/>
          </w:tcPr>
          <w:p w:rsidR="00457981" w:rsidRPr="00EC6D01" w:rsidRDefault="00457981" w:rsidP="00457981">
            <w:pPr>
              <w:rPr>
                <w:bCs/>
                <w:sz w:val="24"/>
                <w:szCs w:val="24"/>
              </w:rPr>
            </w:pPr>
            <w:r w:rsidRPr="00EC6D01">
              <w:rPr>
                <w:bCs/>
                <w:sz w:val="24"/>
                <w:szCs w:val="24"/>
              </w:rPr>
              <w:t xml:space="preserve">    50</w:t>
            </w:r>
          </w:p>
        </w:tc>
      </w:tr>
      <w:tr w:rsidR="00457981" w:rsidRPr="00EC6D01" w:rsidTr="007E6F30">
        <w:trPr>
          <w:trHeight w:val="440"/>
          <w:jc w:val="center"/>
        </w:trPr>
        <w:tc>
          <w:tcPr>
            <w:tcW w:w="8169" w:type="dxa"/>
            <w:gridSpan w:val="2"/>
            <w:vAlign w:val="center"/>
          </w:tcPr>
          <w:p w:rsidR="00457981" w:rsidRPr="00EC6D01" w:rsidRDefault="00457981" w:rsidP="00457981">
            <w:pPr>
              <w:rPr>
                <w:bCs/>
                <w:sz w:val="24"/>
                <w:szCs w:val="24"/>
              </w:rPr>
            </w:pPr>
            <w:r w:rsidRPr="00EC6D01">
              <w:rPr>
                <w:bCs/>
                <w:sz w:val="24"/>
                <w:szCs w:val="24"/>
              </w:rPr>
              <w:t xml:space="preserve">      Total time for all activities</w:t>
            </w:r>
          </w:p>
        </w:tc>
        <w:tc>
          <w:tcPr>
            <w:tcW w:w="867" w:type="dxa"/>
            <w:vAlign w:val="center"/>
          </w:tcPr>
          <w:p w:rsidR="00457981" w:rsidRPr="00EC6D01" w:rsidRDefault="00457981" w:rsidP="00457981">
            <w:pPr>
              <w:rPr>
                <w:bCs/>
                <w:sz w:val="24"/>
                <w:szCs w:val="24"/>
              </w:rPr>
            </w:pPr>
            <w:r w:rsidRPr="00EC6D01">
              <w:rPr>
                <w:bCs/>
                <w:sz w:val="24"/>
                <w:szCs w:val="24"/>
              </w:rPr>
              <w:t xml:space="preserve">   120</w:t>
            </w:r>
          </w:p>
        </w:tc>
      </w:tr>
      <w:bookmarkEnd w:id="4"/>
    </w:tbl>
    <w:p w:rsidR="00457981" w:rsidRPr="00EC6D01" w:rsidRDefault="00457981" w:rsidP="00457981">
      <w:pPr>
        <w:rPr>
          <w:bCs/>
          <w:sz w:val="24"/>
          <w:szCs w:val="24"/>
        </w:rPr>
      </w:pPr>
    </w:p>
    <w:p w:rsidR="00457981" w:rsidRPr="00457981" w:rsidRDefault="00457981" w:rsidP="00457981">
      <w:pPr>
        <w:rPr>
          <w:b/>
          <w:sz w:val="24"/>
          <w:szCs w:val="24"/>
        </w:rPr>
      </w:pPr>
    </w:p>
    <w:p w:rsidR="00457981" w:rsidRPr="00EC6D01" w:rsidRDefault="00457981" w:rsidP="00457981">
      <w:pPr>
        <w:rPr>
          <w:bCs/>
          <w:sz w:val="24"/>
          <w:szCs w:val="24"/>
        </w:rPr>
      </w:pPr>
      <w:r w:rsidRPr="00EC6D01">
        <w:rPr>
          <w:bCs/>
          <w:sz w:val="24"/>
          <w:szCs w:val="24"/>
        </w:rPr>
        <w:t xml:space="preserve">The visual performance of various colored photochromic windows are evaluated and compared to identify the best photochromic shades for controlling daylight. The building performance considering Energy </w:t>
      </w:r>
      <w:proofErr w:type="gramStart"/>
      <w:r w:rsidRPr="00EC6D01">
        <w:rPr>
          <w:bCs/>
          <w:sz w:val="24"/>
          <w:szCs w:val="24"/>
        </w:rPr>
        <w:t>Plus</w:t>
      </w:r>
      <w:proofErr w:type="gramEnd"/>
      <w:r w:rsidRPr="00EC6D01">
        <w:rPr>
          <w:bCs/>
          <w:sz w:val="24"/>
          <w:szCs w:val="24"/>
        </w:rPr>
        <w:t xml:space="preserve"> Weather files (EPW), sky condition, sunlight patterns, and time parameters are obtained. In addition, glare discomfort effects are evaluated by utilizing the measured hourly DGP in the specific point of the simulated office. This module is designed to be completed in about 3 hours as shown in Table 4.</w:t>
      </w:r>
    </w:p>
    <w:p w:rsidR="00EC6D01" w:rsidRDefault="00EC6D01" w:rsidP="00457981">
      <w:pPr>
        <w:rPr>
          <w:bCs/>
          <w:sz w:val="24"/>
          <w:szCs w:val="24"/>
        </w:rPr>
      </w:pPr>
    </w:p>
    <w:p w:rsidR="00457981" w:rsidRPr="00EC6D01" w:rsidRDefault="00457981" w:rsidP="00EC6D01">
      <w:pPr>
        <w:jc w:val="center"/>
        <w:rPr>
          <w:bCs/>
          <w:sz w:val="24"/>
          <w:szCs w:val="24"/>
        </w:rPr>
      </w:pPr>
      <w:r w:rsidRPr="00EC6D01">
        <w:rPr>
          <w:bCs/>
          <w:sz w:val="24"/>
          <w:szCs w:val="24"/>
        </w:rPr>
        <w:t>Table 4. Overview of the main simulation activities in the fourth module</w:t>
      </w:r>
    </w:p>
    <w:tbl>
      <w:tblPr>
        <w:tblStyle w:val="TableGrid"/>
        <w:tblW w:w="9036" w:type="dxa"/>
        <w:jc w:val="center"/>
        <w:tblLayout w:type="fixed"/>
        <w:tblLook w:val="04A0" w:firstRow="1" w:lastRow="0" w:firstColumn="1" w:lastColumn="0" w:noHBand="0" w:noVBand="1"/>
      </w:tblPr>
      <w:tblGrid>
        <w:gridCol w:w="430"/>
        <w:gridCol w:w="7739"/>
        <w:gridCol w:w="867"/>
      </w:tblGrid>
      <w:tr w:rsidR="00457981" w:rsidRPr="00EC6D01" w:rsidTr="007E6F30">
        <w:trPr>
          <w:trHeight w:val="725"/>
          <w:jc w:val="center"/>
        </w:trPr>
        <w:tc>
          <w:tcPr>
            <w:tcW w:w="8169" w:type="dxa"/>
            <w:gridSpan w:val="2"/>
            <w:shd w:val="clear" w:color="auto" w:fill="D9D9D9" w:themeFill="background1" w:themeFillShade="D9"/>
            <w:vAlign w:val="center"/>
          </w:tcPr>
          <w:p w:rsidR="00457981" w:rsidRPr="00EC6D01" w:rsidRDefault="00457981" w:rsidP="00457981">
            <w:pPr>
              <w:rPr>
                <w:bCs/>
                <w:sz w:val="24"/>
                <w:szCs w:val="24"/>
              </w:rPr>
            </w:pPr>
            <w:r w:rsidRPr="00EC6D01">
              <w:rPr>
                <w:bCs/>
                <w:sz w:val="24"/>
                <w:szCs w:val="24"/>
              </w:rPr>
              <w:t xml:space="preserve">                           Activity#4 Description</w:t>
            </w:r>
          </w:p>
        </w:tc>
        <w:tc>
          <w:tcPr>
            <w:tcW w:w="867" w:type="dxa"/>
            <w:shd w:val="clear" w:color="auto" w:fill="D9D9D9" w:themeFill="background1" w:themeFillShade="D9"/>
            <w:vAlign w:val="center"/>
          </w:tcPr>
          <w:p w:rsidR="00457981" w:rsidRPr="00EC6D01" w:rsidRDefault="00457981" w:rsidP="00457981">
            <w:pPr>
              <w:rPr>
                <w:bCs/>
                <w:sz w:val="24"/>
                <w:szCs w:val="24"/>
              </w:rPr>
            </w:pPr>
            <w:r w:rsidRPr="00EC6D01">
              <w:rPr>
                <w:bCs/>
                <w:sz w:val="24"/>
                <w:szCs w:val="24"/>
              </w:rPr>
              <w:t>Time</w:t>
            </w:r>
          </w:p>
          <w:p w:rsidR="00457981" w:rsidRPr="00EC6D01" w:rsidRDefault="00457981" w:rsidP="00457981">
            <w:pPr>
              <w:rPr>
                <w:bCs/>
                <w:sz w:val="24"/>
                <w:szCs w:val="24"/>
              </w:rPr>
            </w:pPr>
            <w:r w:rsidRPr="00EC6D01">
              <w:rPr>
                <w:bCs/>
                <w:sz w:val="24"/>
                <w:szCs w:val="24"/>
              </w:rPr>
              <w:t>(min)</w:t>
            </w:r>
          </w:p>
        </w:tc>
      </w:tr>
      <w:tr w:rsidR="00457981" w:rsidRPr="00EC6D01" w:rsidTr="007E6F30">
        <w:trPr>
          <w:trHeight w:val="836"/>
          <w:jc w:val="center"/>
        </w:trPr>
        <w:tc>
          <w:tcPr>
            <w:tcW w:w="430" w:type="dxa"/>
            <w:vAlign w:val="center"/>
          </w:tcPr>
          <w:p w:rsidR="00457981" w:rsidRPr="00EC6D01" w:rsidRDefault="00457981" w:rsidP="00457981">
            <w:pPr>
              <w:rPr>
                <w:bCs/>
                <w:sz w:val="24"/>
                <w:szCs w:val="24"/>
              </w:rPr>
            </w:pPr>
            <w:r w:rsidRPr="00EC6D01">
              <w:rPr>
                <w:bCs/>
                <w:sz w:val="24"/>
                <w:szCs w:val="24"/>
              </w:rPr>
              <w:t>1</w:t>
            </w:r>
          </w:p>
        </w:tc>
        <w:tc>
          <w:tcPr>
            <w:tcW w:w="7739" w:type="dxa"/>
            <w:vAlign w:val="center"/>
          </w:tcPr>
          <w:p w:rsidR="00457981" w:rsidRPr="00EC6D01" w:rsidRDefault="00457981" w:rsidP="00457981">
            <w:pPr>
              <w:rPr>
                <w:bCs/>
                <w:sz w:val="24"/>
                <w:szCs w:val="24"/>
              </w:rPr>
            </w:pPr>
            <w:r w:rsidRPr="00EC6D01">
              <w:rPr>
                <w:bCs/>
                <w:sz w:val="24"/>
                <w:szCs w:val="24"/>
              </w:rPr>
              <w:t xml:space="preserve">Utilize Rhinoceros to simulate a simple office room and apply three designed two-pane windows to its facade in order to evaluate its visual performance </w:t>
            </w:r>
          </w:p>
        </w:tc>
        <w:tc>
          <w:tcPr>
            <w:tcW w:w="867" w:type="dxa"/>
            <w:vAlign w:val="center"/>
          </w:tcPr>
          <w:p w:rsidR="00457981" w:rsidRPr="00EC6D01" w:rsidRDefault="00457981" w:rsidP="00457981">
            <w:pPr>
              <w:rPr>
                <w:bCs/>
                <w:sz w:val="24"/>
                <w:szCs w:val="24"/>
              </w:rPr>
            </w:pPr>
            <w:r w:rsidRPr="00EC6D01">
              <w:rPr>
                <w:bCs/>
                <w:sz w:val="24"/>
                <w:szCs w:val="24"/>
              </w:rPr>
              <w:t xml:space="preserve">    20</w:t>
            </w:r>
          </w:p>
        </w:tc>
      </w:tr>
      <w:tr w:rsidR="00457981" w:rsidRPr="00EC6D01" w:rsidTr="007E6F30">
        <w:trPr>
          <w:trHeight w:val="899"/>
          <w:jc w:val="center"/>
        </w:trPr>
        <w:tc>
          <w:tcPr>
            <w:tcW w:w="430" w:type="dxa"/>
            <w:vAlign w:val="center"/>
          </w:tcPr>
          <w:p w:rsidR="00457981" w:rsidRPr="00EC6D01" w:rsidRDefault="00457981" w:rsidP="00457981">
            <w:pPr>
              <w:rPr>
                <w:bCs/>
                <w:sz w:val="24"/>
                <w:szCs w:val="24"/>
              </w:rPr>
            </w:pPr>
            <w:r w:rsidRPr="00EC6D01">
              <w:rPr>
                <w:bCs/>
                <w:sz w:val="24"/>
                <w:szCs w:val="24"/>
              </w:rPr>
              <w:t>2</w:t>
            </w:r>
          </w:p>
        </w:tc>
        <w:tc>
          <w:tcPr>
            <w:tcW w:w="7739" w:type="dxa"/>
            <w:vAlign w:val="center"/>
          </w:tcPr>
          <w:p w:rsidR="00457981" w:rsidRPr="00EC6D01" w:rsidRDefault="00457981" w:rsidP="00457981">
            <w:pPr>
              <w:rPr>
                <w:bCs/>
                <w:sz w:val="24"/>
                <w:szCs w:val="24"/>
              </w:rPr>
            </w:pPr>
            <w:r w:rsidRPr="00EC6D01">
              <w:rPr>
                <w:bCs/>
                <w:sz w:val="24"/>
                <w:szCs w:val="24"/>
              </w:rPr>
              <w:t>Set-up building performance simulation considering EPW climate files, sky condition and sunlight patterns, time parameters and façade orientations</w:t>
            </w:r>
          </w:p>
        </w:tc>
        <w:tc>
          <w:tcPr>
            <w:tcW w:w="867" w:type="dxa"/>
            <w:vAlign w:val="center"/>
          </w:tcPr>
          <w:p w:rsidR="00457981" w:rsidRPr="00EC6D01" w:rsidRDefault="00457981" w:rsidP="00457981">
            <w:pPr>
              <w:rPr>
                <w:bCs/>
                <w:sz w:val="24"/>
                <w:szCs w:val="24"/>
              </w:rPr>
            </w:pPr>
            <w:r w:rsidRPr="00EC6D01">
              <w:rPr>
                <w:bCs/>
                <w:sz w:val="24"/>
                <w:szCs w:val="24"/>
              </w:rPr>
              <w:t xml:space="preserve">    10</w:t>
            </w:r>
          </w:p>
        </w:tc>
      </w:tr>
      <w:tr w:rsidR="00457981" w:rsidRPr="00EC6D01" w:rsidTr="007E6F30">
        <w:trPr>
          <w:trHeight w:val="521"/>
          <w:jc w:val="center"/>
        </w:trPr>
        <w:tc>
          <w:tcPr>
            <w:tcW w:w="430" w:type="dxa"/>
            <w:vAlign w:val="center"/>
          </w:tcPr>
          <w:p w:rsidR="00457981" w:rsidRPr="00EC6D01" w:rsidRDefault="00457981" w:rsidP="00457981">
            <w:pPr>
              <w:rPr>
                <w:bCs/>
                <w:sz w:val="24"/>
                <w:szCs w:val="24"/>
              </w:rPr>
            </w:pPr>
            <w:r w:rsidRPr="00EC6D01">
              <w:rPr>
                <w:bCs/>
                <w:sz w:val="24"/>
                <w:szCs w:val="24"/>
              </w:rPr>
              <w:t>3</w:t>
            </w:r>
          </w:p>
        </w:tc>
        <w:tc>
          <w:tcPr>
            <w:tcW w:w="7739" w:type="dxa"/>
            <w:vAlign w:val="center"/>
          </w:tcPr>
          <w:p w:rsidR="00457981" w:rsidRPr="00EC6D01" w:rsidRDefault="00457981" w:rsidP="00457981">
            <w:pPr>
              <w:rPr>
                <w:bCs/>
                <w:sz w:val="24"/>
                <w:szCs w:val="24"/>
              </w:rPr>
            </w:pPr>
            <w:r w:rsidRPr="00EC6D01">
              <w:rPr>
                <w:bCs/>
                <w:sz w:val="24"/>
                <w:szCs w:val="24"/>
              </w:rPr>
              <w:t xml:space="preserve">Run performance evaluation by using DIVA to measure selected metrics, indoor illuminance, UDI and DGP. </w:t>
            </w:r>
          </w:p>
        </w:tc>
        <w:tc>
          <w:tcPr>
            <w:tcW w:w="867" w:type="dxa"/>
            <w:vAlign w:val="center"/>
          </w:tcPr>
          <w:p w:rsidR="00457981" w:rsidRPr="00EC6D01" w:rsidRDefault="00457981" w:rsidP="00457981">
            <w:pPr>
              <w:rPr>
                <w:bCs/>
                <w:sz w:val="24"/>
                <w:szCs w:val="24"/>
              </w:rPr>
            </w:pPr>
            <w:r w:rsidRPr="00EC6D01">
              <w:rPr>
                <w:bCs/>
                <w:sz w:val="24"/>
                <w:szCs w:val="24"/>
              </w:rPr>
              <w:t xml:space="preserve">    50</w:t>
            </w:r>
          </w:p>
        </w:tc>
      </w:tr>
      <w:tr w:rsidR="00457981" w:rsidRPr="00EC6D01" w:rsidTr="007E6F30">
        <w:trPr>
          <w:trHeight w:val="809"/>
          <w:jc w:val="center"/>
        </w:trPr>
        <w:tc>
          <w:tcPr>
            <w:tcW w:w="430" w:type="dxa"/>
            <w:vAlign w:val="center"/>
          </w:tcPr>
          <w:p w:rsidR="00457981" w:rsidRPr="00EC6D01" w:rsidRDefault="00457981" w:rsidP="00457981">
            <w:pPr>
              <w:rPr>
                <w:bCs/>
                <w:sz w:val="24"/>
                <w:szCs w:val="24"/>
              </w:rPr>
            </w:pPr>
            <w:r w:rsidRPr="00EC6D01">
              <w:rPr>
                <w:bCs/>
                <w:sz w:val="24"/>
                <w:szCs w:val="24"/>
              </w:rPr>
              <w:t>4</w:t>
            </w:r>
          </w:p>
        </w:tc>
        <w:tc>
          <w:tcPr>
            <w:tcW w:w="7739" w:type="dxa"/>
            <w:vAlign w:val="center"/>
          </w:tcPr>
          <w:p w:rsidR="00457981" w:rsidRPr="00EC6D01" w:rsidRDefault="00457981" w:rsidP="00457981">
            <w:pPr>
              <w:rPr>
                <w:bCs/>
                <w:sz w:val="24"/>
                <w:szCs w:val="24"/>
              </w:rPr>
            </w:pPr>
            <w:r w:rsidRPr="00EC6D01">
              <w:rPr>
                <w:bCs/>
                <w:sz w:val="24"/>
                <w:szCs w:val="24"/>
              </w:rPr>
              <w:t xml:space="preserve">Use Microsoft Excel for importing, interpreting, analyzing, visualizing and recording the generated data. </w:t>
            </w:r>
          </w:p>
        </w:tc>
        <w:tc>
          <w:tcPr>
            <w:tcW w:w="867" w:type="dxa"/>
            <w:vAlign w:val="center"/>
          </w:tcPr>
          <w:p w:rsidR="00457981" w:rsidRPr="00EC6D01" w:rsidRDefault="00457981" w:rsidP="00457981">
            <w:pPr>
              <w:rPr>
                <w:bCs/>
                <w:sz w:val="24"/>
                <w:szCs w:val="24"/>
              </w:rPr>
            </w:pPr>
            <w:r w:rsidRPr="00EC6D01">
              <w:rPr>
                <w:bCs/>
                <w:sz w:val="24"/>
                <w:szCs w:val="24"/>
              </w:rPr>
              <w:t xml:space="preserve">    50</w:t>
            </w:r>
          </w:p>
        </w:tc>
      </w:tr>
      <w:tr w:rsidR="00457981" w:rsidRPr="00EC6D01" w:rsidTr="007E6F30">
        <w:trPr>
          <w:trHeight w:val="791"/>
          <w:jc w:val="center"/>
        </w:trPr>
        <w:tc>
          <w:tcPr>
            <w:tcW w:w="430" w:type="dxa"/>
            <w:vAlign w:val="center"/>
          </w:tcPr>
          <w:p w:rsidR="00457981" w:rsidRPr="00EC6D01" w:rsidRDefault="00457981" w:rsidP="00457981">
            <w:pPr>
              <w:rPr>
                <w:bCs/>
                <w:sz w:val="24"/>
                <w:szCs w:val="24"/>
              </w:rPr>
            </w:pPr>
            <w:r w:rsidRPr="00EC6D01">
              <w:rPr>
                <w:bCs/>
                <w:sz w:val="24"/>
                <w:szCs w:val="24"/>
              </w:rPr>
              <w:t>5</w:t>
            </w:r>
          </w:p>
        </w:tc>
        <w:tc>
          <w:tcPr>
            <w:tcW w:w="7739" w:type="dxa"/>
            <w:vAlign w:val="center"/>
          </w:tcPr>
          <w:p w:rsidR="00457981" w:rsidRPr="00EC6D01" w:rsidRDefault="00457981" w:rsidP="00457981">
            <w:pPr>
              <w:rPr>
                <w:bCs/>
                <w:sz w:val="24"/>
                <w:szCs w:val="24"/>
              </w:rPr>
            </w:pPr>
            <w:r w:rsidRPr="00EC6D01">
              <w:rPr>
                <w:bCs/>
                <w:sz w:val="24"/>
                <w:szCs w:val="24"/>
              </w:rPr>
              <w:t>Analysis the data and propose advices for improving the designed responsive facade for future research</w:t>
            </w:r>
          </w:p>
        </w:tc>
        <w:tc>
          <w:tcPr>
            <w:tcW w:w="867" w:type="dxa"/>
            <w:vAlign w:val="center"/>
          </w:tcPr>
          <w:p w:rsidR="00457981" w:rsidRPr="00EC6D01" w:rsidRDefault="00457981" w:rsidP="00457981">
            <w:pPr>
              <w:rPr>
                <w:bCs/>
                <w:sz w:val="24"/>
                <w:szCs w:val="24"/>
              </w:rPr>
            </w:pPr>
            <w:r w:rsidRPr="00EC6D01">
              <w:rPr>
                <w:bCs/>
                <w:sz w:val="24"/>
                <w:szCs w:val="24"/>
              </w:rPr>
              <w:t xml:space="preserve">    60</w:t>
            </w:r>
          </w:p>
        </w:tc>
      </w:tr>
      <w:tr w:rsidR="00457981" w:rsidRPr="00EC6D01" w:rsidTr="007E6F30">
        <w:trPr>
          <w:trHeight w:val="440"/>
          <w:jc w:val="center"/>
        </w:trPr>
        <w:tc>
          <w:tcPr>
            <w:tcW w:w="8169" w:type="dxa"/>
            <w:gridSpan w:val="2"/>
            <w:vAlign w:val="center"/>
          </w:tcPr>
          <w:p w:rsidR="00457981" w:rsidRPr="00EC6D01" w:rsidRDefault="00457981" w:rsidP="00457981">
            <w:pPr>
              <w:rPr>
                <w:bCs/>
                <w:sz w:val="24"/>
                <w:szCs w:val="24"/>
              </w:rPr>
            </w:pPr>
            <w:r w:rsidRPr="00EC6D01">
              <w:rPr>
                <w:bCs/>
                <w:sz w:val="24"/>
                <w:szCs w:val="24"/>
              </w:rPr>
              <w:t xml:space="preserve">      Total time for all activities</w:t>
            </w:r>
          </w:p>
        </w:tc>
        <w:tc>
          <w:tcPr>
            <w:tcW w:w="867" w:type="dxa"/>
            <w:vAlign w:val="center"/>
          </w:tcPr>
          <w:p w:rsidR="00457981" w:rsidRPr="00EC6D01" w:rsidRDefault="00457981" w:rsidP="00457981">
            <w:pPr>
              <w:rPr>
                <w:bCs/>
                <w:sz w:val="24"/>
                <w:szCs w:val="24"/>
              </w:rPr>
            </w:pPr>
            <w:r w:rsidRPr="00EC6D01">
              <w:rPr>
                <w:bCs/>
                <w:sz w:val="24"/>
                <w:szCs w:val="24"/>
              </w:rPr>
              <w:t xml:space="preserve">   190</w:t>
            </w:r>
          </w:p>
        </w:tc>
      </w:tr>
    </w:tbl>
    <w:p w:rsidR="00457981" w:rsidRPr="00EC6D01" w:rsidRDefault="00457981" w:rsidP="00EC6D01">
      <w:pPr>
        <w:rPr>
          <w:b/>
          <w:bCs/>
          <w:sz w:val="24"/>
          <w:szCs w:val="24"/>
        </w:rPr>
      </w:pPr>
      <w:r w:rsidRPr="00EC6D01">
        <w:rPr>
          <w:b/>
          <w:bCs/>
          <w:sz w:val="24"/>
          <w:szCs w:val="24"/>
        </w:rPr>
        <w:lastRenderedPageBreak/>
        <w:t>Test of the Proposed Modules</w:t>
      </w:r>
    </w:p>
    <w:p w:rsidR="00EC6D01" w:rsidRPr="00EC6D01" w:rsidRDefault="00EC6D01" w:rsidP="00EC6D01">
      <w:pPr>
        <w:ind w:left="360"/>
        <w:rPr>
          <w:sz w:val="24"/>
          <w:szCs w:val="24"/>
        </w:rPr>
      </w:pPr>
    </w:p>
    <w:p w:rsidR="00457981" w:rsidRPr="00EC6D01" w:rsidRDefault="00457981" w:rsidP="00EC6D01">
      <w:pPr>
        <w:rPr>
          <w:sz w:val="24"/>
          <w:szCs w:val="24"/>
        </w:rPr>
      </w:pPr>
      <w:r w:rsidRPr="00EC6D01">
        <w:rPr>
          <w:sz w:val="24"/>
          <w:szCs w:val="24"/>
        </w:rPr>
        <w:t xml:space="preserve">An interdisciplinary team of students from the interior design and polymers and coating programs at </w:t>
      </w:r>
      <w:r w:rsidR="00EC6D01" w:rsidRPr="00EC6D01">
        <w:rPr>
          <w:sz w:val="24"/>
          <w:szCs w:val="24"/>
        </w:rPr>
        <w:t>Eastern Michigan</w:t>
      </w:r>
      <w:r w:rsidRPr="00EC6D01">
        <w:rPr>
          <w:sz w:val="24"/>
          <w:szCs w:val="24"/>
        </w:rPr>
        <w:t xml:space="preserve"> University used the proposed modules to develop and create seven different shades </w:t>
      </w:r>
      <w:proofErr w:type="gramStart"/>
      <w:r w:rsidRPr="00EC6D01">
        <w:rPr>
          <w:sz w:val="24"/>
          <w:szCs w:val="24"/>
        </w:rPr>
        <w:t>of  smart</w:t>
      </w:r>
      <w:proofErr w:type="gramEnd"/>
      <w:r w:rsidRPr="00EC6D01">
        <w:rPr>
          <w:sz w:val="24"/>
          <w:szCs w:val="24"/>
        </w:rPr>
        <w:t xml:space="preserve"> photochromic coated glass windows. </w:t>
      </w:r>
    </w:p>
    <w:p w:rsidR="00EC6D01" w:rsidRDefault="00EC6D01" w:rsidP="00457981">
      <w:pPr>
        <w:rPr>
          <w:sz w:val="24"/>
          <w:szCs w:val="24"/>
        </w:rPr>
      </w:pPr>
    </w:p>
    <w:p w:rsidR="00457981" w:rsidRPr="00EC6D01" w:rsidRDefault="00457981" w:rsidP="00457981">
      <w:pPr>
        <w:rPr>
          <w:sz w:val="24"/>
          <w:szCs w:val="24"/>
        </w:rPr>
      </w:pPr>
      <w:r w:rsidRPr="00EC6D01">
        <w:rPr>
          <w:sz w:val="24"/>
          <w:szCs w:val="24"/>
        </w:rPr>
        <w:t>For module #1, after a lecture on the coatings principles, the students started the experiment by preparing the photochromic dye solutions to make different color shades. This was done by dissolving the required amounts</w:t>
      </w:r>
      <w:r w:rsidRPr="00EC6D01">
        <w:rPr>
          <w:sz w:val="24"/>
          <w:szCs w:val="24"/>
          <w:vertAlign w:val="superscript"/>
        </w:rPr>
        <w:t xml:space="preserve"> </w:t>
      </w:r>
      <w:r w:rsidRPr="00EC6D01">
        <w:rPr>
          <w:sz w:val="24"/>
          <w:szCs w:val="24"/>
        </w:rPr>
        <w:t xml:space="preserve">of dyes in Toluene solvent and storing the resulting solutions in the labeled vials. Next, they prepared the coating formulations by mixing the different coating ingredients according to Table 5 as shown in Figure 3-a. Then, they were instructed how to apply a film of photochromic coating on the glasses using a square film applicator as shown in Figure 3-b. After the application, the coated glasses were kept at room temperature in a closed cabinet to prevent dirt pick-up during the drying period. </w:t>
      </w:r>
    </w:p>
    <w:p w:rsidR="00457981" w:rsidRPr="00EC6D01" w:rsidRDefault="00457981" w:rsidP="00457981">
      <w:pPr>
        <w:rPr>
          <w:sz w:val="24"/>
          <w:szCs w:val="24"/>
        </w:rPr>
      </w:pPr>
    </w:p>
    <w:p w:rsidR="00457981" w:rsidRPr="00EC6D01" w:rsidRDefault="00457981" w:rsidP="00EC6D01">
      <w:pPr>
        <w:jc w:val="center"/>
        <w:rPr>
          <w:sz w:val="24"/>
          <w:szCs w:val="24"/>
        </w:rPr>
      </w:pPr>
      <w:r w:rsidRPr="00EC6D01">
        <w:rPr>
          <w:sz w:val="24"/>
          <w:szCs w:val="24"/>
        </w:rPr>
        <w:t>Table 5. Formulation of the photochromic coatings</w:t>
      </w:r>
    </w:p>
    <w:tbl>
      <w:tblPr>
        <w:tblStyle w:val="TableGrid"/>
        <w:tblW w:w="5298" w:type="dxa"/>
        <w:jc w:val="center"/>
        <w:tblLayout w:type="fixed"/>
        <w:tblLook w:val="04A0" w:firstRow="1" w:lastRow="0" w:firstColumn="1" w:lastColumn="0" w:noHBand="0" w:noVBand="1"/>
      </w:tblPr>
      <w:tblGrid>
        <w:gridCol w:w="3706"/>
        <w:gridCol w:w="1592"/>
      </w:tblGrid>
      <w:tr w:rsidR="00457981" w:rsidRPr="00EC6D01" w:rsidTr="007E6F30">
        <w:trPr>
          <w:trHeight w:val="620"/>
          <w:jc w:val="center"/>
        </w:trPr>
        <w:tc>
          <w:tcPr>
            <w:tcW w:w="3706" w:type="dxa"/>
            <w:shd w:val="clear" w:color="auto" w:fill="D9D9D9" w:themeFill="background1" w:themeFillShade="D9"/>
            <w:vAlign w:val="center"/>
          </w:tcPr>
          <w:p w:rsidR="00457981" w:rsidRPr="00EC6D01" w:rsidRDefault="00457981" w:rsidP="00457981">
            <w:pPr>
              <w:rPr>
                <w:sz w:val="24"/>
                <w:szCs w:val="24"/>
              </w:rPr>
            </w:pPr>
            <w:r w:rsidRPr="00EC6D01">
              <w:rPr>
                <w:sz w:val="24"/>
                <w:szCs w:val="24"/>
              </w:rPr>
              <w:t>Ingredients</w:t>
            </w:r>
          </w:p>
        </w:tc>
        <w:tc>
          <w:tcPr>
            <w:tcW w:w="1592" w:type="dxa"/>
            <w:shd w:val="clear" w:color="auto" w:fill="D9D9D9" w:themeFill="background1" w:themeFillShade="D9"/>
            <w:vAlign w:val="center"/>
          </w:tcPr>
          <w:p w:rsidR="00457981" w:rsidRPr="00EC6D01" w:rsidRDefault="00457981" w:rsidP="00457981">
            <w:pPr>
              <w:rPr>
                <w:sz w:val="24"/>
                <w:szCs w:val="24"/>
              </w:rPr>
            </w:pPr>
            <w:r w:rsidRPr="00EC6D01">
              <w:rPr>
                <w:sz w:val="24"/>
                <w:szCs w:val="24"/>
              </w:rPr>
              <w:t>Weight (gr)</w:t>
            </w:r>
          </w:p>
        </w:tc>
      </w:tr>
      <w:tr w:rsidR="00457981" w:rsidRPr="00EC6D01" w:rsidTr="007E6F30">
        <w:trPr>
          <w:trHeight w:val="405"/>
          <w:jc w:val="center"/>
        </w:trPr>
        <w:tc>
          <w:tcPr>
            <w:tcW w:w="3706" w:type="dxa"/>
            <w:vAlign w:val="center"/>
          </w:tcPr>
          <w:p w:rsidR="00457981" w:rsidRPr="00EC6D01" w:rsidRDefault="00457981" w:rsidP="00457981">
            <w:pPr>
              <w:rPr>
                <w:sz w:val="24"/>
                <w:szCs w:val="24"/>
              </w:rPr>
            </w:pPr>
            <w:r w:rsidRPr="00EC6D01">
              <w:rPr>
                <w:sz w:val="24"/>
                <w:szCs w:val="24"/>
              </w:rPr>
              <w:t>Binder</w:t>
            </w:r>
          </w:p>
        </w:tc>
        <w:tc>
          <w:tcPr>
            <w:tcW w:w="1592" w:type="dxa"/>
            <w:vAlign w:val="center"/>
          </w:tcPr>
          <w:p w:rsidR="00457981" w:rsidRPr="00EC6D01" w:rsidRDefault="00457981" w:rsidP="00457981">
            <w:pPr>
              <w:rPr>
                <w:sz w:val="24"/>
                <w:szCs w:val="24"/>
              </w:rPr>
            </w:pPr>
            <w:r w:rsidRPr="00EC6D01">
              <w:rPr>
                <w:sz w:val="24"/>
                <w:szCs w:val="24"/>
              </w:rPr>
              <w:t>93.5</w:t>
            </w:r>
          </w:p>
        </w:tc>
      </w:tr>
      <w:tr w:rsidR="00457981" w:rsidRPr="00EC6D01" w:rsidTr="007E6F30">
        <w:trPr>
          <w:trHeight w:val="377"/>
          <w:jc w:val="center"/>
        </w:trPr>
        <w:tc>
          <w:tcPr>
            <w:tcW w:w="3706" w:type="dxa"/>
            <w:vAlign w:val="center"/>
          </w:tcPr>
          <w:p w:rsidR="00457981" w:rsidRPr="00EC6D01" w:rsidRDefault="00457981" w:rsidP="00457981">
            <w:pPr>
              <w:rPr>
                <w:sz w:val="24"/>
                <w:szCs w:val="24"/>
              </w:rPr>
            </w:pPr>
            <w:r w:rsidRPr="00EC6D01">
              <w:rPr>
                <w:sz w:val="24"/>
                <w:szCs w:val="24"/>
              </w:rPr>
              <w:t>Photochromic dye solution</w:t>
            </w:r>
          </w:p>
        </w:tc>
        <w:tc>
          <w:tcPr>
            <w:tcW w:w="1592" w:type="dxa"/>
            <w:vAlign w:val="center"/>
          </w:tcPr>
          <w:p w:rsidR="00457981" w:rsidRPr="00EC6D01" w:rsidRDefault="00457981" w:rsidP="00457981">
            <w:pPr>
              <w:rPr>
                <w:sz w:val="24"/>
                <w:szCs w:val="24"/>
              </w:rPr>
            </w:pPr>
            <w:r w:rsidRPr="00EC6D01">
              <w:rPr>
                <w:sz w:val="24"/>
                <w:szCs w:val="24"/>
              </w:rPr>
              <w:t>4</w:t>
            </w:r>
          </w:p>
        </w:tc>
      </w:tr>
      <w:tr w:rsidR="00457981" w:rsidRPr="00EC6D01" w:rsidTr="007E6F30">
        <w:trPr>
          <w:trHeight w:val="405"/>
          <w:jc w:val="center"/>
        </w:trPr>
        <w:tc>
          <w:tcPr>
            <w:tcW w:w="3706" w:type="dxa"/>
            <w:vAlign w:val="center"/>
          </w:tcPr>
          <w:p w:rsidR="00457981" w:rsidRPr="00EC6D01" w:rsidRDefault="00457981" w:rsidP="00457981">
            <w:pPr>
              <w:rPr>
                <w:sz w:val="24"/>
                <w:szCs w:val="24"/>
              </w:rPr>
            </w:pPr>
            <w:r w:rsidRPr="00EC6D01">
              <w:rPr>
                <w:sz w:val="24"/>
                <w:szCs w:val="24"/>
              </w:rPr>
              <w:t>UV absorber</w:t>
            </w:r>
          </w:p>
        </w:tc>
        <w:tc>
          <w:tcPr>
            <w:tcW w:w="1592" w:type="dxa"/>
            <w:vAlign w:val="center"/>
          </w:tcPr>
          <w:p w:rsidR="00457981" w:rsidRPr="00EC6D01" w:rsidRDefault="00457981" w:rsidP="00457981">
            <w:pPr>
              <w:rPr>
                <w:sz w:val="24"/>
                <w:szCs w:val="24"/>
              </w:rPr>
            </w:pPr>
            <w:r w:rsidRPr="00EC6D01">
              <w:rPr>
                <w:sz w:val="24"/>
                <w:szCs w:val="24"/>
              </w:rPr>
              <w:t>2</w:t>
            </w:r>
          </w:p>
        </w:tc>
      </w:tr>
      <w:tr w:rsidR="00457981" w:rsidRPr="00EC6D01" w:rsidTr="007E6F30">
        <w:trPr>
          <w:trHeight w:val="405"/>
          <w:jc w:val="center"/>
        </w:trPr>
        <w:tc>
          <w:tcPr>
            <w:tcW w:w="3706" w:type="dxa"/>
            <w:vAlign w:val="center"/>
          </w:tcPr>
          <w:p w:rsidR="00457981" w:rsidRPr="00EC6D01" w:rsidRDefault="00457981" w:rsidP="00457981">
            <w:pPr>
              <w:rPr>
                <w:sz w:val="24"/>
                <w:szCs w:val="24"/>
              </w:rPr>
            </w:pPr>
            <w:r w:rsidRPr="00EC6D01">
              <w:rPr>
                <w:sz w:val="24"/>
                <w:szCs w:val="24"/>
              </w:rPr>
              <w:t>light stabilizer</w:t>
            </w:r>
          </w:p>
        </w:tc>
        <w:tc>
          <w:tcPr>
            <w:tcW w:w="1592" w:type="dxa"/>
            <w:vAlign w:val="center"/>
          </w:tcPr>
          <w:p w:rsidR="00457981" w:rsidRPr="00EC6D01" w:rsidRDefault="00457981" w:rsidP="00457981">
            <w:pPr>
              <w:rPr>
                <w:sz w:val="24"/>
                <w:szCs w:val="24"/>
              </w:rPr>
            </w:pPr>
            <w:r w:rsidRPr="00EC6D01">
              <w:rPr>
                <w:sz w:val="24"/>
                <w:szCs w:val="24"/>
              </w:rPr>
              <w:t>1</w:t>
            </w:r>
          </w:p>
        </w:tc>
      </w:tr>
      <w:tr w:rsidR="00457981" w:rsidRPr="00EC6D01" w:rsidTr="007E6F30">
        <w:trPr>
          <w:trHeight w:val="405"/>
          <w:jc w:val="center"/>
        </w:trPr>
        <w:tc>
          <w:tcPr>
            <w:tcW w:w="3706" w:type="dxa"/>
            <w:vAlign w:val="center"/>
          </w:tcPr>
          <w:p w:rsidR="00457981" w:rsidRPr="00EC6D01" w:rsidRDefault="00457981" w:rsidP="00457981">
            <w:pPr>
              <w:rPr>
                <w:sz w:val="24"/>
                <w:szCs w:val="24"/>
              </w:rPr>
            </w:pPr>
            <w:r w:rsidRPr="00EC6D01">
              <w:rPr>
                <w:sz w:val="24"/>
                <w:szCs w:val="24"/>
              </w:rPr>
              <w:t>Leveling agent</w:t>
            </w:r>
          </w:p>
        </w:tc>
        <w:tc>
          <w:tcPr>
            <w:tcW w:w="1592" w:type="dxa"/>
            <w:vAlign w:val="center"/>
          </w:tcPr>
          <w:p w:rsidR="00457981" w:rsidRPr="00EC6D01" w:rsidRDefault="00457981" w:rsidP="00457981">
            <w:pPr>
              <w:rPr>
                <w:sz w:val="24"/>
                <w:szCs w:val="24"/>
              </w:rPr>
            </w:pPr>
            <w:r w:rsidRPr="00EC6D01">
              <w:rPr>
                <w:sz w:val="24"/>
                <w:szCs w:val="24"/>
              </w:rPr>
              <w:t>0.5</w:t>
            </w:r>
          </w:p>
        </w:tc>
      </w:tr>
      <w:tr w:rsidR="00457981" w:rsidRPr="00EC6D01" w:rsidTr="007E6F30">
        <w:trPr>
          <w:trHeight w:val="368"/>
          <w:jc w:val="center"/>
        </w:trPr>
        <w:tc>
          <w:tcPr>
            <w:tcW w:w="3706" w:type="dxa"/>
            <w:vAlign w:val="center"/>
          </w:tcPr>
          <w:p w:rsidR="00457981" w:rsidRPr="00EC6D01" w:rsidRDefault="00457981" w:rsidP="00457981">
            <w:pPr>
              <w:rPr>
                <w:i/>
                <w:iCs/>
                <w:sz w:val="24"/>
                <w:szCs w:val="24"/>
              </w:rPr>
            </w:pPr>
            <w:r w:rsidRPr="00EC6D01">
              <w:rPr>
                <w:i/>
                <w:iCs/>
                <w:sz w:val="24"/>
                <w:szCs w:val="24"/>
              </w:rPr>
              <w:t>Total weight</w:t>
            </w:r>
          </w:p>
        </w:tc>
        <w:tc>
          <w:tcPr>
            <w:tcW w:w="1592" w:type="dxa"/>
            <w:vAlign w:val="center"/>
          </w:tcPr>
          <w:p w:rsidR="00457981" w:rsidRPr="00EC6D01" w:rsidRDefault="00457981" w:rsidP="00457981">
            <w:pPr>
              <w:rPr>
                <w:i/>
                <w:iCs/>
                <w:sz w:val="24"/>
                <w:szCs w:val="24"/>
              </w:rPr>
            </w:pPr>
            <w:r w:rsidRPr="00EC6D01">
              <w:rPr>
                <w:i/>
                <w:iCs/>
                <w:sz w:val="24"/>
                <w:szCs w:val="24"/>
              </w:rPr>
              <w:t>100</w:t>
            </w:r>
          </w:p>
        </w:tc>
      </w:tr>
    </w:tbl>
    <w:p w:rsidR="00457981" w:rsidRPr="00EC6D01" w:rsidRDefault="00457981" w:rsidP="00457981">
      <w:pPr>
        <w:rPr>
          <w:sz w:val="24"/>
          <w:szCs w:val="24"/>
        </w:rPr>
      </w:pPr>
    </w:p>
    <w:p w:rsidR="00457981" w:rsidRDefault="00457981" w:rsidP="00457981">
      <w:pPr>
        <w:rPr>
          <w:sz w:val="24"/>
          <w:szCs w:val="24"/>
        </w:rPr>
      </w:pPr>
      <w:r w:rsidRPr="00EC6D01">
        <w:rPr>
          <w:sz w:val="24"/>
          <w:szCs w:val="24"/>
        </w:rPr>
        <w:t>One attractive and exciting feature of photochromic phenomenon during the preparation of the coated glasses was observation of the color change upon exposure to UV-light, which was conducted using a 40 watt UV lamp  as presented in Figure 3-c. In this experiment</w:t>
      </w:r>
      <w:proofErr w:type="gramStart"/>
      <w:r w:rsidRPr="00EC6D01">
        <w:rPr>
          <w:sz w:val="24"/>
          <w:szCs w:val="24"/>
        </w:rPr>
        <w:t>,  seven</w:t>
      </w:r>
      <w:proofErr w:type="gramEnd"/>
      <w:r w:rsidRPr="00EC6D01">
        <w:rPr>
          <w:sz w:val="24"/>
          <w:szCs w:val="24"/>
        </w:rPr>
        <w:t xml:space="preserve"> different coated glass substrates was created as depicted in Figure 4.</w:t>
      </w:r>
    </w:p>
    <w:p w:rsidR="00EC6D01" w:rsidRPr="00EC6D01" w:rsidRDefault="00EC6D01" w:rsidP="00457981">
      <w:pPr>
        <w:rPr>
          <w:sz w:val="24"/>
          <w:szCs w:val="24"/>
        </w:rPr>
      </w:pPr>
    </w:p>
    <w:p w:rsidR="00457981" w:rsidRPr="00EC6D01" w:rsidRDefault="00457981" w:rsidP="00457981">
      <w:pPr>
        <w:rPr>
          <w:sz w:val="24"/>
          <w:szCs w:val="24"/>
        </w:rPr>
      </w:pPr>
    </w:p>
    <w:p w:rsidR="00457981" w:rsidRPr="00EC6D01" w:rsidRDefault="00457981" w:rsidP="00457981">
      <w:pPr>
        <w:rPr>
          <w:sz w:val="24"/>
          <w:szCs w:val="24"/>
        </w:rPr>
      </w:pPr>
      <w:r w:rsidRPr="00EC6D01">
        <w:rPr>
          <w:noProof/>
          <w:sz w:val="24"/>
          <w:szCs w:val="24"/>
        </w:rPr>
        <w:lastRenderedPageBreak/>
        <w:drawing>
          <wp:inline distT="0" distB="0" distL="0" distR="0" wp14:anchorId="28B5D3B7" wp14:editId="6287E5FA">
            <wp:extent cx="5305425" cy="4000500"/>
            <wp:effectExtent l="0" t="0" r="9525" b="0"/>
            <wp:docPr id="5" name="Picture 5" descr="\\COTSTOR.ad.emich.edu\Users$\aeydgahi\Downloads\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OTSTOR.ad.emich.edu\Users$\aeydgahi\Downloads\Figure 6.jpg"/>
                    <pic:cNvPicPr>
                      <a:picLocks noChangeAspect="1" noChangeArrowheads="1"/>
                    </pic:cNvPicPr>
                  </pic:nvPicPr>
                  <pic:blipFill rotWithShape="1">
                    <a:blip r:embed="rId13">
                      <a:extLst>
                        <a:ext uri="{28A0092B-C50C-407E-A947-70E740481C1C}">
                          <a14:useLocalDpi xmlns:a14="http://schemas.microsoft.com/office/drawing/2010/main" val="0"/>
                        </a:ext>
                      </a:extLst>
                    </a:blip>
                    <a:srcRect b="22920"/>
                    <a:stretch/>
                  </pic:blipFill>
                  <pic:spPr bwMode="auto">
                    <a:xfrm>
                      <a:off x="0" y="0"/>
                      <a:ext cx="5305425" cy="4000500"/>
                    </a:xfrm>
                    <a:prstGeom prst="rect">
                      <a:avLst/>
                    </a:prstGeom>
                    <a:noFill/>
                    <a:ln>
                      <a:noFill/>
                    </a:ln>
                    <a:extLst>
                      <a:ext uri="{53640926-AAD7-44D8-BBD7-CCE9431645EC}">
                        <a14:shadowObscured xmlns:a14="http://schemas.microsoft.com/office/drawing/2010/main"/>
                      </a:ext>
                    </a:extLst>
                  </pic:spPr>
                </pic:pic>
              </a:graphicData>
            </a:graphic>
          </wp:inline>
        </w:drawing>
      </w:r>
    </w:p>
    <w:p w:rsidR="00457981" w:rsidRPr="00EC6D01" w:rsidRDefault="00944550" w:rsidP="00944550">
      <w:pPr>
        <w:ind w:left="1170" w:hanging="1170"/>
        <w:rPr>
          <w:sz w:val="24"/>
          <w:szCs w:val="24"/>
        </w:rPr>
      </w:pPr>
      <w:r>
        <w:rPr>
          <w:sz w:val="24"/>
          <w:szCs w:val="24"/>
        </w:rPr>
        <w:t xml:space="preserve">     </w:t>
      </w:r>
      <w:r w:rsidR="00457981" w:rsidRPr="00EC6D01">
        <w:rPr>
          <w:sz w:val="24"/>
          <w:szCs w:val="24"/>
        </w:rPr>
        <w:t>Figure 3. Illustration of the total procedure: (a) Preparation of the photochromic coating formulations; (b) Application of the coatings on glass; (c) Photochromic activity of coatings by light exposure.</w:t>
      </w:r>
    </w:p>
    <w:p w:rsidR="00457981" w:rsidRPr="00EC6D01" w:rsidRDefault="00457981" w:rsidP="00457981">
      <w:pPr>
        <w:rPr>
          <w:sz w:val="24"/>
          <w:szCs w:val="24"/>
        </w:rPr>
      </w:pPr>
    </w:p>
    <w:p w:rsidR="00457981" w:rsidRPr="00EC6D01" w:rsidRDefault="00457981" w:rsidP="00457981">
      <w:pPr>
        <w:rPr>
          <w:sz w:val="24"/>
          <w:szCs w:val="24"/>
        </w:rPr>
      </w:pPr>
      <w:r w:rsidRPr="00EC6D01">
        <w:rPr>
          <w:noProof/>
          <w:sz w:val="24"/>
          <w:szCs w:val="24"/>
        </w:rPr>
        <w:drawing>
          <wp:inline distT="0" distB="0" distL="0" distR="0" wp14:anchorId="128E8123" wp14:editId="7FFCE2F8">
            <wp:extent cx="5514299" cy="32099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538863" cy="3224224"/>
                    </a:xfrm>
                    <a:prstGeom prst="rect">
                      <a:avLst/>
                    </a:prstGeom>
                    <a:noFill/>
                    <a:ln>
                      <a:noFill/>
                    </a:ln>
                  </pic:spPr>
                </pic:pic>
              </a:graphicData>
            </a:graphic>
          </wp:inline>
        </w:drawing>
      </w:r>
    </w:p>
    <w:p w:rsidR="00457981" w:rsidRPr="00EC6D01" w:rsidRDefault="00457981" w:rsidP="00457981">
      <w:pPr>
        <w:rPr>
          <w:sz w:val="24"/>
          <w:szCs w:val="24"/>
        </w:rPr>
      </w:pPr>
      <w:r w:rsidRPr="00EC6D01">
        <w:rPr>
          <w:sz w:val="24"/>
          <w:szCs w:val="24"/>
        </w:rPr>
        <w:t>Figure 4. The developed photochromic coatings upon exposure to UV for a specific time</w:t>
      </w:r>
    </w:p>
    <w:p w:rsidR="00EC6D01" w:rsidRDefault="00457981" w:rsidP="00457981">
      <w:pPr>
        <w:rPr>
          <w:sz w:val="24"/>
          <w:szCs w:val="24"/>
        </w:rPr>
      </w:pPr>
      <w:r w:rsidRPr="00EC6D01">
        <w:rPr>
          <w:sz w:val="24"/>
          <w:szCs w:val="24"/>
        </w:rPr>
        <w:lastRenderedPageBreak/>
        <w:t>For module #2, after review of the safety rules, experimental procedures, fundamentals and use of UV-VIS spectroscopy for obtaining the optical characteristics of the photochromic coatings</w:t>
      </w:r>
      <w:proofErr w:type="gramStart"/>
      <w:r w:rsidRPr="00EC6D01">
        <w:rPr>
          <w:sz w:val="24"/>
          <w:szCs w:val="24"/>
        </w:rPr>
        <w:t>,  the</w:t>
      </w:r>
      <w:proofErr w:type="gramEnd"/>
      <w:r w:rsidRPr="00EC6D01">
        <w:rPr>
          <w:sz w:val="24"/>
          <w:szCs w:val="24"/>
        </w:rPr>
        <w:t xml:space="preserve"> experiment started with charging Toluene, as the baseline, into a quartz cuvette. </w:t>
      </w:r>
    </w:p>
    <w:p w:rsidR="00EC6D01" w:rsidRDefault="00EC6D01" w:rsidP="00457981">
      <w:pPr>
        <w:rPr>
          <w:sz w:val="24"/>
          <w:szCs w:val="24"/>
        </w:rPr>
      </w:pPr>
    </w:p>
    <w:p w:rsidR="00457981" w:rsidRDefault="00457981" w:rsidP="00457981">
      <w:pPr>
        <w:rPr>
          <w:sz w:val="24"/>
          <w:szCs w:val="24"/>
        </w:rPr>
      </w:pPr>
      <w:r w:rsidRPr="00EC6D01">
        <w:rPr>
          <w:sz w:val="24"/>
          <w:szCs w:val="24"/>
        </w:rPr>
        <w:t xml:space="preserve">After scanning the baseline, the cuvette was charged with the photochromic solution and was scanned. Then, the solution was irradiated with the UV-lamp for 30 seconds and was immediately scanned. This process was performed for three of the developed photochromic coatings, </w:t>
      </w:r>
      <w:proofErr w:type="gramStart"/>
      <w:r w:rsidRPr="00EC6D01">
        <w:rPr>
          <w:sz w:val="24"/>
          <w:szCs w:val="24"/>
        </w:rPr>
        <w:t>namely  red</w:t>
      </w:r>
      <w:proofErr w:type="gramEnd"/>
      <w:r w:rsidRPr="00EC6D01">
        <w:rPr>
          <w:sz w:val="24"/>
          <w:szCs w:val="24"/>
        </w:rPr>
        <w:t xml:space="preserve">, blue, and yellow colors.  The absorbance as a function of wavelength for the red photochromic solution is demonstrated in Figure 5. As discussed before, since this solution absorbs light in the green region (495–570 nm), its color is perceived as red. </w:t>
      </w:r>
    </w:p>
    <w:p w:rsidR="00C26CDD" w:rsidRDefault="00C26CDD" w:rsidP="00457981">
      <w:pPr>
        <w:rPr>
          <w:sz w:val="24"/>
          <w:szCs w:val="24"/>
        </w:rPr>
      </w:pPr>
    </w:p>
    <w:p w:rsidR="00C26CDD" w:rsidRDefault="00C26CDD" w:rsidP="00457981">
      <w:pPr>
        <w:rPr>
          <w:sz w:val="24"/>
          <w:szCs w:val="24"/>
        </w:rPr>
      </w:pPr>
    </w:p>
    <w:p w:rsidR="00457981" w:rsidRPr="00EC6D01" w:rsidRDefault="00457981" w:rsidP="00C26CDD">
      <w:pPr>
        <w:jc w:val="center"/>
        <w:rPr>
          <w:sz w:val="24"/>
          <w:szCs w:val="24"/>
        </w:rPr>
      </w:pPr>
      <w:r w:rsidRPr="00C26CDD">
        <w:rPr>
          <w:noProof/>
          <w:sz w:val="24"/>
          <w:szCs w:val="24"/>
          <w:bdr w:val="single" w:sz="4" w:space="0" w:color="auto"/>
        </w:rPr>
        <w:drawing>
          <wp:inline distT="0" distB="0" distL="114300" distR="114300" wp14:anchorId="239C3A55" wp14:editId="3B769AA2">
            <wp:extent cx="4783455" cy="2514600"/>
            <wp:effectExtent l="0" t="0" r="0" b="0"/>
            <wp:docPr id="38"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457981" w:rsidRPr="00EC6D01" w:rsidRDefault="00457981" w:rsidP="00EC6D01">
      <w:pPr>
        <w:jc w:val="center"/>
        <w:rPr>
          <w:sz w:val="24"/>
          <w:szCs w:val="24"/>
        </w:rPr>
      </w:pPr>
      <w:r w:rsidRPr="00EC6D01">
        <w:rPr>
          <w:sz w:val="24"/>
          <w:szCs w:val="24"/>
        </w:rPr>
        <w:t>Figure 5. UV-VIS spectrum of the red photochromic solution</w:t>
      </w:r>
    </w:p>
    <w:p w:rsidR="00457981" w:rsidRPr="00EC6D01" w:rsidRDefault="00457981" w:rsidP="00457981">
      <w:pPr>
        <w:rPr>
          <w:sz w:val="24"/>
          <w:szCs w:val="24"/>
        </w:rPr>
      </w:pPr>
    </w:p>
    <w:p w:rsidR="00EC6D01" w:rsidRDefault="00EC6D01" w:rsidP="00457981">
      <w:pPr>
        <w:rPr>
          <w:sz w:val="24"/>
          <w:szCs w:val="24"/>
        </w:rPr>
      </w:pPr>
    </w:p>
    <w:p w:rsidR="00457981" w:rsidRDefault="00457981" w:rsidP="00457981">
      <w:pPr>
        <w:rPr>
          <w:sz w:val="24"/>
          <w:szCs w:val="24"/>
        </w:rPr>
      </w:pPr>
      <w:r w:rsidRPr="00EC6D01">
        <w:rPr>
          <w:sz w:val="24"/>
          <w:szCs w:val="24"/>
        </w:rPr>
        <w:t>Next, students imported the data of optical characteristic of the coatings into Excel spreadsheets and calculated the transmittance and transmissivity using equations (1) and (2) as presented in Table 6.</w:t>
      </w:r>
    </w:p>
    <w:p w:rsidR="00EC6D01" w:rsidRPr="00EC6D01" w:rsidRDefault="00EC6D01" w:rsidP="00457981">
      <w:pPr>
        <w:rPr>
          <w:sz w:val="24"/>
          <w:szCs w:val="24"/>
        </w:rPr>
      </w:pPr>
    </w:p>
    <w:p w:rsidR="00457981" w:rsidRPr="00EC6D01" w:rsidRDefault="00457981" w:rsidP="00457981">
      <w:pPr>
        <w:rPr>
          <w:sz w:val="24"/>
          <w:szCs w:val="24"/>
        </w:rPr>
      </w:pPr>
    </w:p>
    <w:p w:rsidR="00457981" w:rsidRPr="00EC6D01" w:rsidRDefault="00457981" w:rsidP="00EC6D01">
      <w:pPr>
        <w:jc w:val="center"/>
        <w:rPr>
          <w:sz w:val="24"/>
          <w:szCs w:val="24"/>
        </w:rPr>
      </w:pPr>
      <w:r w:rsidRPr="00EC6D01">
        <w:rPr>
          <w:sz w:val="24"/>
          <w:szCs w:val="24"/>
        </w:rPr>
        <w:t xml:space="preserve">Table 6. </w:t>
      </w:r>
      <w:bookmarkStart w:id="5" w:name="_Hlk30281142"/>
      <w:r w:rsidRPr="00EC6D01">
        <w:rPr>
          <w:sz w:val="24"/>
          <w:szCs w:val="24"/>
        </w:rPr>
        <w:t xml:space="preserve">Transmittance and transmissivity values of three photochromic </w:t>
      </w:r>
      <w:bookmarkEnd w:id="5"/>
      <w:r w:rsidRPr="00EC6D01">
        <w:rPr>
          <w:sz w:val="24"/>
          <w:szCs w:val="24"/>
        </w:rPr>
        <w:t>solutions</w:t>
      </w:r>
    </w:p>
    <w:tbl>
      <w:tblPr>
        <w:tblStyle w:val="TableGrid"/>
        <w:tblW w:w="5411" w:type="dxa"/>
        <w:jc w:val="center"/>
        <w:tblLayout w:type="fixed"/>
        <w:tblLook w:val="04A0" w:firstRow="1" w:lastRow="0" w:firstColumn="1" w:lastColumn="0" w:noHBand="0" w:noVBand="1"/>
      </w:tblPr>
      <w:tblGrid>
        <w:gridCol w:w="1435"/>
        <w:gridCol w:w="2054"/>
        <w:gridCol w:w="1922"/>
      </w:tblGrid>
      <w:tr w:rsidR="00457981" w:rsidRPr="00EC6D01" w:rsidTr="007E6F30">
        <w:trPr>
          <w:trHeight w:val="519"/>
          <w:jc w:val="center"/>
        </w:trPr>
        <w:tc>
          <w:tcPr>
            <w:tcW w:w="1435" w:type="dxa"/>
            <w:shd w:val="clear" w:color="auto" w:fill="E7E6E6" w:themeFill="background2"/>
            <w:vAlign w:val="center"/>
          </w:tcPr>
          <w:p w:rsidR="00457981" w:rsidRPr="00EC6D01" w:rsidRDefault="00457981" w:rsidP="00457981">
            <w:pPr>
              <w:rPr>
                <w:sz w:val="24"/>
                <w:szCs w:val="24"/>
              </w:rPr>
            </w:pPr>
            <w:r w:rsidRPr="00EC6D01">
              <w:rPr>
                <w:sz w:val="24"/>
                <w:szCs w:val="24"/>
              </w:rPr>
              <w:t>Color</w:t>
            </w:r>
          </w:p>
        </w:tc>
        <w:tc>
          <w:tcPr>
            <w:tcW w:w="2054" w:type="dxa"/>
            <w:shd w:val="clear" w:color="auto" w:fill="E7E6E6" w:themeFill="background2"/>
            <w:vAlign w:val="center"/>
          </w:tcPr>
          <w:p w:rsidR="00457981" w:rsidRPr="00EC6D01" w:rsidRDefault="00457981" w:rsidP="00457981">
            <w:pPr>
              <w:rPr>
                <w:sz w:val="24"/>
                <w:szCs w:val="24"/>
              </w:rPr>
            </w:pPr>
            <w:r w:rsidRPr="00EC6D01">
              <w:rPr>
                <w:sz w:val="24"/>
                <w:szCs w:val="24"/>
              </w:rPr>
              <w:t>% Transmittance</w:t>
            </w:r>
          </w:p>
        </w:tc>
        <w:tc>
          <w:tcPr>
            <w:tcW w:w="1922" w:type="dxa"/>
            <w:shd w:val="clear" w:color="auto" w:fill="E7E6E6" w:themeFill="background2"/>
            <w:vAlign w:val="center"/>
          </w:tcPr>
          <w:p w:rsidR="00457981" w:rsidRPr="00EC6D01" w:rsidRDefault="00457981" w:rsidP="00457981">
            <w:pPr>
              <w:rPr>
                <w:sz w:val="24"/>
                <w:szCs w:val="24"/>
              </w:rPr>
            </w:pPr>
            <w:r w:rsidRPr="00EC6D01">
              <w:rPr>
                <w:sz w:val="24"/>
                <w:szCs w:val="24"/>
              </w:rPr>
              <w:t>Transmissivity</w:t>
            </w:r>
          </w:p>
        </w:tc>
      </w:tr>
      <w:tr w:rsidR="00457981" w:rsidRPr="00EC6D01" w:rsidTr="007E6F30">
        <w:trPr>
          <w:trHeight w:val="490"/>
          <w:jc w:val="center"/>
        </w:trPr>
        <w:tc>
          <w:tcPr>
            <w:tcW w:w="1435" w:type="dxa"/>
            <w:vAlign w:val="center"/>
          </w:tcPr>
          <w:p w:rsidR="00457981" w:rsidRPr="00EC6D01" w:rsidRDefault="00457981" w:rsidP="00457981">
            <w:pPr>
              <w:rPr>
                <w:sz w:val="24"/>
                <w:szCs w:val="24"/>
              </w:rPr>
            </w:pPr>
            <w:r w:rsidRPr="00EC6D01">
              <w:rPr>
                <w:sz w:val="24"/>
                <w:szCs w:val="24"/>
              </w:rPr>
              <w:t>Red</w:t>
            </w:r>
          </w:p>
        </w:tc>
        <w:tc>
          <w:tcPr>
            <w:tcW w:w="2054" w:type="dxa"/>
            <w:vAlign w:val="center"/>
          </w:tcPr>
          <w:p w:rsidR="00457981" w:rsidRPr="00EC6D01" w:rsidRDefault="00457981" w:rsidP="00457981">
            <w:pPr>
              <w:rPr>
                <w:sz w:val="24"/>
                <w:szCs w:val="24"/>
              </w:rPr>
            </w:pPr>
            <w:r w:rsidRPr="00EC6D01">
              <w:rPr>
                <w:sz w:val="24"/>
                <w:szCs w:val="24"/>
              </w:rPr>
              <w:t>56</w:t>
            </w:r>
          </w:p>
        </w:tc>
        <w:tc>
          <w:tcPr>
            <w:tcW w:w="1922" w:type="dxa"/>
            <w:vAlign w:val="center"/>
          </w:tcPr>
          <w:p w:rsidR="00457981" w:rsidRPr="00EC6D01" w:rsidRDefault="00457981" w:rsidP="00457981">
            <w:pPr>
              <w:rPr>
                <w:sz w:val="24"/>
                <w:szCs w:val="24"/>
              </w:rPr>
            </w:pPr>
            <w:r w:rsidRPr="00EC6D01">
              <w:rPr>
                <w:sz w:val="24"/>
                <w:szCs w:val="24"/>
              </w:rPr>
              <w:t>61.04</w:t>
            </w:r>
          </w:p>
        </w:tc>
      </w:tr>
      <w:tr w:rsidR="00457981" w:rsidRPr="00EC6D01" w:rsidTr="007E6F30">
        <w:trPr>
          <w:trHeight w:val="489"/>
          <w:jc w:val="center"/>
        </w:trPr>
        <w:tc>
          <w:tcPr>
            <w:tcW w:w="1435" w:type="dxa"/>
            <w:vAlign w:val="center"/>
          </w:tcPr>
          <w:p w:rsidR="00457981" w:rsidRPr="00EC6D01" w:rsidRDefault="00457981" w:rsidP="00457981">
            <w:pPr>
              <w:rPr>
                <w:sz w:val="24"/>
                <w:szCs w:val="24"/>
              </w:rPr>
            </w:pPr>
            <w:r w:rsidRPr="00EC6D01">
              <w:rPr>
                <w:sz w:val="24"/>
                <w:szCs w:val="24"/>
              </w:rPr>
              <w:t>Blue</w:t>
            </w:r>
          </w:p>
        </w:tc>
        <w:tc>
          <w:tcPr>
            <w:tcW w:w="2054" w:type="dxa"/>
            <w:vAlign w:val="center"/>
          </w:tcPr>
          <w:p w:rsidR="00457981" w:rsidRPr="00EC6D01" w:rsidRDefault="00457981" w:rsidP="00457981">
            <w:pPr>
              <w:rPr>
                <w:sz w:val="24"/>
                <w:szCs w:val="24"/>
              </w:rPr>
            </w:pPr>
            <w:r w:rsidRPr="00EC6D01">
              <w:rPr>
                <w:sz w:val="24"/>
                <w:szCs w:val="24"/>
              </w:rPr>
              <w:t>48</w:t>
            </w:r>
          </w:p>
        </w:tc>
        <w:tc>
          <w:tcPr>
            <w:tcW w:w="1922" w:type="dxa"/>
            <w:vAlign w:val="center"/>
          </w:tcPr>
          <w:p w:rsidR="00457981" w:rsidRPr="00EC6D01" w:rsidRDefault="00457981" w:rsidP="00457981">
            <w:pPr>
              <w:rPr>
                <w:sz w:val="24"/>
                <w:szCs w:val="24"/>
              </w:rPr>
            </w:pPr>
            <w:r w:rsidRPr="00EC6D01">
              <w:rPr>
                <w:sz w:val="24"/>
                <w:szCs w:val="24"/>
              </w:rPr>
              <w:t>52.32</w:t>
            </w:r>
          </w:p>
        </w:tc>
      </w:tr>
      <w:tr w:rsidR="00457981" w:rsidRPr="00EC6D01" w:rsidTr="007E6F30">
        <w:trPr>
          <w:trHeight w:val="391"/>
          <w:jc w:val="center"/>
        </w:trPr>
        <w:tc>
          <w:tcPr>
            <w:tcW w:w="1435" w:type="dxa"/>
            <w:vAlign w:val="center"/>
          </w:tcPr>
          <w:p w:rsidR="00457981" w:rsidRPr="00EC6D01" w:rsidRDefault="00457981" w:rsidP="00457981">
            <w:pPr>
              <w:rPr>
                <w:sz w:val="24"/>
                <w:szCs w:val="24"/>
              </w:rPr>
            </w:pPr>
            <w:r w:rsidRPr="00EC6D01">
              <w:rPr>
                <w:sz w:val="24"/>
                <w:szCs w:val="24"/>
              </w:rPr>
              <w:t>Yellow</w:t>
            </w:r>
          </w:p>
        </w:tc>
        <w:tc>
          <w:tcPr>
            <w:tcW w:w="2054" w:type="dxa"/>
            <w:vAlign w:val="center"/>
          </w:tcPr>
          <w:p w:rsidR="00457981" w:rsidRPr="00EC6D01" w:rsidRDefault="00457981" w:rsidP="00457981">
            <w:pPr>
              <w:rPr>
                <w:sz w:val="24"/>
                <w:szCs w:val="24"/>
              </w:rPr>
            </w:pPr>
            <w:r w:rsidRPr="00EC6D01">
              <w:rPr>
                <w:sz w:val="24"/>
                <w:szCs w:val="24"/>
              </w:rPr>
              <w:t>70</w:t>
            </w:r>
          </w:p>
        </w:tc>
        <w:tc>
          <w:tcPr>
            <w:tcW w:w="1922" w:type="dxa"/>
            <w:vAlign w:val="center"/>
          </w:tcPr>
          <w:p w:rsidR="00457981" w:rsidRPr="00EC6D01" w:rsidRDefault="00457981" w:rsidP="00457981">
            <w:pPr>
              <w:rPr>
                <w:sz w:val="24"/>
                <w:szCs w:val="24"/>
              </w:rPr>
            </w:pPr>
            <w:r w:rsidRPr="00EC6D01">
              <w:rPr>
                <w:sz w:val="24"/>
                <w:szCs w:val="24"/>
              </w:rPr>
              <w:t>76.3</w:t>
            </w:r>
          </w:p>
        </w:tc>
      </w:tr>
    </w:tbl>
    <w:p w:rsidR="00457981" w:rsidRPr="00EC6D01" w:rsidRDefault="00457981" w:rsidP="00457981">
      <w:pPr>
        <w:rPr>
          <w:sz w:val="24"/>
          <w:szCs w:val="24"/>
        </w:rPr>
      </w:pPr>
    </w:p>
    <w:p w:rsidR="00457981" w:rsidRPr="00EC6D01" w:rsidRDefault="00457981" w:rsidP="00457981">
      <w:pPr>
        <w:rPr>
          <w:sz w:val="24"/>
          <w:szCs w:val="24"/>
        </w:rPr>
      </w:pPr>
    </w:p>
    <w:p w:rsidR="00EC6D01" w:rsidRDefault="00457981" w:rsidP="00457981">
      <w:pPr>
        <w:rPr>
          <w:sz w:val="24"/>
          <w:szCs w:val="24"/>
        </w:rPr>
      </w:pPr>
      <w:r w:rsidRPr="00EC6D01">
        <w:rPr>
          <w:sz w:val="24"/>
          <w:szCs w:val="24"/>
        </w:rPr>
        <w:lastRenderedPageBreak/>
        <w:t xml:space="preserve">For module #3, after students educated themselves about responsive facade systems with material-based control technologies, they utilized Rhinoceros software and the data in Table 6 to simulate three different two-pane windows for the designed photochromic glasses. </w:t>
      </w:r>
    </w:p>
    <w:p w:rsidR="00EC6D01" w:rsidRDefault="00EC6D01" w:rsidP="00457981">
      <w:pPr>
        <w:rPr>
          <w:sz w:val="24"/>
          <w:szCs w:val="24"/>
        </w:rPr>
      </w:pPr>
    </w:p>
    <w:p w:rsidR="00457981" w:rsidRPr="00EC6D01" w:rsidRDefault="00457981" w:rsidP="00457981">
      <w:pPr>
        <w:rPr>
          <w:sz w:val="24"/>
          <w:szCs w:val="24"/>
        </w:rPr>
      </w:pPr>
      <w:r w:rsidRPr="00EC6D01">
        <w:rPr>
          <w:sz w:val="24"/>
          <w:szCs w:val="24"/>
        </w:rPr>
        <w:t xml:space="preserve">Students defined red colored photochromic glass with a 56% of transmittance in DIVA-for-Rhinoceros. Then, </w:t>
      </w:r>
      <w:proofErr w:type="spellStart"/>
      <w:r w:rsidRPr="00EC6D01">
        <w:rPr>
          <w:sz w:val="24"/>
          <w:szCs w:val="24"/>
        </w:rPr>
        <w:t>rtn</w:t>
      </w:r>
      <w:proofErr w:type="spellEnd"/>
      <w:r w:rsidRPr="00EC6D01">
        <w:rPr>
          <w:sz w:val="24"/>
          <w:szCs w:val="24"/>
        </w:rPr>
        <w:t xml:space="preserve">, </w:t>
      </w:r>
      <w:proofErr w:type="spellStart"/>
      <w:r w:rsidRPr="00EC6D01">
        <w:rPr>
          <w:sz w:val="24"/>
          <w:szCs w:val="24"/>
        </w:rPr>
        <w:t>gtn</w:t>
      </w:r>
      <w:proofErr w:type="spellEnd"/>
      <w:r w:rsidRPr="00EC6D01">
        <w:rPr>
          <w:sz w:val="24"/>
          <w:szCs w:val="24"/>
        </w:rPr>
        <w:t xml:space="preserve">, and </w:t>
      </w:r>
      <w:proofErr w:type="spellStart"/>
      <w:r w:rsidRPr="00EC6D01">
        <w:rPr>
          <w:sz w:val="24"/>
          <w:szCs w:val="24"/>
        </w:rPr>
        <w:t>btn</w:t>
      </w:r>
      <w:proofErr w:type="spellEnd"/>
      <w:r w:rsidRPr="00EC6D01">
        <w:rPr>
          <w:sz w:val="24"/>
          <w:szCs w:val="24"/>
        </w:rPr>
        <w:t xml:space="preserve"> factors, which are representatives of transmissivity at red, green, and blue wavelengths were derived from the transmittance of the glass, respectively. The definitions of photochromic glasses used in DIVA are shown in Figure 6. </w:t>
      </w:r>
    </w:p>
    <w:p w:rsidR="00EC6D01" w:rsidRDefault="00EC6D01" w:rsidP="00457981">
      <w:pPr>
        <w:rPr>
          <w:sz w:val="24"/>
          <w:szCs w:val="24"/>
        </w:rPr>
      </w:pPr>
    </w:p>
    <w:p w:rsidR="00457981" w:rsidRPr="00EC6D01" w:rsidRDefault="00457981" w:rsidP="00457981">
      <w:pPr>
        <w:rPr>
          <w:sz w:val="24"/>
          <w:szCs w:val="24"/>
        </w:rPr>
      </w:pPr>
      <w:r w:rsidRPr="00EC6D01">
        <w:rPr>
          <w:sz w:val="24"/>
          <w:szCs w:val="24"/>
        </w:rPr>
        <w:t xml:space="preserve">At the final stage of this activity, students worked on an experiment workflow for evaluating the visual performance of two-pane windows and visualizing it with diagrams. </w:t>
      </w:r>
    </w:p>
    <w:p w:rsidR="00457981" w:rsidRPr="00EC6D01" w:rsidRDefault="00457981" w:rsidP="00457981">
      <w:pPr>
        <w:rPr>
          <w:sz w:val="24"/>
          <w:szCs w:val="24"/>
        </w:rPr>
      </w:pPr>
    </w:p>
    <w:p w:rsidR="00457981" w:rsidRPr="00EC6D01" w:rsidRDefault="00457981" w:rsidP="00EC6D01">
      <w:pPr>
        <w:jc w:val="center"/>
        <w:rPr>
          <w:sz w:val="24"/>
          <w:szCs w:val="24"/>
        </w:rPr>
      </w:pPr>
      <w:r w:rsidRPr="00944550">
        <w:rPr>
          <w:noProof/>
          <w:sz w:val="24"/>
          <w:szCs w:val="24"/>
          <w:bdr w:val="single" w:sz="4" w:space="0" w:color="auto"/>
        </w:rPr>
        <w:drawing>
          <wp:inline distT="0" distB="0" distL="0" distR="0" wp14:anchorId="501704D4" wp14:editId="1E2119E6">
            <wp:extent cx="5557962" cy="305656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6">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a:stretch>
                      <a:fillRect/>
                    </a:stretch>
                  </pic:blipFill>
                  <pic:spPr>
                    <a:xfrm>
                      <a:off x="0" y="0"/>
                      <a:ext cx="5655175" cy="3110023"/>
                    </a:xfrm>
                    <a:prstGeom prst="rect">
                      <a:avLst/>
                    </a:prstGeom>
                    <a:noFill/>
                  </pic:spPr>
                </pic:pic>
              </a:graphicData>
            </a:graphic>
          </wp:inline>
        </w:drawing>
      </w:r>
    </w:p>
    <w:p w:rsidR="00457981" w:rsidRPr="00EC6D01" w:rsidRDefault="00457981" w:rsidP="00EC6D01">
      <w:pPr>
        <w:jc w:val="center"/>
        <w:rPr>
          <w:sz w:val="24"/>
          <w:szCs w:val="24"/>
        </w:rPr>
      </w:pPr>
      <w:r w:rsidRPr="00EC6D01">
        <w:rPr>
          <w:sz w:val="24"/>
          <w:szCs w:val="24"/>
        </w:rPr>
        <w:t>Figure 6. The definition of photochromic glasses in DIVA</w:t>
      </w:r>
    </w:p>
    <w:p w:rsidR="00457981" w:rsidRPr="00EC6D01" w:rsidRDefault="00457981" w:rsidP="00457981">
      <w:pPr>
        <w:rPr>
          <w:sz w:val="24"/>
          <w:szCs w:val="24"/>
        </w:rPr>
      </w:pPr>
    </w:p>
    <w:p w:rsidR="00457981" w:rsidRPr="00EC6D01" w:rsidRDefault="00457981" w:rsidP="00457981">
      <w:pPr>
        <w:rPr>
          <w:sz w:val="24"/>
          <w:szCs w:val="24"/>
        </w:rPr>
      </w:pPr>
      <w:r w:rsidRPr="00EC6D01">
        <w:rPr>
          <w:sz w:val="24"/>
          <w:szCs w:val="24"/>
        </w:rPr>
        <w:t>For Module #4, students started by simulating a simple office room located in Ann Arbor, Michigan by utilizing Rhinoceros 0.6. The dimensions of the designed office were 4.0 m wide, 9.0</w:t>
      </w:r>
      <w:r w:rsidRPr="00EC6D01">
        <w:rPr>
          <w:sz w:val="24"/>
          <w:szCs w:val="24"/>
          <w:vertAlign w:val="superscript"/>
        </w:rPr>
        <w:t xml:space="preserve"> </w:t>
      </w:r>
      <w:r w:rsidRPr="00EC6D01">
        <w:rPr>
          <w:sz w:val="24"/>
          <w:szCs w:val="24"/>
        </w:rPr>
        <w:t>m deep, and 3.0</w:t>
      </w:r>
      <w:r w:rsidRPr="00EC6D01">
        <w:rPr>
          <w:sz w:val="24"/>
          <w:szCs w:val="24"/>
          <w:vertAlign w:val="superscript"/>
        </w:rPr>
        <w:t xml:space="preserve"> </w:t>
      </w:r>
      <w:r w:rsidRPr="00EC6D01">
        <w:rPr>
          <w:sz w:val="24"/>
          <w:szCs w:val="24"/>
        </w:rPr>
        <w:t>m high (floor-to-floor). It was assumed that simulated office room has a south faced opening with 2.6</w:t>
      </w:r>
      <w:r w:rsidRPr="00EC6D01">
        <w:rPr>
          <w:sz w:val="24"/>
          <w:szCs w:val="24"/>
          <w:vertAlign w:val="superscript"/>
        </w:rPr>
        <w:t xml:space="preserve"> </w:t>
      </w:r>
      <w:r w:rsidRPr="00EC6D01">
        <w:rPr>
          <w:sz w:val="24"/>
          <w:szCs w:val="24"/>
        </w:rPr>
        <w:t>m width and 3.6</w:t>
      </w:r>
      <w:r w:rsidRPr="00EC6D01">
        <w:rPr>
          <w:sz w:val="24"/>
          <w:szCs w:val="24"/>
          <w:vertAlign w:val="superscript"/>
        </w:rPr>
        <w:t xml:space="preserve"> </w:t>
      </w:r>
      <w:r w:rsidRPr="00EC6D01">
        <w:rPr>
          <w:sz w:val="24"/>
          <w:szCs w:val="24"/>
        </w:rPr>
        <w:t xml:space="preserve">m length for a window. </w:t>
      </w:r>
    </w:p>
    <w:p w:rsidR="00EC6D01" w:rsidRDefault="00EC6D01" w:rsidP="00457981">
      <w:pPr>
        <w:rPr>
          <w:sz w:val="24"/>
          <w:szCs w:val="24"/>
        </w:rPr>
      </w:pPr>
    </w:p>
    <w:p w:rsidR="00457981" w:rsidRPr="00EC6D01" w:rsidRDefault="00457981" w:rsidP="00457981">
      <w:pPr>
        <w:rPr>
          <w:sz w:val="24"/>
          <w:szCs w:val="24"/>
        </w:rPr>
      </w:pPr>
      <w:r w:rsidRPr="00EC6D01">
        <w:rPr>
          <w:sz w:val="24"/>
          <w:szCs w:val="24"/>
        </w:rPr>
        <w:t xml:space="preserve">Then, three different windows were designed for testing. The exterior pane of all three windows was made from low-e, clear glass with a visible light transmittance of 50%. The interior pane of the windows was made from photochromic glasses for three colors of red, blue and yellow. All three developed windows were individually tested as a part of the responsive facade system of the office room. </w:t>
      </w:r>
    </w:p>
    <w:p w:rsidR="00EC6D01" w:rsidRDefault="00EC6D01" w:rsidP="00457981">
      <w:pPr>
        <w:rPr>
          <w:sz w:val="24"/>
          <w:szCs w:val="24"/>
        </w:rPr>
      </w:pPr>
    </w:p>
    <w:p w:rsidR="00457981" w:rsidRPr="00EC6D01" w:rsidRDefault="00457981" w:rsidP="00457981">
      <w:pPr>
        <w:rPr>
          <w:sz w:val="24"/>
          <w:szCs w:val="24"/>
        </w:rPr>
      </w:pPr>
      <w:r w:rsidRPr="00EC6D01">
        <w:rPr>
          <w:sz w:val="24"/>
          <w:szCs w:val="24"/>
        </w:rPr>
        <w:t xml:space="preserve">At the next step, students used DIVA-for-Rhinoceros to measure indoor illuminance metrics of UDI and DGP. Then, they generated hourly indoor illuminance for June 21 and compared the performance of all three two-pane windows as shown in Figure 7.  </w:t>
      </w:r>
    </w:p>
    <w:p w:rsidR="00EC6D01" w:rsidRDefault="00EC6D01" w:rsidP="00457981">
      <w:pPr>
        <w:rPr>
          <w:sz w:val="24"/>
          <w:szCs w:val="24"/>
        </w:rPr>
      </w:pPr>
    </w:p>
    <w:p w:rsidR="00457981" w:rsidRDefault="00457981" w:rsidP="00457981">
      <w:pPr>
        <w:rPr>
          <w:sz w:val="24"/>
          <w:szCs w:val="24"/>
        </w:rPr>
      </w:pPr>
      <w:r w:rsidRPr="00EC6D01">
        <w:rPr>
          <w:sz w:val="24"/>
          <w:szCs w:val="24"/>
        </w:rPr>
        <w:t xml:space="preserve">Indoor illuminances in the range of 300 to 2000 Lux are perceived as desirable for office spaces </w:t>
      </w:r>
      <w:r w:rsidRPr="00EC6D01">
        <w:rPr>
          <w:sz w:val="24"/>
          <w:szCs w:val="24"/>
        </w:rPr>
        <w:fldChar w:fldCharType="begin"/>
      </w:r>
      <w:r w:rsidRPr="00EC6D01">
        <w:rPr>
          <w:sz w:val="24"/>
          <w:szCs w:val="24"/>
        </w:rPr>
        <w:instrText xml:space="preserve"> ADDIN ZOTERO_ITEM CSL_CITATION {"citationID":"t7QPH2pd","properties":{"formattedCitation":"[40], [41]","plainCitation":"[40], [41]","noteIndex":0},"citationItems":[{"id":"vmkjfjnc/CArDJ2DT","uris":["http://zotero.org/users/3934226/items/M57NBVPB"],"uri":["http://zotero.org/users/3934226/items/M57NBVPB"],"itemData":{"id":995,"type":"article-journal","container-title":"Sustainability","issue":"10","page":"3579","title":"A Comparative Analysis of the Visual Comfort Performance between a PCM Glazing and a Conventional Selective Double Glazed Unit.","volume":"10","author":[{"family":"Giovannini","given":"L."},{"family":"Goia","given":"F."},{"family":"Verso","given":"V."},{"family":"Serra","given":"V."}],"issued":{"date-parts":[["2018"]]}}},{"id":"vmkjfjnc/6A2vs0zn","uris":["http://zotero.org/users/3934226/items/XT83ZY9V"],"uri":["http://zotero.org/users/3934226/items/XT83ZY9V"],"itemData":{"id":994,"type":"report","collection-title":"Velux Technical Report","event-place":"Loughborough","publisher":"Loughborough University, School of Civil and Building Engineering.","publisher-place":"Loughborough","title":"Daylighting, artificial lighting and non-visual effects study for a residential building.","author":[{"family":"Mardaljevic","given":""},{"family":"Andersen","given":""},{"family":"Roy","given":""},{"family":"Christoffersen","given":""}],"issued":{"date-parts":[["2012"]]}}}],"schema":"https://github.com/citation-style-language/schema/raw/master/csl-citation.json"} </w:instrText>
      </w:r>
      <w:r w:rsidRPr="00EC6D01">
        <w:rPr>
          <w:sz w:val="24"/>
          <w:szCs w:val="24"/>
        </w:rPr>
        <w:fldChar w:fldCharType="separate"/>
      </w:r>
      <w:r w:rsidRPr="00EC6D01">
        <w:rPr>
          <w:sz w:val="24"/>
          <w:szCs w:val="24"/>
        </w:rPr>
        <w:t>[40], [41]</w:t>
      </w:r>
      <w:r w:rsidRPr="00EC6D01">
        <w:rPr>
          <w:sz w:val="24"/>
          <w:szCs w:val="24"/>
        </w:rPr>
        <w:fldChar w:fldCharType="end"/>
      </w:r>
      <w:r w:rsidRPr="00EC6D01">
        <w:rPr>
          <w:sz w:val="24"/>
          <w:szCs w:val="24"/>
        </w:rPr>
        <w:t>. Student used UDI metric to identify percentage of time in an entire year for the comfort zone range of 300Lux-2000Lux for various areas of the office room. The result of UDI metrics showed red and blue coating colors had higher amount of useful daylight illuminance compare to yellow coating, respectively. This indicates that red coating glasses provide higher percentages of comfort time.</w:t>
      </w:r>
    </w:p>
    <w:p w:rsidR="00C26CDD" w:rsidRDefault="00C26CDD" w:rsidP="00457981">
      <w:pPr>
        <w:rPr>
          <w:sz w:val="24"/>
          <w:szCs w:val="24"/>
        </w:rPr>
      </w:pPr>
    </w:p>
    <w:p w:rsidR="00C26CDD" w:rsidRPr="00EC6D01" w:rsidRDefault="00C26CDD" w:rsidP="00457981">
      <w:pPr>
        <w:rPr>
          <w:sz w:val="24"/>
          <w:szCs w:val="24"/>
        </w:rPr>
      </w:pPr>
    </w:p>
    <w:p w:rsidR="00457981" w:rsidRPr="00EC6D01" w:rsidRDefault="00457981" w:rsidP="00457981">
      <w:pPr>
        <w:rPr>
          <w:sz w:val="24"/>
          <w:szCs w:val="24"/>
        </w:rPr>
      </w:pPr>
      <w:r w:rsidRPr="00EC6D01">
        <w:rPr>
          <w:noProof/>
          <w:sz w:val="24"/>
          <w:szCs w:val="24"/>
        </w:rPr>
        <w:drawing>
          <wp:inline distT="0" distB="0" distL="0" distR="0" wp14:anchorId="76EB6112" wp14:editId="3EF7EB8C">
            <wp:extent cx="5669915" cy="604774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69915" cy="6047740"/>
                    </a:xfrm>
                    <a:prstGeom prst="rect">
                      <a:avLst/>
                    </a:prstGeom>
                    <a:noFill/>
                  </pic:spPr>
                </pic:pic>
              </a:graphicData>
            </a:graphic>
          </wp:inline>
        </w:drawing>
      </w:r>
    </w:p>
    <w:p w:rsidR="00457981" w:rsidRDefault="00457981" w:rsidP="00944550">
      <w:pPr>
        <w:jc w:val="center"/>
        <w:rPr>
          <w:sz w:val="24"/>
          <w:szCs w:val="24"/>
        </w:rPr>
      </w:pPr>
      <w:r w:rsidRPr="00EC6D01">
        <w:rPr>
          <w:sz w:val="24"/>
          <w:szCs w:val="24"/>
        </w:rPr>
        <w:t>Figure 7. Hourly indoor illuminance for photochromic glasses on June 21</w:t>
      </w:r>
    </w:p>
    <w:p w:rsidR="00944550" w:rsidRPr="00EC6D01" w:rsidRDefault="00944550" w:rsidP="00944550">
      <w:pPr>
        <w:jc w:val="center"/>
        <w:rPr>
          <w:sz w:val="24"/>
          <w:szCs w:val="24"/>
        </w:rPr>
      </w:pPr>
    </w:p>
    <w:p w:rsidR="00457981" w:rsidRPr="00EC6D01" w:rsidRDefault="00457981" w:rsidP="00457981">
      <w:pPr>
        <w:rPr>
          <w:sz w:val="24"/>
          <w:szCs w:val="24"/>
        </w:rPr>
      </w:pPr>
      <w:r w:rsidRPr="00EC6D01">
        <w:rPr>
          <w:sz w:val="24"/>
          <w:szCs w:val="24"/>
        </w:rPr>
        <w:lastRenderedPageBreak/>
        <w:t xml:space="preserve">Next, student run annual glare test, which was calculated by measuring hourly DGP in the specific point of room. The results of annual glare in four different ranges of DGP are shown as heat-maps in Figure 8, which indicates that blue photochromic coating had the desirable performance in controlling glare during summer time from April to September. </w:t>
      </w:r>
    </w:p>
    <w:p w:rsidR="00EC6D01" w:rsidRDefault="00EC6D01" w:rsidP="00457981">
      <w:pPr>
        <w:rPr>
          <w:sz w:val="24"/>
          <w:szCs w:val="24"/>
        </w:rPr>
      </w:pPr>
    </w:p>
    <w:p w:rsidR="00457981" w:rsidRDefault="00457981" w:rsidP="00457981">
      <w:pPr>
        <w:rPr>
          <w:sz w:val="24"/>
          <w:szCs w:val="24"/>
        </w:rPr>
      </w:pPr>
      <w:r w:rsidRPr="00EC6D01">
        <w:rPr>
          <w:sz w:val="24"/>
          <w:szCs w:val="24"/>
        </w:rPr>
        <w:t xml:space="preserve">It should be noted that daylight glare probability has been classified in four ranges containing 30-35 (imperceptible), 35-40 (perceptible), 40-45 (disturbing), and 45-100 (intolerable) </w:t>
      </w:r>
      <w:r w:rsidRPr="00EC6D01">
        <w:rPr>
          <w:sz w:val="24"/>
          <w:szCs w:val="24"/>
        </w:rPr>
        <w:fldChar w:fldCharType="begin"/>
      </w:r>
      <w:r w:rsidRPr="00EC6D01">
        <w:rPr>
          <w:sz w:val="24"/>
          <w:szCs w:val="24"/>
        </w:rPr>
        <w:instrText xml:space="preserve"> ADDIN ZOTERO_ITEM CSL_CITATION {"citationID":"RAF3b8ah","properties":{"formattedCitation":"[42]","plainCitation":"[42]","noteIndex":0},"citationItems":[{"id":3021,"uris":["http://zotero.org/users/3548479/items/XFM79MTH"],"uri":["http://zotero.org/users/3548479/items/XFM79MTH"],"itemData":{"id":3021,"type":"paper-conference","abstract":"The pervasive computing era has seen sensor and actuator technologies integrated into the design of kinetic building skins. This paper presents an investigation of a new soft kinetic material that has potential applications for morphing architectural building skins and organic user interfaces. The material capacities of Lumina to sense the ambient environment, morph and change forms, and emit light are demonstrated in the two prototypes presented in the paper. The first prototype is Blind, a form-changing organic user interface with multiple eye-like apertures that can be programmed to accept data input for visual communication. The second prototype is Blanket, a responsive morphing architectural skin with minimal mechanical and discrete components that sense real-time space occupancy data, manipulate light effects, perform active illumination, and act as an ambient display.","collection-title":"UbiComp '13","container-title":"Proceedings of the 2013 ACM international joint conference on Pervasive and ubiquitous computing","DOI":"10.1145/2493432.2494263","event-place":"Zurich, Switzerland","ISBN":"978-1-4503-1770-2","page":"53–62","publisher":"Association for Computing Machinery","publisher-place":"Zurich, Switzerland","source":"ACM Digital Library","title":"A soft kinetic material for morphing architectural skins and organic user interfaces","title-short":"Lumina","URL":"https://doi.org/10.1145/2493432.2494263","author":[{"family":"Khoo","given":"Chin Koi"},{"family":"Salim","given":"Flora D."}],"accessed":{"date-parts":[["2020",7,26]]},"issued":{"date-parts":[["2013",9,8]]}}}],"schema":"https://github.com/citation-style-language/schema/raw/master/csl-citation.json"} </w:instrText>
      </w:r>
      <w:r w:rsidRPr="00EC6D01">
        <w:rPr>
          <w:sz w:val="24"/>
          <w:szCs w:val="24"/>
        </w:rPr>
        <w:fldChar w:fldCharType="separate"/>
      </w:r>
      <w:r w:rsidRPr="00EC6D01">
        <w:rPr>
          <w:sz w:val="24"/>
          <w:szCs w:val="24"/>
        </w:rPr>
        <w:t>[42]</w:t>
      </w:r>
      <w:r w:rsidRPr="00EC6D01">
        <w:rPr>
          <w:sz w:val="24"/>
          <w:szCs w:val="24"/>
        </w:rPr>
        <w:fldChar w:fldCharType="end"/>
      </w:r>
      <w:r w:rsidRPr="00EC6D01">
        <w:rPr>
          <w:sz w:val="24"/>
          <w:szCs w:val="24"/>
        </w:rPr>
        <w:t xml:space="preserve">. </w:t>
      </w:r>
    </w:p>
    <w:p w:rsidR="00056568" w:rsidRDefault="00056568" w:rsidP="00457981">
      <w:pPr>
        <w:rPr>
          <w:sz w:val="24"/>
          <w:szCs w:val="24"/>
        </w:rPr>
      </w:pPr>
    </w:p>
    <w:p w:rsidR="00457981" w:rsidRPr="00EC6D01" w:rsidRDefault="00457981" w:rsidP="00457981">
      <w:pPr>
        <w:rPr>
          <w:sz w:val="24"/>
          <w:szCs w:val="24"/>
        </w:rPr>
      </w:pPr>
      <w:r w:rsidRPr="00EC6D01">
        <w:rPr>
          <w:noProof/>
          <w:sz w:val="24"/>
          <w:szCs w:val="24"/>
        </w:rPr>
        <w:drawing>
          <wp:inline distT="0" distB="0" distL="0" distR="0" wp14:anchorId="48142503" wp14:editId="47DCC50C">
            <wp:extent cx="5887085" cy="6362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89606" cy="6365425"/>
                    </a:xfrm>
                    <a:prstGeom prst="rect">
                      <a:avLst/>
                    </a:prstGeom>
                    <a:noFill/>
                  </pic:spPr>
                </pic:pic>
              </a:graphicData>
            </a:graphic>
          </wp:inline>
        </w:drawing>
      </w:r>
    </w:p>
    <w:p w:rsidR="00457981" w:rsidRPr="00EC6D01" w:rsidRDefault="00457981" w:rsidP="00944550">
      <w:pPr>
        <w:jc w:val="center"/>
        <w:rPr>
          <w:sz w:val="24"/>
          <w:szCs w:val="24"/>
        </w:rPr>
      </w:pPr>
      <w:r w:rsidRPr="00EC6D01">
        <w:rPr>
          <w:sz w:val="24"/>
          <w:szCs w:val="24"/>
        </w:rPr>
        <w:t>Figure 8. Annual glare analysis of photochromic glasses</w:t>
      </w:r>
    </w:p>
    <w:p w:rsidR="00457981" w:rsidRDefault="00457981" w:rsidP="00457981">
      <w:pPr>
        <w:rPr>
          <w:sz w:val="24"/>
          <w:szCs w:val="24"/>
        </w:rPr>
      </w:pPr>
      <w:r w:rsidRPr="00EC6D01">
        <w:rPr>
          <w:sz w:val="24"/>
          <w:szCs w:val="24"/>
        </w:rPr>
        <w:lastRenderedPageBreak/>
        <w:t>In addition, students repeatedly tested point-in-time glare during occupancy hours of 8:00 AM to 6:00 PM on 21</w:t>
      </w:r>
      <w:r w:rsidRPr="00EC6D01">
        <w:rPr>
          <w:sz w:val="24"/>
          <w:szCs w:val="24"/>
          <w:vertAlign w:val="superscript"/>
        </w:rPr>
        <w:t xml:space="preserve">th </w:t>
      </w:r>
      <w:r w:rsidRPr="00EC6D01">
        <w:rPr>
          <w:sz w:val="24"/>
          <w:szCs w:val="24"/>
        </w:rPr>
        <w:t>of June and 21</w:t>
      </w:r>
      <w:r w:rsidRPr="00EC6D01">
        <w:rPr>
          <w:sz w:val="24"/>
          <w:szCs w:val="24"/>
          <w:vertAlign w:val="superscript"/>
        </w:rPr>
        <w:t xml:space="preserve">th </w:t>
      </w:r>
      <w:r w:rsidRPr="00EC6D01">
        <w:rPr>
          <w:sz w:val="24"/>
          <w:szCs w:val="24"/>
        </w:rPr>
        <w:t>of December as shown in Figure 9.  The values of DGP related to red and blue photochromic glasses were reported in the range of imperceptible on June 21 and perceptible on December 21. While the DGP of yellow photochromic glasses were reported intolerable in solar noon on 21</w:t>
      </w:r>
      <w:r w:rsidRPr="00EC6D01">
        <w:rPr>
          <w:sz w:val="24"/>
          <w:szCs w:val="24"/>
          <w:vertAlign w:val="superscript"/>
        </w:rPr>
        <w:t>th</w:t>
      </w:r>
      <w:r w:rsidRPr="00EC6D01">
        <w:rPr>
          <w:sz w:val="24"/>
          <w:szCs w:val="24"/>
        </w:rPr>
        <w:t xml:space="preserve"> of June and 21</w:t>
      </w:r>
      <w:r w:rsidRPr="00EC6D01">
        <w:rPr>
          <w:sz w:val="24"/>
          <w:szCs w:val="24"/>
          <w:vertAlign w:val="superscript"/>
        </w:rPr>
        <w:t>th</w:t>
      </w:r>
      <w:r w:rsidRPr="00EC6D01">
        <w:rPr>
          <w:sz w:val="24"/>
          <w:szCs w:val="24"/>
        </w:rPr>
        <w:t xml:space="preserve"> of December. </w:t>
      </w:r>
    </w:p>
    <w:p w:rsidR="00056568" w:rsidRDefault="00056568" w:rsidP="00457981">
      <w:pPr>
        <w:rPr>
          <w:sz w:val="24"/>
          <w:szCs w:val="24"/>
        </w:rPr>
      </w:pPr>
    </w:p>
    <w:p w:rsidR="00056568" w:rsidRDefault="00056568" w:rsidP="00457981">
      <w:pPr>
        <w:rPr>
          <w:sz w:val="24"/>
          <w:szCs w:val="24"/>
        </w:rPr>
      </w:pPr>
    </w:p>
    <w:p w:rsidR="00457981" w:rsidRPr="00EC6D01" w:rsidRDefault="00056568" w:rsidP="00457981">
      <w:pPr>
        <w:rPr>
          <w:sz w:val="24"/>
          <w:szCs w:val="24"/>
        </w:rPr>
      </w:pPr>
      <w:r>
        <w:rPr>
          <w:noProof/>
          <w:sz w:val="24"/>
          <w:szCs w:val="24"/>
        </w:rPr>
        <w:drawing>
          <wp:inline distT="0" distB="0" distL="0" distR="0" wp14:anchorId="4DDA840E">
            <wp:extent cx="5715000" cy="6343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5000" cy="6343650"/>
                    </a:xfrm>
                    <a:prstGeom prst="rect">
                      <a:avLst/>
                    </a:prstGeom>
                    <a:noFill/>
                  </pic:spPr>
                </pic:pic>
              </a:graphicData>
            </a:graphic>
          </wp:inline>
        </w:drawing>
      </w:r>
    </w:p>
    <w:p w:rsidR="00457981" w:rsidRDefault="00457981" w:rsidP="00E6265D">
      <w:pPr>
        <w:rPr>
          <w:sz w:val="24"/>
          <w:szCs w:val="24"/>
        </w:rPr>
      </w:pPr>
      <w:r w:rsidRPr="00EC6D01">
        <w:rPr>
          <w:sz w:val="24"/>
          <w:szCs w:val="24"/>
        </w:rPr>
        <w:t>Figure 9.  Hourly Daylight Glare probability on (a) June 21 and (b) December 21</w:t>
      </w:r>
    </w:p>
    <w:p w:rsidR="00056568" w:rsidRDefault="00056568" w:rsidP="00E6265D">
      <w:pPr>
        <w:rPr>
          <w:sz w:val="24"/>
          <w:szCs w:val="24"/>
        </w:rPr>
      </w:pPr>
    </w:p>
    <w:p w:rsidR="00056568" w:rsidRPr="00EC6D01" w:rsidRDefault="00056568" w:rsidP="00056568">
      <w:pPr>
        <w:rPr>
          <w:sz w:val="24"/>
          <w:szCs w:val="24"/>
        </w:rPr>
      </w:pPr>
      <w:r w:rsidRPr="00EC6D01">
        <w:rPr>
          <w:sz w:val="24"/>
          <w:szCs w:val="24"/>
        </w:rPr>
        <w:lastRenderedPageBreak/>
        <w:t>Finally, students generated fish-eye images for glare analysis in DIVA, which provide DGP values of specific point of room at specific time of year as is shown in Figure 10. The blue and red colors approximately met imperceptible rate for glare that is less than 35% of DGP value. The blue color coating indicates high ability to decrease glare in comparison to red color. Yellow color is almost placed in the intolerable area with DGP above 45%.</w:t>
      </w:r>
    </w:p>
    <w:p w:rsidR="00056568" w:rsidRDefault="00056568" w:rsidP="00E6265D">
      <w:pPr>
        <w:rPr>
          <w:sz w:val="24"/>
          <w:szCs w:val="24"/>
        </w:rPr>
      </w:pPr>
    </w:p>
    <w:p w:rsidR="00457981" w:rsidRPr="00EC6D01" w:rsidRDefault="00457981" w:rsidP="00457981">
      <w:pPr>
        <w:rPr>
          <w:sz w:val="24"/>
          <w:szCs w:val="24"/>
        </w:rPr>
      </w:pPr>
    </w:p>
    <w:p w:rsidR="00457981" w:rsidRPr="00EC6D01" w:rsidRDefault="00457981" w:rsidP="00457981">
      <w:pPr>
        <w:rPr>
          <w:sz w:val="24"/>
          <w:szCs w:val="24"/>
        </w:rPr>
      </w:pPr>
      <w:r w:rsidRPr="00EC6D01">
        <w:rPr>
          <w:noProof/>
          <w:sz w:val="24"/>
          <w:szCs w:val="24"/>
        </w:rPr>
        <w:drawing>
          <wp:inline distT="0" distB="0" distL="0" distR="0" wp14:anchorId="1E5AA484" wp14:editId="16660C10">
            <wp:extent cx="5603875" cy="21050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606226" cy="2105908"/>
                    </a:xfrm>
                    <a:prstGeom prst="rect">
                      <a:avLst/>
                    </a:prstGeom>
                    <a:noFill/>
                  </pic:spPr>
                </pic:pic>
              </a:graphicData>
            </a:graphic>
          </wp:inline>
        </w:drawing>
      </w:r>
    </w:p>
    <w:p w:rsidR="00457981" w:rsidRPr="00EC6D01" w:rsidRDefault="00457981" w:rsidP="00E6265D">
      <w:pPr>
        <w:jc w:val="center"/>
        <w:rPr>
          <w:sz w:val="24"/>
          <w:szCs w:val="24"/>
        </w:rPr>
      </w:pPr>
      <w:r w:rsidRPr="00EC6D01">
        <w:rPr>
          <w:sz w:val="24"/>
          <w:szCs w:val="24"/>
        </w:rPr>
        <w:t>Figure 10. Fish-eye images of photochromic glasses on June 21 at 12:00 PM</w:t>
      </w:r>
    </w:p>
    <w:p w:rsidR="00457981" w:rsidRPr="00EC6D01" w:rsidRDefault="00457981" w:rsidP="00457981">
      <w:pPr>
        <w:rPr>
          <w:sz w:val="24"/>
          <w:szCs w:val="24"/>
        </w:rPr>
      </w:pPr>
    </w:p>
    <w:p w:rsidR="00E6265D" w:rsidRDefault="00E6265D" w:rsidP="00E6265D">
      <w:pPr>
        <w:rPr>
          <w:b/>
          <w:bCs/>
          <w:sz w:val="24"/>
          <w:szCs w:val="24"/>
        </w:rPr>
      </w:pPr>
    </w:p>
    <w:p w:rsidR="00457981" w:rsidRPr="00E6265D" w:rsidRDefault="00457981" w:rsidP="00E6265D">
      <w:pPr>
        <w:rPr>
          <w:b/>
          <w:bCs/>
          <w:sz w:val="24"/>
          <w:szCs w:val="24"/>
        </w:rPr>
      </w:pPr>
      <w:r w:rsidRPr="00E6265D">
        <w:rPr>
          <w:b/>
          <w:bCs/>
          <w:sz w:val="24"/>
          <w:szCs w:val="24"/>
        </w:rPr>
        <w:t>Conclusions</w:t>
      </w:r>
    </w:p>
    <w:p w:rsidR="00E6265D" w:rsidRPr="00EC6D01" w:rsidRDefault="00E6265D" w:rsidP="00E6265D">
      <w:pPr>
        <w:rPr>
          <w:sz w:val="24"/>
          <w:szCs w:val="24"/>
        </w:rPr>
      </w:pPr>
    </w:p>
    <w:p w:rsidR="00457981" w:rsidRPr="00EC6D01" w:rsidRDefault="00457981" w:rsidP="00457981">
      <w:pPr>
        <w:rPr>
          <w:sz w:val="24"/>
          <w:szCs w:val="24"/>
        </w:rPr>
      </w:pPr>
      <w:r w:rsidRPr="00EC6D01">
        <w:rPr>
          <w:sz w:val="24"/>
          <w:szCs w:val="24"/>
        </w:rPr>
        <w:t xml:space="preserve">In this paper, a number of educational activities have been presented that are suitable for architecture, interior design, chemistry, and polymer/coating students who want to gain hands-on learning experience in the design process of an interdisciplinary project on using photochromic glasses for responsive material-based façade systems. </w:t>
      </w:r>
    </w:p>
    <w:p w:rsidR="00E6265D" w:rsidRDefault="00E6265D" w:rsidP="00457981">
      <w:pPr>
        <w:rPr>
          <w:sz w:val="24"/>
          <w:szCs w:val="24"/>
        </w:rPr>
      </w:pPr>
    </w:p>
    <w:p w:rsidR="00457981" w:rsidRDefault="00457981" w:rsidP="00457981">
      <w:pPr>
        <w:rPr>
          <w:sz w:val="24"/>
          <w:szCs w:val="24"/>
        </w:rPr>
      </w:pPr>
      <w:r w:rsidRPr="00EC6D01">
        <w:rPr>
          <w:sz w:val="24"/>
          <w:szCs w:val="24"/>
        </w:rPr>
        <w:t xml:space="preserve">The presented activities consist of educational modules for the smart photochromic coating formulation, optical properties and characterization of the developed coated glass, and the performance evaluation of the designed colored windows. These activities can be utilized in senior design projects, independent studies, and graduate theses by both undergraduate and graduate students.  </w:t>
      </w:r>
    </w:p>
    <w:p w:rsidR="00E6265D" w:rsidRPr="00EC6D01" w:rsidRDefault="00E6265D" w:rsidP="00457981">
      <w:pPr>
        <w:rPr>
          <w:sz w:val="24"/>
          <w:szCs w:val="24"/>
        </w:rPr>
      </w:pPr>
    </w:p>
    <w:p w:rsidR="008435CD" w:rsidRDefault="008435CD">
      <w:pPr>
        <w:rPr>
          <w:sz w:val="24"/>
          <w:szCs w:val="24"/>
        </w:rPr>
      </w:pPr>
    </w:p>
    <w:p w:rsidR="005121B5" w:rsidRPr="00BA543C" w:rsidRDefault="00351203">
      <w:pPr>
        <w:rPr>
          <w:b/>
          <w:sz w:val="24"/>
          <w:szCs w:val="24"/>
        </w:rPr>
      </w:pPr>
      <w:r w:rsidRPr="00BA543C">
        <w:rPr>
          <w:b/>
          <w:sz w:val="24"/>
          <w:szCs w:val="24"/>
        </w:rPr>
        <w:t>References</w:t>
      </w:r>
    </w:p>
    <w:p w:rsidR="00B90779" w:rsidRPr="00BA543C" w:rsidRDefault="00B90779">
      <w:pPr>
        <w:rPr>
          <w:b/>
          <w:sz w:val="24"/>
          <w:szCs w:val="24"/>
          <w:u w:val="single"/>
        </w:rPr>
      </w:pPr>
    </w:p>
    <w:p w:rsidR="00E6265D" w:rsidRPr="00E6265D" w:rsidRDefault="00E6265D" w:rsidP="00E6265D">
      <w:pPr>
        <w:ind w:left="720" w:hanging="720"/>
        <w:rPr>
          <w:sz w:val="24"/>
          <w:szCs w:val="24"/>
        </w:rPr>
      </w:pPr>
      <w:r w:rsidRPr="00E6265D">
        <w:rPr>
          <w:sz w:val="24"/>
          <w:szCs w:val="24"/>
        </w:rPr>
        <w:fldChar w:fldCharType="begin"/>
      </w:r>
      <w:r w:rsidRPr="00E6265D">
        <w:rPr>
          <w:sz w:val="24"/>
          <w:szCs w:val="24"/>
        </w:rPr>
        <w:instrText xml:space="preserve"> ADDIN ZOTERO_BIBL {"uncited":[],"omitted":[],"custom":[]} CSL_BIBLIOGRAPHY </w:instrText>
      </w:r>
      <w:r w:rsidRPr="00E6265D">
        <w:rPr>
          <w:sz w:val="24"/>
          <w:szCs w:val="24"/>
        </w:rPr>
        <w:fldChar w:fldCharType="separate"/>
      </w:r>
      <w:r w:rsidRPr="00E6265D">
        <w:rPr>
          <w:sz w:val="24"/>
          <w:szCs w:val="24"/>
        </w:rPr>
        <w:t>[1]</w:t>
      </w:r>
      <w:r w:rsidRPr="00E6265D">
        <w:rPr>
          <w:sz w:val="24"/>
          <w:szCs w:val="24"/>
        </w:rPr>
        <w:tab/>
        <w:t>“Innovate America - Council on Competitiveness.” https://www.compete.org/reports/all/202 (accessed Jul. 26, 2020).</w:t>
      </w:r>
    </w:p>
    <w:p w:rsidR="00E6265D" w:rsidRPr="00E6265D" w:rsidRDefault="00E6265D" w:rsidP="00E6265D">
      <w:pPr>
        <w:ind w:left="720" w:hanging="720"/>
        <w:rPr>
          <w:sz w:val="24"/>
          <w:szCs w:val="24"/>
        </w:rPr>
      </w:pPr>
      <w:r w:rsidRPr="00E6265D">
        <w:rPr>
          <w:sz w:val="24"/>
          <w:szCs w:val="24"/>
        </w:rPr>
        <w:t>[2]</w:t>
      </w:r>
      <w:r w:rsidRPr="00E6265D">
        <w:rPr>
          <w:sz w:val="24"/>
          <w:szCs w:val="24"/>
        </w:rPr>
        <w:tab/>
        <w:t xml:space="preserve">D. M. Richter and M. C. Paretti, “Identifying barriers to and outcomes of interdisciplinarity in the engineering classroom,” </w:t>
      </w:r>
      <w:r w:rsidRPr="00E6265D">
        <w:rPr>
          <w:i/>
          <w:iCs/>
          <w:sz w:val="24"/>
          <w:szCs w:val="24"/>
        </w:rPr>
        <w:t>Eur. J. Eng. Educ.</w:t>
      </w:r>
      <w:r w:rsidRPr="00E6265D">
        <w:rPr>
          <w:sz w:val="24"/>
          <w:szCs w:val="24"/>
        </w:rPr>
        <w:t>, vol. 34, no. 1, pp. 29–45, Mar. 2009, doi: 10.1080/03043790802710185.</w:t>
      </w:r>
    </w:p>
    <w:p w:rsidR="00E6265D" w:rsidRPr="00E6265D" w:rsidRDefault="00E6265D" w:rsidP="00E6265D">
      <w:pPr>
        <w:ind w:left="720" w:hanging="720"/>
        <w:rPr>
          <w:sz w:val="24"/>
          <w:szCs w:val="24"/>
        </w:rPr>
      </w:pPr>
      <w:r w:rsidRPr="00E6265D">
        <w:rPr>
          <w:sz w:val="24"/>
          <w:szCs w:val="24"/>
        </w:rPr>
        <w:t>[3]</w:t>
      </w:r>
      <w:r w:rsidRPr="00E6265D">
        <w:rPr>
          <w:sz w:val="24"/>
          <w:szCs w:val="24"/>
        </w:rPr>
        <w:tab/>
        <w:t xml:space="preserve">I. of Medicine, National Academy of Sciences, Committee on Facilitating Interdisciplinary Research, E. Committee on Science and Public Policy, and National </w:t>
      </w:r>
      <w:r w:rsidRPr="00E6265D">
        <w:rPr>
          <w:sz w:val="24"/>
          <w:szCs w:val="24"/>
        </w:rPr>
        <w:lastRenderedPageBreak/>
        <w:t xml:space="preserve">Academy of Engineering, </w:t>
      </w:r>
      <w:r w:rsidRPr="00E6265D">
        <w:rPr>
          <w:i/>
          <w:iCs/>
          <w:sz w:val="24"/>
          <w:szCs w:val="24"/>
        </w:rPr>
        <w:t>Facilitating interdisciplinary research</w:t>
      </w:r>
      <w:r w:rsidRPr="00E6265D">
        <w:rPr>
          <w:sz w:val="24"/>
          <w:szCs w:val="24"/>
        </w:rPr>
        <w:t>. National Academies, 2005.</w:t>
      </w:r>
    </w:p>
    <w:p w:rsidR="00E6265D" w:rsidRPr="00E6265D" w:rsidRDefault="00E6265D" w:rsidP="00E6265D">
      <w:pPr>
        <w:ind w:left="720" w:hanging="720"/>
        <w:rPr>
          <w:sz w:val="24"/>
          <w:szCs w:val="24"/>
        </w:rPr>
      </w:pPr>
      <w:r w:rsidRPr="00E6265D">
        <w:rPr>
          <w:sz w:val="24"/>
          <w:szCs w:val="24"/>
        </w:rPr>
        <w:t>[4]</w:t>
      </w:r>
      <w:r w:rsidRPr="00E6265D">
        <w:rPr>
          <w:sz w:val="24"/>
          <w:szCs w:val="24"/>
        </w:rPr>
        <w:tab/>
        <w:t xml:space="preserve">I. Hargittai, “Handbook of the Undergraduate Curriculum: A Comprehensive Guide to Purposes, Structures, Practices, and Change (Gaff, Jerry G.; Radcliffe, James L.),” </w:t>
      </w:r>
      <w:r w:rsidRPr="00E6265D">
        <w:rPr>
          <w:i/>
          <w:iCs/>
          <w:sz w:val="24"/>
          <w:szCs w:val="24"/>
        </w:rPr>
        <w:t>J. Chem. Educ.</w:t>
      </w:r>
      <w:r w:rsidRPr="00E6265D">
        <w:rPr>
          <w:sz w:val="24"/>
          <w:szCs w:val="24"/>
        </w:rPr>
        <w:t>, vol. 74, no. 5, p. 493, May 1997, doi: 10.1021/ed074p493.</w:t>
      </w:r>
    </w:p>
    <w:p w:rsidR="00E6265D" w:rsidRPr="00E6265D" w:rsidRDefault="00E6265D" w:rsidP="00E6265D">
      <w:pPr>
        <w:ind w:left="720" w:hanging="720"/>
        <w:rPr>
          <w:sz w:val="24"/>
          <w:szCs w:val="24"/>
        </w:rPr>
      </w:pPr>
      <w:r w:rsidRPr="00E6265D">
        <w:rPr>
          <w:sz w:val="24"/>
          <w:szCs w:val="24"/>
        </w:rPr>
        <w:t>[5]</w:t>
      </w:r>
      <w:r w:rsidRPr="00E6265D">
        <w:rPr>
          <w:sz w:val="24"/>
          <w:szCs w:val="24"/>
        </w:rPr>
        <w:tab/>
        <w:t xml:space="preserve">A. F. Edwards and Association for Integrative Studies, </w:t>
      </w:r>
      <w:r w:rsidRPr="00E6265D">
        <w:rPr>
          <w:i/>
          <w:iCs/>
          <w:sz w:val="24"/>
          <w:szCs w:val="24"/>
        </w:rPr>
        <w:t>Interdisciplinary undergraduate programs: a directory</w:t>
      </w:r>
      <w:r w:rsidRPr="00E6265D">
        <w:rPr>
          <w:sz w:val="24"/>
          <w:szCs w:val="24"/>
        </w:rPr>
        <w:t>, 2nd ed. Acton, MA: Copley Publishing Group, 1996.</w:t>
      </w:r>
    </w:p>
    <w:p w:rsidR="00E6265D" w:rsidRPr="00E6265D" w:rsidRDefault="00E6265D" w:rsidP="00E6265D">
      <w:pPr>
        <w:ind w:left="720" w:hanging="720"/>
        <w:rPr>
          <w:sz w:val="24"/>
          <w:szCs w:val="24"/>
        </w:rPr>
      </w:pPr>
      <w:r w:rsidRPr="00E6265D">
        <w:rPr>
          <w:sz w:val="24"/>
          <w:szCs w:val="24"/>
        </w:rPr>
        <w:t>[6]</w:t>
      </w:r>
      <w:r w:rsidRPr="00E6265D">
        <w:rPr>
          <w:sz w:val="24"/>
          <w:szCs w:val="24"/>
        </w:rPr>
        <w:tab/>
        <w:t xml:space="preserve">A. Jutraz and T. Zupancic, “The Role of Architect in Interdisciplinary Collaborative Design Studios,” </w:t>
      </w:r>
      <w:r w:rsidRPr="00E6265D">
        <w:rPr>
          <w:i/>
          <w:iCs/>
          <w:sz w:val="24"/>
          <w:szCs w:val="24"/>
        </w:rPr>
        <w:t>Igra Ustvarjalnosti - Creat. Game</w:t>
      </w:r>
      <w:r w:rsidRPr="00E6265D">
        <w:rPr>
          <w:sz w:val="24"/>
          <w:szCs w:val="24"/>
        </w:rPr>
        <w:t>, vol. 2014, no. 2, pp. 34–42, 2014, doi: 10.15292/IU-CG.2014.02.034-042.</w:t>
      </w:r>
    </w:p>
    <w:p w:rsidR="00E6265D" w:rsidRPr="00E6265D" w:rsidRDefault="00E6265D" w:rsidP="00E6265D">
      <w:pPr>
        <w:ind w:left="720" w:hanging="720"/>
        <w:rPr>
          <w:sz w:val="24"/>
          <w:szCs w:val="24"/>
        </w:rPr>
      </w:pPr>
      <w:r w:rsidRPr="00E6265D">
        <w:rPr>
          <w:sz w:val="24"/>
          <w:szCs w:val="24"/>
        </w:rPr>
        <w:t>[7]</w:t>
      </w:r>
      <w:r w:rsidRPr="00E6265D">
        <w:rPr>
          <w:sz w:val="24"/>
          <w:szCs w:val="24"/>
        </w:rPr>
        <w:tab/>
        <w:t xml:space="preserve">J. T. Klein, </w:t>
      </w:r>
      <w:r w:rsidRPr="00E6265D">
        <w:rPr>
          <w:i/>
          <w:iCs/>
          <w:sz w:val="24"/>
          <w:szCs w:val="24"/>
        </w:rPr>
        <w:t>Crossing boundaries: knowledge, disciplinarities, and interdisciplinarities</w:t>
      </w:r>
      <w:r w:rsidRPr="00E6265D">
        <w:rPr>
          <w:sz w:val="24"/>
          <w:szCs w:val="24"/>
        </w:rPr>
        <w:t>. Charlottesville, Va: University Press of Virginia, 1996.</w:t>
      </w:r>
    </w:p>
    <w:p w:rsidR="00E6265D" w:rsidRPr="00E6265D" w:rsidRDefault="00E6265D" w:rsidP="00E6265D">
      <w:pPr>
        <w:ind w:left="720" w:hanging="720"/>
        <w:rPr>
          <w:sz w:val="24"/>
          <w:szCs w:val="24"/>
        </w:rPr>
      </w:pPr>
      <w:r w:rsidRPr="00E6265D">
        <w:rPr>
          <w:sz w:val="24"/>
          <w:szCs w:val="24"/>
        </w:rPr>
        <w:t>[8]</w:t>
      </w:r>
      <w:r w:rsidRPr="00E6265D">
        <w:rPr>
          <w:sz w:val="24"/>
          <w:szCs w:val="24"/>
        </w:rPr>
        <w:tab/>
        <w:t xml:space="preserve">K. Yocom, G. Proksch, B. Born, and S. K. Tyman, “The Built Environments Laboratory: An Interdisciplinary Framework for Studio Education in the Planning and Design Disciplines,” </w:t>
      </w:r>
      <w:r w:rsidRPr="00E6265D">
        <w:rPr>
          <w:i/>
          <w:iCs/>
          <w:sz w:val="24"/>
          <w:szCs w:val="24"/>
        </w:rPr>
        <w:t>J. Educ. Built Environ.</w:t>
      </w:r>
      <w:r w:rsidRPr="00E6265D">
        <w:rPr>
          <w:sz w:val="24"/>
          <w:szCs w:val="24"/>
        </w:rPr>
        <w:t>, vol. 7, no. 2, pp. 8–25, 2012, doi: 10.11120/jebe.2012.07020008.</w:t>
      </w:r>
    </w:p>
    <w:p w:rsidR="00E6265D" w:rsidRPr="00E6265D" w:rsidRDefault="00E6265D" w:rsidP="00E6265D">
      <w:pPr>
        <w:ind w:left="720" w:hanging="720"/>
        <w:rPr>
          <w:sz w:val="24"/>
          <w:szCs w:val="24"/>
        </w:rPr>
      </w:pPr>
      <w:r w:rsidRPr="00E6265D">
        <w:rPr>
          <w:sz w:val="24"/>
          <w:szCs w:val="24"/>
        </w:rPr>
        <w:t>[9]</w:t>
      </w:r>
      <w:r w:rsidRPr="00E6265D">
        <w:rPr>
          <w:sz w:val="24"/>
          <w:szCs w:val="24"/>
        </w:rPr>
        <w:tab/>
        <w:t xml:space="preserve">J. K. Ochsner, “Behind the Mask: A Psychoanalytic Perspective on Interaction in the Design Studio,” </w:t>
      </w:r>
      <w:r w:rsidRPr="00E6265D">
        <w:rPr>
          <w:i/>
          <w:iCs/>
          <w:sz w:val="24"/>
          <w:szCs w:val="24"/>
        </w:rPr>
        <w:t>J. Archit. Educ.</w:t>
      </w:r>
      <w:r w:rsidRPr="00E6265D">
        <w:rPr>
          <w:sz w:val="24"/>
          <w:szCs w:val="24"/>
        </w:rPr>
        <w:t>, vol. 53, no. 4, pp. 194–206, 2000, doi: 10.1162/104648800564608.</w:t>
      </w:r>
    </w:p>
    <w:p w:rsidR="00E6265D" w:rsidRPr="00E6265D" w:rsidRDefault="00E6265D" w:rsidP="00E6265D">
      <w:pPr>
        <w:ind w:left="720" w:hanging="720"/>
        <w:rPr>
          <w:sz w:val="24"/>
          <w:szCs w:val="24"/>
        </w:rPr>
      </w:pPr>
      <w:r w:rsidRPr="00E6265D">
        <w:rPr>
          <w:sz w:val="24"/>
          <w:szCs w:val="24"/>
        </w:rPr>
        <w:t>[10]</w:t>
      </w:r>
      <w:r w:rsidRPr="00E6265D">
        <w:rPr>
          <w:sz w:val="24"/>
          <w:szCs w:val="24"/>
        </w:rPr>
        <w:tab/>
        <w:t xml:space="preserve">B. D. Wortham, “The Way We Think about the Way We Think: Architecture is a Paradigm for Reconsidering Research,” </w:t>
      </w:r>
      <w:r w:rsidRPr="00E6265D">
        <w:rPr>
          <w:i/>
          <w:iCs/>
          <w:sz w:val="24"/>
          <w:szCs w:val="24"/>
        </w:rPr>
        <w:t>J. Archit. Educ.</w:t>
      </w:r>
      <w:r w:rsidRPr="00E6265D">
        <w:rPr>
          <w:sz w:val="24"/>
          <w:szCs w:val="24"/>
        </w:rPr>
        <w:t>, vol. 61, no. 1, pp. 44–53, 2007, doi: 10.1111/j.1531-314X.2007.00127.x.</w:t>
      </w:r>
    </w:p>
    <w:p w:rsidR="00E6265D" w:rsidRPr="00E6265D" w:rsidRDefault="00E6265D" w:rsidP="00E6265D">
      <w:pPr>
        <w:ind w:left="720" w:hanging="720"/>
        <w:rPr>
          <w:sz w:val="24"/>
          <w:szCs w:val="24"/>
        </w:rPr>
      </w:pPr>
      <w:r w:rsidRPr="00E6265D">
        <w:rPr>
          <w:sz w:val="24"/>
          <w:szCs w:val="24"/>
        </w:rPr>
        <w:t>[11]</w:t>
      </w:r>
      <w:r w:rsidRPr="00E6265D">
        <w:rPr>
          <w:sz w:val="24"/>
          <w:szCs w:val="24"/>
        </w:rPr>
        <w:tab/>
        <w:t>N. Heidari Matin, A. Eydgahi, and S. Shyu, “Comparative Analysis of Technologies Used in Responsive Building Facades,” presented at the The american society of engineering education conference, Colombus, Ohio, Jun. 2017, [Online]. Available: https://www.researchgate.net/publication/318213712_Comparative_Analysis_of_Technologies_Used_in_Responsive_Building_Facades.</w:t>
      </w:r>
    </w:p>
    <w:p w:rsidR="00E6265D" w:rsidRPr="00E6265D" w:rsidRDefault="00E6265D" w:rsidP="00E6265D">
      <w:pPr>
        <w:ind w:left="720" w:hanging="720"/>
        <w:rPr>
          <w:sz w:val="24"/>
          <w:szCs w:val="24"/>
        </w:rPr>
      </w:pPr>
      <w:r w:rsidRPr="00E6265D">
        <w:rPr>
          <w:sz w:val="24"/>
          <w:szCs w:val="24"/>
        </w:rPr>
        <w:t>[12]</w:t>
      </w:r>
      <w:r w:rsidRPr="00E6265D">
        <w:rPr>
          <w:sz w:val="24"/>
          <w:szCs w:val="24"/>
        </w:rPr>
        <w:tab/>
        <w:t>“Intergovernmental panel on climate change report,” 2018. [Online]. Available: https://www.ipcc.ch/site/assets/uploads/2018/11/pr_181008_P48_spm_en.pdf.</w:t>
      </w:r>
    </w:p>
    <w:p w:rsidR="00E6265D" w:rsidRPr="00E6265D" w:rsidRDefault="00E6265D" w:rsidP="00E6265D">
      <w:pPr>
        <w:ind w:left="720" w:hanging="720"/>
        <w:rPr>
          <w:sz w:val="24"/>
          <w:szCs w:val="24"/>
        </w:rPr>
      </w:pPr>
      <w:r w:rsidRPr="00E6265D">
        <w:rPr>
          <w:sz w:val="24"/>
          <w:szCs w:val="24"/>
        </w:rPr>
        <w:t>[13]</w:t>
      </w:r>
      <w:r w:rsidRPr="00E6265D">
        <w:rPr>
          <w:sz w:val="24"/>
          <w:szCs w:val="24"/>
        </w:rPr>
        <w:tab/>
        <w:t xml:space="preserve">M. Bechthold and J. C. Weaver, “Materials science and architecture,” </w:t>
      </w:r>
      <w:r w:rsidRPr="00E6265D">
        <w:rPr>
          <w:i/>
          <w:iCs/>
          <w:sz w:val="24"/>
          <w:szCs w:val="24"/>
        </w:rPr>
        <w:t>Nat. Rev. Mater.</w:t>
      </w:r>
      <w:r w:rsidRPr="00E6265D">
        <w:rPr>
          <w:sz w:val="24"/>
          <w:szCs w:val="24"/>
        </w:rPr>
        <w:t>, vol. 2, no. 12, Art. no. 12, Dec. 2017, doi: 10.1038/natrevmats.2017.82.</w:t>
      </w:r>
    </w:p>
    <w:p w:rsidR="00E6265D" w:rsidRPr="00E6265D" w:rsidRDefault="00E6265D" w:rsidP="00E6265D">
      <w:pPr>
        <w:ind w:left="720" w:hanging="720"/>
        <w:rPr>
          <w:sz w:val="24"/>
          <w:szCs w:val="24"/>
        </w:rPr>
      </w:pPr>
      <w:r w:rsidRPr="00E6265D">
        <w:rPr>
          <w:sz w:val="24"/>
          <w:szCs w:val="24"/>
        </w:rPr>
        <w:t>[14]</w:t>
      </w:r>
      <w:r w:rsidRPr="00E6265D">
        <w:rPr>
          <w:sz w:val="24"/>
          <w:szCs w:val="24"/>
        </w:rPr>
        <w:tab/>
        <w:t xml:space="preserve">N. H. Matin </w:t>
      </w:r>
      <w:r w:rsidRPr="00E6265D">
        <w:rPr>
          <w:i/>
          <w:iCs/>
          <w:sz w:val="24"/>
          <w:szCs w:val="24"/>
        </w:rPr>
        <w:t>et al.</w:t>
      </w:r>
      <w:r w:rsidRPr="00E6265D">
        <w:rPr>
          <w:sz w:val="24"/>
          <w:szCs w:val="24"/>
        </w:rPr>
        <w:t>, “Evaluating Visual Comfort Metrics of Responsive Facade Systems as Educational Activities,” presented at the 2018 ASEE Annual Conference &amp; Exposition.</w:t>
      </w:r>
    </w:p>
    <w:p w:rsidR="00E6265D" w:rsidRPr="00E6265D" w:rsidRDefault="00E6265D" w:rsidP="00E6265D">
      <w:pPr>
        <w:ind w:left="720" w:hanging="720"/>
        <w:rPr>
          <w:sz w:val="24"/>
          <w:szCs w:val="24"/>
        </w:rPr>
      </w:pPr>
      <w:r w:rsidRPr="00E6265D">
        <w:rPr>
          <w:sz w:val="24"/>
          <w:szCs w:val="24"/>
        </w:rPr>
        <w:t>[15]</w:t>
      </w:r>
      <w:r w:rsidRPr="00E6265D">
        <w:rPr>
          <w:sz w:val="24"/>
          <w:szCs w:val="24"/>
        </w:rPr>
        <w:tab/>
        <w:t>R. Arens, “Material libraries: promoting materiality and interdisciplinary collaboration,” 2008.</w:t>
      </w:r>
    </w:p>
    <w:p w:rsidR="00E6265D" w:rsidRPr="00E6265D" w:rsidRDefault="00E6265D" w:rsidP="00E6265D">
      <w:pPr>
        <w:ind w:left="720" w:hanging="720"/>
        <w:rPr>
          <w:sz w:val="24"/>
          <w:szCs w:val="24"/>
        </w:rPr>
      </w:pPr>
      <w:r w:rsidRPr="00E6265D">
        <w:rPr>
          <w:sz w:val="24"/>
          <w:szCs w:val="24"/>
        </w:rPr>
        <w:t>[16]</w:t>
      </w:r>
      <w:r w:rsidRPr="00E6265D">
        <w:rPr>
          <w:sz w:val="24"/>
          <w:szCs w:val="24"/>
        </w:rPr>
        <w:tab/>
        <w:t xml:space="preserve">S. E. Wilkes and M. A. Miodownik, “Materials library collections as tools for interdisciplinary research,” </w:t>
      </w:r>
      <w:r w:rsidRPr="00E6265D">
        <w:rPr>
          <w:i/>
          <w:iCs/>
          <w:sz w:val="24"/>
          <w:szCs w:val="24"/>
        </w:rPr>
        <w:t>Interdiscip. Sci. Rev.</w:t>
      </w:r>
      <w:r w:rsidRPr="00E6265D">
        <w:rPr>
          <w:sz w:val="24"/>
          <w:szCs w:val="24"/>
        </w:rPr>
        <w:t>, vol. 43, no. 1, pp. 3–23, Mar. 2018, doi: 10.1080/03080188.2018.1435450.</w:t>
      </w:r>
    </w:p>
    <w:p w:rsidR="00E6265D" w:rsidRPr="00E6265D" w:rsidRDefault="00E6265D" w:rsidP="00E6265D">
      <w:pPr>
        <w:ind w:left="720" w:hanging="720"/>
        <w:rPr>
          <w:sz w:val="24"/>
          <w:szCs w:val="24"/>
        </w:rPr>
      </w:pPr>
      <w:r w:rsidRPr="00E6265D">
        <w:rPr>
          <w:sz w:val="24"/>
          <w:szCs w:val="24"/>
        </w:rPr>
        <w:t>[17]</w:t>
      </w:r>
      <w:r w:rsidRPr="00E6265D">
        <w:rPr>
          <w:sz w:val="24"/>
          <w:szCs w:val="24"/>
        </w:rPr>
        <w:tab/>
        <w:t>K. Dewidar, “The role of intelligent façades in energy conservation,” p. 23.</w:t>
      </w:r>
    </w:p>
    <w:p w:rsidR="00E6265D" w:rsidRPr="00E6265D" w:rsidRDefault="00E6265D" w:rsidP="00E6265D">
      <w:pPr>
        <w:ind w:left="720" w:hanging="720"/>
        <w:rPr>
          <w:sz w:val="24"/>
          <w:szCs w:val="24"/>
        </w:rPr>
      </w:pPr>
      <w:r w:rsidRPr="00E6265D">
        <w:rPr>
          <w:sz w:val="24"/>
          <w:szCs w:val="24"/>
        </w:rPr>
        <w:t>[18]</w:t>
      </w:r>
      <w:r w:rsidRPr="00E6265D">
        <w:rPr>
          <w:sz w:val="24"/>
          <w:szCs w:val="24"/>
        </w:rPr>
        <w:tab/>
        <w:t xml:space="preserve">Y. J. Grobman, I. G. Capeluto, and G. Austern, “External shading in buildings: comparative analysis of daylighting performance in static and kinetic operation scenarios,” </w:t>
      </w:r>
      <w:r w:rsidRPr="00E6265D">
        <w:rPr>
          <w:i/>
          <w:iCs/>
          <w:sz w:val="24"/>
          <w:szCs w:val="24"/>
        </w:rPr>
        <w:t>Archit. Sci. Rev.</w:t>
      </w:r>
      <w:r w:rsidRPr="00E6265D">
        <w:rPr>
          <w:sz w:val="24"/>
          <w:szCs w:val="24"/>
        </w:rPr>
        <w:t>, vol. 60, no. 2, pp. 126–136, Mar. 2017, doi: 10.1080/00038628.2016.1266991.</w:t>
      </w:r>
    </w:p>
    <w:p w:rsidR="00E6265D" w:rsidRPr="00E6265D" w:rsidRDefault="00E6265D" w:rsidP="00E6265D">
      <w:pPr>
        <w:ind w:left="720" w:hanging="720"/>
        <w:rPr>
          <w:sz w:val="24"/>
          <w:szCs w:val="24"/>
        </w:rPr>
      </w:pPr>
      <w:r w:rsidRPr="00E6265D">
        <w:rPr>
          <w:sz w:val="24"/>
          <w:szCs w:val="24"/>
        </w:rPr>
        <w:lastRenderedPageBreak/>
        <w:t>[19]</w:t>
      </w:r>
      <w:r w:rsidRPr="00E6265D">
        <w:rPr>
          <w:sz w:val="24"/>
          <w:szCs w:val="24"/>
        </w:rPr>
        <w:tab/>
        <w:t xml:space="preserve">A. Karanouh and E. Kerber, “Innovations in dynamic architecture,” </w:t>
      </w:r>
      <w:r w:rsidRPr="00E6265D">
        <w:rPr>
          <w:i/>
          <w:iCs/>
          <w:sz w:val="24"/>
          <w:szCs w:val="24"/>
        </w:rPr>
        <w:t>J. Facade Des. Eng.</w:t>
      </w:r>
      <w:r w:rsidRPr="00E6265D">
        <w:rPr>
          <w:sz w:val="24"/>
          <w:szCs w:val="24"/>
        </w:rPr>
        <w:t>, vol. 3, no. 2, pp. 185–221, Jan. 2015, doi: 10.3233/FDE-150040.</w:t>
      </w:r>
    </w:p>
    <w:p w:rsidR="00E6265D" w:rsidRPr="00E6265D" w:rsidRDefault="00E6265D" w:rsidP="00E6265D">
      <w:pPr>
        <w:ind w:left="720" w:hanging="720"/>
        <w:rPr>
          <w:sz w:val="24"/>
          <w:szCs w:val="24"/>
        </w:rPr>
      </w:pPr>
      <w:r w:rsidRPr="00E6265D">
        <w:rPr>
          <w:sz w:val="24"/>
          <w:szCs w:val="24"/>
        </w:rPr>
        <w:t>[20]</w:t>
      </w:r>
      <w:r w:rsidRPr="00E6265D">
        <w:rPr>
          <w:sz w:val="24"/>
          <w:szCs w:val="24"/>
        </w:rPr>
        <w:tab/>
        <w:t>N. H. Matin and A. Eydgahi, “Learning Modules for Geometric Pattern Identification and Mathematical Modeling of Facade Systems,” presented at the 2019 ASEE Annual Conference &amp; Exposition, 2019.</w:t>
      </w:r>
    </w:p>
    <w:p w:rsidR="00E6265D" w:rsidRPr="00E6265D" w:rsidRDefault="00E6265D" w:rsidP="00E6265D">
      <w:pPr>
        <w:ind w:left="720" w:hanging="720"/>
        <w:rPr>
          <w:sz w:val="24"/>
          <w:szCs w:val="24"/>
        </w:rPr>
      </w:pPr>
      <w:r w:rsidRPr="00E6265D">
        <w:rPr>
          <w:sz w:val="24"/>
          <w:szCs w:val="24"/>
        </w:rPr>
        <w:t>[21]</w:t>
      </w:r>
      <w:r w:rsidRPr="00E6265D">
        <w:rPr>
          <w:sz w:val="24"/>
          <w:szCs w:val="24"/>
        </w:rPr>
        <w:tab/>
        <w:t xml:space="preserve">N. H. Matin and A. Eydgahi, “Factors affecting the design and development of responsive facades: a historical evolution,” </w:t>
      </w:r>
      <w:r w:rsidRPr="00E6265D">
        <w:rPr>
          <w:i/>
          <w:iCs/>
          <w:sz w:val="24"/>
          <w:szCs w:val="24"/>
        </w:rPr>
        <w:t>Intell. Build. Int.</w:t>
      </w:r>
      <w:r w:rsidRPr="00E6265D">
        <w:rPr>
          <w:sz w:val="24"/>
          <w:szCs w:val="24"/>
        </w:rPr>
        <w:t>, vol. 0, no. 0, pp. 1–14, Jan. 2019, doi: 10.1080/17508975.2018.1562414.</w:t>
      </w:r>
    </w:p>
    <w:p w:rsidR="00E6265D" w:rsidRPr="00E6265D" w:rsidRDefault="00E6265D" w:rsidP="00E6265D">
      <w:pPr>
        <w:ind w:left="720" w:hanging="720"/>
        <w:rPr>
          <w:sz w:val="24"/>
          <w:szCs w:val="24"/>
        </w:rPr>
      </w:pPr>
      <w:r w:rsidRPr="00E6265D">
        <w:rPr>
          <w:sz w:val="24"/>
          <w:szCs w:val="24"/>
        </w:rPr>
        <w:t>[22]</w:t>
      </w:r>
      <w:r w:rsidRPr="00E6265D">
        <w:rPr>
          <w:sz w:val="24"/>
          <w:szCs w:val="24"/>
        </w:rPr>
        <w:tab/>
        <w:t xml:space="preserve">N. Heidari Matin and A. Eydgahi, “Technologies used in responsive facade systems: a comparative study,” </w:t>
      </w:r>
      <w:r w:rsidRPr="00E6265D">
        <w:rPr>
          <w:i/>
          <w:iCs/>
          <w:sz w:val="24"/>
          <w:szCs w:val="24"/>
        </w:rPr>
        <w:t>Intell. Build. Int.</w:t>
      </w:r>
      <w:r w:rsidRPr="00E6265D">
        <w:rPr>
          <w:sz w:val="24"/>
          <w:szCs w:val="24"/>
        </w:rPr>
        <w:t>, pp. 1–20, Mar. 2019, doi: 10.1080/17508975.2019.1577213.</w:t>
      </w:r>
    </w:p>
    <w:p w:rsidR="00E6265D" w:rsidRPr="00E6265D" w:rsidRDefault="00E6265D" w:rsidP="00E6265D">
      <w:pPr>
        <w:ind w:left="720" w:hanging="720"/>
        <w:rPr>
          <w:sz w:val="24"/>
          <w:szCs w:val="24"/>
        </w:rPr>
      </w:pPr>
      <w:r w:rsidRPr="00E6265D">
        <w:rPr>
          <w:sz w:val="24"/>
          <w:szCs w:val="24"/>
        </w:rPr>
        <w:t>[23]</w:t>
      </w:r>
      <w:r w:rsidRPr="00E6265D">
        <w:rPr>
          <w:sz w:val="24"/>
          <w:szCs w:val="24"/>
        </w:rPr>
        <w:tab/>
        <w:t xml:space="preserve">S. Geoff, G. Angus, A. Matthew, and C. Michael, “Nanophotonics-enabled smart windows, buildings and wearables,” </w:t>
      </w:r>
      <w:r w:rsidRPr="00E6265D">
        <w:rPr>
          <w:i/>
          <w:iCs/>
          <w:sz w:val="24"/>
          <w:szCs w:val="24"/>
        </w:rPr>
        <w:t>Nanophotonics</w:t>
      </w:r>
      <w:r w:rsidRPr="00E6265D">
        <w:rPr>
          <w:sz w:val="24"/>
          <w:szCs w:val="24"/>
        </w:rPr>
        <w:t>, vol. 5, no. 1, pp. 55–73, Jun. 2016.</w:t>
      </w:r>
    </w:p>
    <w:p w:rsidR="00E6265D" w:rsidRPr="00E6265D" w:rsidRDefault="00E6265D" w:rsidP="00E6265D">
      <w:pPr>
        <w:ind w:left="720" w:hanging="720"/>
        <w:rPr>
          <w:sz w:val="24"/>
          <w:szCs w:val="24"/>
        </w:rPr>
      </w:pPr>
      <w:r w:rsidRPr="00E6265D">
        <w:rPr>
          <w:sz w:val="24"/>
          <w:szCs w:val="24"/>
        </w:rPr>
        <w:t>[24]</w:t>
      </w:r>
      <w:r w:rsidRPr="00E6265D">
        <w:rPr>
          <w:sz w:val="24"/>
          <w:szCs w:val="24"/>
        </w:rPr>
        <w:tab/>
        <w:t xml:space="preserve">C. G. Granqvist, “Electrochromics for smart windows: Oxide-based thin films and devices,” </w:t>
      </w:r>
      <w:r w:rsidRPr="00E6265D">
        <w:rPr>
          <w:i/>
          <w:iCs/>
          <w:sz w:val="24"/>
          <w:szCs w:val="24"/>
        </w:rPr>
        <w:t>Thin Solid Films</w:t>
      </w:r>
      <w:r w:rsidRPr="00E6265D">
        <w:rPr>
          <w:sz w:val="24"/>
          <w:szCs w:val="24"/>
        </w:rPr>
        <w:t>, vol. 564, pp. 1–38, Aug. 2014, doi: 10.1016/j.tsf.2014.02.002.</w:t>
      </w:r>
    </w:p>
    <w:p w:rsidR="00E6265D" w:rsidRPr="00E6265D" w:rsidRDefault="00E6265D" w:rsidP="00E6265D">
      <w:pPr>
        <w:ind w:left="720" w:hanging="720"/>
        <w:rPr>
          <w:sz w:val="24"/>
          <w:szCs w:val="24"/>
        </w:rPr>
      </w:pPr>
      <w:r w:rsidRPr="00E6265D">
        <w:rPr>
          <w:sz w:val="24"/>
          <w:szCs w:val="24"/>
        </w:rPr>
        <w:t>[25]</w:t>
      </w:r>
      <w:r w:rsidRPr="00E6265D">
        <w:rPr>
          <w:sz w:val="24"/>
          <w:szCs w:val="24"/>
        </w:rPr>
        <w:tab/>
        <w:t xml:space="preserve">F. Gugliermetti and F. Bisegna, “A model study of light control systems operating with Electrochromic Windows,” </w:t>
      </w:r>
      <w:r w:rsidRPr="00E6265D">
        <w:rPr>
          <w:i/>
          <w:iCs/>
          <w:sz w:val="24"/>
          <w:szCs w:val="24"/>
        </w:rPr>
        <w:t>Light. Res. Technol.</w:t>
      </w:r>
      <w:r w:rsidRPr="00E6265D">
        <w:rPr>
          <w:sz w:val="24"/>
          <w:szCs w:val="24"/>
        </w:rPr>
        <w:t>, vol. 37, no. 1, pp. 3–19, Mar. 2005, doi: 10.1191/1365782805li123oa.</w:t>
      </w:r>
    </w:p>
    <w:p w:rsidR="00E6265D" w:rsidRPr="00E6265D" w:rsidRDefault="00E6265D" w:rsidP="00E6265D">
      <w:pPr>
        <w:ind w:left="720" w:hanging="720"/>
        <w:rPr>
          <w:sz w:val="24"/>
          <w:szCs w:val="24"/>
        </w:rPr>
      </w:pPr>
      <w:r w:rsidRPr="00E6265D">
        <w:rPr>
          <w:sz w:val="24"/>
          <w:szCs w:val="24"/>
        </w:rPr>
        <w:t>[26]</w:t>
      </w:r>
      <w:r w:rsidRPr="00E6265D">
        <w:rPr>
          <w:sz w:val="24"/>
          <w:szCs w:val="24"/>
        </w:rPr>
        <w:tab/>
        <w:t xml:space="preserve">M. M. Seyfouri and R. Binions, “Sol-gel approaches to thermochromic vanadium dioxide coating for smart glazing application,” </w:t>
      </w:r>
      <w:r w:rsidRPr="00E6265D">
        <w:rPr>
          <w:i/>
          <w:iCs/>
          <w:sz w:val="24"/>
          <w:szCs w:val="24"/>
        </w:rPr>
        <w:t>Sol. Energy Mater. Sol. Cells</w:t>
      </w:r>
      <w:r w:rsidRPr="00E6265D">
        <w:rPr>
          <w:sz w:val="24"/>
          <w:szCs w:val="24"/>
        </w:rPr>
        <w:t>, vol. 159, pp. 52–65, Jan. 2017, doi: 10.1016/j.solmat.2016.08.035.</w:t>
      </w:r>
    </w:p>
    <w:p w:rsidR="00E6265D" w:rsidRPr="00E6265D" w:rsidRDefault="00E6265D" w:rsidP="00E6265D">
      <w:pPr>
        <w:ind w:left="720" w:hanging="720"/>
        <w:rPr>
          <w:sz w:val="24"/>
          <w:szCs w:val="24"/>
        </w:rPr>
      </w:pPr>
      <w:r w:rsidRPr="00E6265D">
        <w:rPr>
          <w:sz w:val="24"/>
          <w:szCs w:val="24"/>
        </w:rPr>
        <w:t>[27]</w:t>
      </w:r>
      <w:r w:rsidRPr="00E6265D">
        <w:rPr>
          <w:sz w:val="24"/>
          <w:szCs w:val="24"/>
        </w:rPr>
        <w:tab/>
        <w:t xml:space="preserve">W. Feng, L. Zou, G. Gao, G. Wu, J. Shen, and W. Li, “Gasochromic smart window: optical and thermal properties, energy simulation and feasibility analysis,” </w:t>
      </w:r>
      <w:r w:rsidRPr="00E6265D">
        <w:rPr>
          <w:i/>
          <w:iCs/>
          <w:sz w:val="24"/>
          <w:szCs w:val="24"/>
        </w:rPr>
        <w:t>Sol. Energy Mater. Sol. Cells</w:t>
      </w:r>
      <w:r w:rsidRPr="00E6265D">
        <w:rPr>
          <w:sz w:val="24"/>
          <w:szCs w:val="24"/>
        </w:rPr>
        <w:t>, vol. 144, pp. 316–323, Jan. 2016, doi: 10.1016/j.solmat.2015.09.029.</w:t>
      </w:r>
    </w:p>
    <w:p w:rsidR="00E6265D" w:rsidRPr="00E6265D" w:rsidRDefault="00E6265D" w:rsidP="00E6265D">
      <w:pPr>
        <w:ind w:left="720" w:hanging="720"/>
        <w:rPr>
          <w:sz w:val="24"/>
          <w:szCs w:val="24"/>
        </w:rPr>
      </w:pPr>
      <w:r w:rsidRPr="00E6265D">
        <w:rPr>
          <w:sz w:val="24"/>
          <w:szCs w:val="24"/>
        </w:rPr>
        <w:t>[28]</w:t>
      </w:r>
      <w:r w:rsidRPr="00E6265D">
        <w:rPr>
          <w:sz w:val="24"/>
          <w:szCs w:val="24"/>
        </w:rPr>
        <w:tab/>
        <w:t xml:space="preserve">H. Hosseinzadeh Khaligh, K. Liew, Y. Han, N. M. Abukhdeir, and I. A. Goldthorpe, “Silver nanowire transparent electrodes for liquid crystal-based smart windows,” </w:t>
      </w:r>
      <w:r w:rsidRPr="00E6265D">
        <w:rPr>
          <w:i/>
          <w:iCs/>
          <w:sz w:val="24"/>
          <w:szCs w:val="24"/>
        </w:rPr>
        <w:t>Sol. Energy Mater. Sol. Cells</w:t>
      </w:r>
      <w:r w:rsidRPr="00E6265D">
        <w:rPr>
          <w:sz w:val="24"/>
          <w:szCs w:val="24"/>
        </w:rPr>
        <w:t>, vol. 132, pp. 337–341, Jan. 2015, doi: 10.1016/j.solmat.2014.09.006.</w:t>
      </w:r>
    </w:p>
    <w:p w:rsidR="00E6265D" w:rsidRPr="00E6265D" w:rsidRDefault="00E6265D" w:rsidP="00E6265D">
      <w:pPr>
        <w:ind w:left="720" w:hanging="720"/>
        <w:rPr>
          <w:sz w:val="24"/>
          <w:szCs w:val="24"/>
        </w:rPr>
      </w:pPr>
      <w:r w:rsidRPr="00E6265D">
        <w:rPr>
          <w:sz w:val="24"/>
          <w:szCs w:val="24"/>
        </w:rPr>
        <w:t>[29]</w:t>
      </w:r>
      <w:r w:rsidRPr="00E6265D">
        <w:rPr>
          <w:sz w:val="24"/>
          <w:szCs w:val="24"/>
        </w:rPr>
        <w:tab/>
        <w:t xml:space="preserve">Q. Meng, G. Wang, H. Jiang, Y. Wang, and S. Xie, “Preparation of a fast photochromic ormosil matrix coating for smart windows,” </w:t>
      </w:r>
      <w:r w:rsidRPr="00E6265D">
        <w:rPr>
          <w:i/>
          <w:iCs/>
          <w:sz w:val="24"/>
          <w:szCs w:val="24"/>
        </w:rPr>
        <w:t>J. Mater. Sci.</w:t>
      </w:r>
      <w:r w:rsidRPr="00E6265D">
        <w:rPr>
          <w:sz w:val="24"/>
          <w:szCs w:val="24"/>
        </w:rPr>
        <w:t>, vol. 48, no. 17, pp. 5862–5870, Sep. 2013, doi: 10.1007/s10853-013-7382-x.</w:t>
      </w:r>
    </w:p>
    <w:p w:rsidR="00E6265D" w:rsidRPr="00E6265D" w:rsidRDefault="00E6265D" w:rsidP="00E6265D">
      <w:pPr>
        <w:ind w:left="720" w:hanging="720"/>
        <w:rPr>
          <w:sz w:val="24"/>
          <w:szCs w:val="24"/>
        </w:rPr>
      </w:pPr>
      <w:r w:rsidRPr="00E6265D">
        <w:rPr>
          <w:sz w:val="24"/>
          <w:szCs w:val="24"/>
        </w:rPr>
        <w:t>[30]</w:t>
      </w:r>
      <w:r w:rsidRPr="00E6265D">
        <w:rPr>
          <w:sz w:val="24"/>
          <w:szCs w:val="24"/>
        </w:rPr>
        <w:tab/>
        <w:t xml:space="preserve">M. W. Schwarz, W. B. Cowan, and J. C. Beatty, “An Experimental Comparison of RGB, YIQ, LAB, HSV, and Opponent Color Models,” </w:t>
      </w:r>
      <w:r w:rsidRPr="00E6265D">
        <w:rPr>
          <w:i/>
          <w:iCs/>
          <w:sz w:val="24"/>
          <w:szCs w:val="24"/>
        </w:rPr>
        <w:t>ACM Trans Graph</w:t>
      </w:r>
      <w:r w:rsidRPr="00E6265D">
        <w:rPr>
          <w:sz w:val="24"/>
          <w:szCs w:val="24"/>
        </w:rPr>
        <w:t>, vol. 6, no. 2, pp. 123–158, Apr. 1987, doi: 10.1145/31336.31338.</w:t>
      </w:r>
    </w:p>
    <w:p w:rsidR="00E6265D" w:rsidRPr="00E6265D" w:rsidRDefault="00E6265D" w:rsidP="00E6265D">
      <w:pPr>
        <w:ind w:left="720" w:hanging="720"/>
        <w:rPr>
          <w:sz w:val="24"/>
          <w:szCs w:val="24"/>
        </w:rPr>
      </w:pPr>
      <w:r w:rsidRPr="00E6265D">
        <w:rPr>
          <w:sz w:val="24"/>
          <w:szCs w:val="24"/>
        </w:rPr>
        <w:t>[31]</w:t>
      </w:r>
      <w:r w:rsidRPr="00E6265D">
        <w:rPr>
          <w:sz w:val="24"/>
          <w:szCs w:val="24"/>
        </w:rPr>
        <w:tab/>
        <w:t xml:space="preserve">L. Y. L. Wu, Q. Zhao, H. Huang, and R. J. Lim, “Sol-gel based photochromic coating for solar responsive smart window,” </w:t>
      </w:r>
      <w:r w:rsidRPr="00E6265D">
        <w:rPr>
          <w:i/>
          <w:iCs/>
          <w:sz w:val="24"/>
          <w:szCs w:val="24"/>
        </w:rPr>
        <w:t>Surf. Coat. Technol.</w:t>
      </w:r>
      <w:r w:rsidRPr="00E6265D">
        <w:rPr>
          <w:sz w:val="24"/>
          <w:szCs w:val="24"/>
        </w:rPr>
        <w:t>, vol. 320, pp. 601–607, Jun. 2017, doi: 10.1016/j.surfcoat.2016.10.074.</w:t>
      </w:r>
    </w:p>
    <w:p w:rsidR="00E6265D" w:rsidRPr="00E6265D" w:rsidRDefault="00E6265D" w:rsidP="00E6265D">
      <w:pPr>
        <w:ind w:left="720" w:hanging="720"/>
        <w:rPr>
          <w:sz w:val="24"/>
          <w:szCs w:val="24"/>
        </w:rPr>
      </w:pPr>
      <w:r w:rsidRPr="00E6265D">
        <w:rPr>
          <w:sz w:val="24"/>
          <w:szCs w:val="24"/>
        </w:rPr>
        <w:t>[32]</w:t>
      </w:r>
      <w:r w:rsidRPr="00E6265D">
        <w:rPr>
          <w:sz w:val="24"/>
          <w:szCs w:val="24"/>
        </w:rPr>
        <w:tab/>
        <w:t>C. K. Khoo, J. Burry, and M. C. Burry, “Soft responsive kinetic system: An elastic transformable architectural skin for climatic and visual control,” 2011.</w:t>
      </w:r>
    </w:p>
    <w:p w:rsidR="00E6265D" w:rsidRPr="00E6265D" w:rsidRDefault="00E6265D" w:rsidP="00E6265D">
      <w:pPr>
        <w:ind w:left="720" w:hanging="720"/>
        <w:rPr>
          <w:sz w:val="24"/>
          <w:szCs w:val="24"/>
        </w:rPr>
      </w:pPr>
      <w:r w:rsidRPr="00E6265D">
        <w:rPr>
          <w:sz w:val="24"/>
          <w:szCs w:val="24"/>
        </w:rPr>
        <w:t>[33]</w:t>
      </w:r>
      <w:r w:rsidRPr="00E6265D">
        <w:rPr>
          <w:sz w:val="24"/>
          <w:szCs w:val="24"/>
        </w:rPr>
        <w:tab/>
        <w:t xml:space="preserve">F. Zareanshahraki, H. R. Asemani, J. Skuza, and V. Mannari, “Synthesis of non-isocyanate polyurethanes and their application in radiation-curable aerospace coatings,” </w:t>
      </w:r>
      <w:r w:rsidRPr="00E6265D">
        <w:rPr>
          <w:i/>
          <w:iCs/>
          <w:sz w:val="24"/>
          <w:szCs w:val="24"/>
        </w:rPr>
        <w:t>Prog. Org. Coat.</w:t>
      </w:r>
      <w:r w:rsidRPr="00E6265D">
        <w:rPr>
          <w:sz w:val="24"/>
          <w:szCs w:val="24"/>
        </w:rPr>
        <w:t>, vol. 138, no. Journal Article, p. 105394, 2020, doi: 10.1016/j.porgcoat.2019.105394.</w:t>
      </w:r>
    </w:p>
    <w:p w:rsidR="00E6265D" w:rsidRPr="00E6265D" w:rsidRDefault="00E6265D" w:rsidP="00E6265D">
      <w:pPr>
        <w:ind w:left="720" w:hanging="720"/>
        <w:rPr>
          <w:sz w:val="24"/>
          <w:szCs w:val="24"/>
        </w:rPr>
      </w:pPr>
      <w:r w:rsidRPr="00E6265D">
        <w:rPr>
          <w:sz w:val="24"/>
          <w:szCs w:val="24"/>
        </w:rPr>
        <w:lastRenderedPageBreak/>
        <w:t>[34]</w:t>
      </w:r>
      <w:r w:rsidRPr="00E6265D">
        <w:rPr>
          <w:sz w:val="24"/>
          <w:szCs w:val="24"/>
        </w:rPr>
        <w:tab/>
        <w:t xml:space="preserve">S. M. Mirabedini, F. Zareanshahraki, and V. Mannari, “Enhancing thermoplastic road-marking paints performance using sustainable rosin ester,” </w:t>
      </w:r>
      <w:r w:rsidRPr="00E6265D">
        <w:rPr>
          <w:i/>
          <w:iCs/>
          <w:sz w:val="24"/>
          <w:szCs w:val="24"/>
        </w:rPr>
        <w:t>Prog. Org. Coat.</w:t>
      </w:r>
      <w:r w:rsidRPr="00E6265D">
        <w:rPr>
          <w:sz w:val="24"/>
          <w:szCs w:val="24"/>
        </w:rPr>
        <w:t>, p. 105454, Nov. 2019, doi: 10.1016/j.porgcoat.2019.105454.</w:t>
      </w:r>
    </w:p>
    <w:p w:rsidR="00E6265D" w:rsidRPr="00E6265D" w:rsidRDefault="00E6265D" w:rsidP="00E6265D">
      <w:pPr>
        <w:ind w:left="720" w:hanging="720"/>
        <w:rPr>
          <w:sz w:val="24"/>
          <w:szCs w:val="24"/>
        </w:rPr>
      </w:pPr>
      <w:r w:rsidRPr="00E6265D">
        <w:rPr>
          <w:sz w:val="24"/>
          <w:szCs w:val="24"/>
        </w:rPr>
        <w:t>[35]</w:t>
      </w:r>
      <w:r w:rsidRPr="00E6265D">
        <w:rPr>
          <w:sz w:val="24"/>
          <w:szCs w:val="24"/>
        </w:rPr>
        <w:tab/>
        <w:t xml:space="preserve">F. Zareanshahraki, J. Lu, S. Yu, A. Kiamanesh, B. Shabani, and V. Mannari, “Development of sustainable polyols with high bio-renewable content and their applications in thermoset coatings,” </w:t>
      </w:r>
      <w:r w:rsidRPr="00E6265D">
        <w:rPr>
          <w:i/>
          <w:iCs/>
          <w:sz w:val="24"/>
          <w:szCs w:val="24"/>
        </w:rPr>
        <w:t>Prog. Org. Coat.</w:t>
      </w:r>
      <w:r w:rsidRPr="00E6265D">
        <w:rPr>
          <w:sz w:val="24"/>
          <w:szCs w:val="24"/>
        </w:rPr>
        <w:t>, vol. 147, p. 105725, Oct. 2020, doi: 10.1016/j.porgcoat.2020.105725.</w:t>
      </w:r>
    </w:p>
    <w:p w:rsidR="00E6265D" w:rsidRPr="00E6265D" w:rsidRDefault="00E6265D" w:rsidP="00E6265D">
      <w:pPr>
        <w:ind w:left="720" w:hanging="720"/>
        <w:rPr>
          <w:sz w:val="24"/>
          <w:szCs w:val="24"/>
        </w:rPr>
      </w:pPr>
      <w:r w:rsidRPr="00E6265D">
        <w:rPr>
          <w:sz w:val="24"/>
          <w:szCs w:val="24"/>
        </w:rPr>
        <w:t>[36]</w:t>
      </w:r>
      <w:r w:rsidRPr="00E6265D">
        <w:rPr>
          <w:sz w:val="24"/>
          <w:szCs w:val="24"/>
        </w:rPr>
        <w:tab/>
        <w:t xml:space="preserve">F. N. Jones 1936, </w:t>
      </w:r>
      <w:r w:rsidRPr="00E6265D">
        <w:rPr>
          <w:i/>
          <w:iCs/>
          <w:sz w:val="24"/>
          <w:szCs w:val="24"/>
        </w:rPr>
        <w:t>Organic Coatings: Science and Technology</w:t>
      </w:r>
      <w:r w:rsidRPr="00E6265D">
        <w:rPr>
          <w:sz w:val="24"/>
          <w:szCs w:val="24"/>
        </w:rPr>
        <w:t>, Fourth;4; HOBOKEN: John Wiley, 2017.</w:t>
      </w:r>
    </w:p>
    <w:p w:rsidR="00E6265D" w:rsidRPr="00E6265D" w:rsidRDefault="00E6265D" w:rsidP="00E6265D">
      <w:pPr>
        <w:ind w:left="720" w:hanging="720"/>
        <w:rPr>
          <w:sz w:val="24"/>
          <w:szCs w:val="24"/>
        </w:rPr>
      </w:pPr>
      <w:r w:rsidRPr="00E6265D">
        <w:rPr>
          <w:sz w:val="24"/>
          <w:szCs w:val="24"/>
        </w:rPr>
        <w:t>[37]</w:t>
      </w:r>
      <w:r w:rsidRPr="00E6265D">
        <w:rPr>
          <w:sz w:val="24"/>
          <w:szCs w:val="24"/>
        </w:rPr>
        <w:tab/>
        <w:t xml:space="preserve">S. Westland and V. Cheung, “RGB Systems,” in </w:t>
      </w:r>
      <w:r w:rsidRPr="00E6265D">
        <w:rPr>
          <w:i/>
          <w:iCs/>
          <w:sz w:val="24"/>
          <w:szCs w:val="24"/>
        </w:rPr>
        <w:t>Handbook of Visual Display Technology</w:t>
      </w:r>
      <w:r w:rsidRPr="00E6265D">
        <w:rPr>
          <w:sz w:val="24"/>
          <w:szCs w:val="24"/>
        </w:rPr>
        <w:t>, J. Chen, W. Cranton, and M. Fihn, Eds. Cham: Springer International Publishing, 2016, pp. 171–177.</w:t>
      </w:r>
    </w:p>
    <w:p w:rsidR="00E6265D" w:rsidRPr="00E6265D" w:rsidRDefault="00E6265D" w:rsidP="00E6265D">
      <w:pPr>
        <w:ind w:left="720" w:hanging="720"/>
        <w:rPr>
          <w:sz w:val="24"/>
          <w:szCs w:val="24"/>
        </w:rPr>
      </w:pPr>
      <w:r w:rsidRPr="00E6265D">
        <w:rPr>
          <w:sz w:val="24"/>
          <w:szCs w:val="24"/>
        </w:rPr>
        <w:t>[38]</w:t>
      </w:r>
      <w:r w:rsidRPr="00E6265D">
        <w:rPr>
          <w:sz w:val="24"/>
          <w:szCs w:val="24"/>
        </w:rPr>
        <w:tab/>
        <w:t xml:space="preserve">A. Verikas, K. Malmqvist, L. Malmqvist, and L. Bergman, “A new method for colour measurements in graphic arts,” </w:t>
      </w:r>
      <w:r w:rsidRPr="00E6265D">
        <w:rPr>
          <w:i/>
          <w:iCs/>
          <w:sz w:val="24"/>
          <w:szCs w:val="24"/>
        </w:rPr>
        <w:t>Color Res. Appl.</w:t>
      </w:r>
      <w:r w:rsidRPr="00E6265D">
        <w:rPr>
          <w:sz w:val="24"/>
          <w:szCs w:val="24"/>
        </w:rPr>
        <w:t>, vol. 24, no. 3, pp. 185–196, 1999, doi: 10.1002/(SICI)1520-6378(199906)24:3&lt;185::AID-COL5&gt;3.0.CO;2-1.</w:t>
      </w:r>
    </w:p>
    <w:p w:rsidR="00E6265D" w:rsidRPr="00E6265D" w:rsidRDefault="00E6265D" w:rsidP="00E6265D">
      <w:pPr>
        <w:ind w:left="720" w:hanging="720"/>
        <w:rPr>
          <w:sz w:val="24"/>
          <w:szCs w:val="24"/>
        </w:rPr>
      </w:pPr>
      <w:r w:rsidRPr="00E6265D">
        <w:rPr>
          <w:sz w:val="24"/>
          <w:szCs w:val="24"/>
        </w:rPr>
        <w:t>[39]</w:t>
      </w:r>
      <w:r w:rsidRPr="00E6265D">
        <w:rPr>
          <w:sz w:val="24"/>
          <w:szCs w:val="24"/>
        </w:rPr>
        <w:tab/>
        <w:t xml:space="preserve">H. Förster, “UV/VIS Spectroscopy,” in </w:t>
      </w:r>
      <w:r w:rsidRPr="00E6265D">
        <w:rPr>
          <w:i/>
          <w:iCs/>
          <w:sz w:val="24"/>
          <w:szCs w:val="24"/>
        </w:rPr>
        <w:t>Characterization I: -/-</w:t>
      </w:r>
      <w:r w:rsidRPr="00E6265D">
        <w:rPr>
          <w:sz w:val="24"/>
          <w:szCs w:val="24"/>
        </w:rPr>
        <w:t>, H. G. Karge and J. Weitkamp, Eds. Berlin, Heidelberg: Springer, 2004, pp. 337–426.</w:t>
      </w:r>
    </w:p>
    <w:p w:rsidR="00E6265D" w:rsidRPr="00E6265D" w:rsidRDefault="00E6265D" w:rsidP="00E6265D">
      <w:pPr>
        <w:ind w:left="720" w:hanging="720"/>
        <w:rPr>
          <w:sz w:val="24"/>
          <w:szCs w:val="24"/>
        </w:rPr>
      </w:pPr>
      <w:r w:rsidRPr="00E6265D">
        <w:rPr>
          <w:sz w:val="24"/>
          <w:szCs w:val="24"/>
        </w:rPr>
        <w:t>[40]</w:t>
      </w:r>
      <w:r w:rsidRPr="00E6265D">
        <w:rPr>
          <w:sz w:val="24"/>
          <w:szCs w:val="24"/>
        </w:rPr>
        <w:tab/>
        <w:t xml:space="preserve">L. Giovannini, F. Goia, V. Verso, and V. Serra, “A Comparative Analysis of the Visual Comfort Performance between a PCM Glazing and a Conventional Selective Double Glazed Unit.,” </w:t>
      </w:r>
      <w:r w:rsidRPr="00E6265D">
        <w:rPr>
          <w:i/>
          <w:iCs/>
          <w:sz w:val="24"/>
          <w:szCs w:val="24"/>
        </w:rPr>
        <w:t>Sustainability</w:t>
      </w:r>
      <w:r w:rsidRPr="00E6265D">
        <w:rPr>
          <w:sz w:val="24"/>
          <w:szCs w:val="24"/>
        </w:rPr>
        <w:t>, vol. 10, no. 10, p. 3579, 2018.</w:t>
      </w:r>
    </w:p>
    <w:p w:rsidR="00E6265D" w:rsidRPr="00E6265D" w:rsidRDefault="00E6265D" w:rsidP="00E6265D">
      <w:pPr>
        <w:ind w:left="720" w:hanging="720"/>
        <w:rPr>
          <w:sz w:val="24"/>
          <w:szCs w:val="24"/>
        </w:rPr>
      </w:pPr>
      <w:r w:rsidRPr="00E6265D">
        <w:rPr>
          <w:sz w:val="24"/>
          <w:szCs w:val="24"/>
        </w:rPr>
        <w:t>[41]</w:t>
      </w:r>
      <w:r w:rsidRPr="00E6265D">
        <w:rPr>
          <w:sz w:val="24"/>
          <w:szCs w:val="24"/>
        </w:rPr>
        <w:tab/>
        <w:t>Mardaljevic, Andersen, Roy, and Christoffersen, “Daylighting, artificial lighting and non-visual effects study for a residential building.,” Loughborough University, School of Civil and Building Engineering., Loughborough, 2012.</w:t>
      </w:r>
    </w:p>
    <w:p w:rsidR="00E6265D" w:rsidRPr="00E6265D" w:rsidRDefault="00E6265D" w:rsidP="00E6265D">
      <w:pPr>
        <w:ind w:left="720" w:hanging="720"/>
        <w:rPr>
          <w:sz w:val="24"/>
          <w:szCs w:val="24"/>
        </w:rPr>
      </w:pPr>
      <w:r w:rsidRPr="00E6265D">
        <w:rPr>
          <w:sz w:val="24"/>
          <w:szCs w:val="24"/>
        </w:rPr>
        <w:t>[42]</w:t>
      </w:r>
      <w:r w:rsidRPr="00E6265D">
        <w:rPr>
          <w:sz w:val="24"/>
          <w:szCs w:val="24"/>
        </w:rPr>
        <w:tab/>
        <w:t xml:space="preserve">C. K. Khoo and F. D. Salim, “A soft kinetic material for morphing architectural skins and organic user interfaces,” in </w:t>
      </w:r>
      <w:r w:rsidRPr="00E6265D">
        <w:rPr>
          <w:i/>
          <w:iCs/>
          <w:sz w:val="24"/>
          <w:szCs w:val="24"/>
        </w:rPr>
        <w:t>Proceedings of the 2013 ACM international joint conference on Pervasive and ubiquitous computing</w:t>
      </w:r>
      <w:r w:rsidRPr="00E6265D">
        <w:rPr>
          <w:sz w:val="24"/>
          <w:szCs w:val="24"/>
        </w:rPr>
        <w:t>, Zurich, Switzerland, Sep. 2013, pp. 53–62, doi: 10.1145/2493432.2494263.</w:t>
      </w:r>
    </w:p>
    <w:p w:rsidR="005C4F53" w:rsidRDefault="00E6265D" w:rsidP="00E6265D">
      <w:pPr>
        <w:ind w:left="720" w:hanging="720"/>
        <w:rPr>
          <w:sz w:val="24"/>
          <w:szCs w:val="24"/>
        </w:rPr>
      </w:pPr>
      <w:r w:rsidRPr="00E6265D">
        <w:rPr>
          <w:sz w:val="24"/>
          <w:szCs w:val="24"/>
        </w:rPr>
        <w:fldChar w:fldCharType="end"/>
      </w:r>
    </w:p>
    <w:p w:rsidR="00A24CCF" w:rsidRPr="00867E26" w:rsidRDefault="00A24CCF" w:rsidP="00107FCE">
      <w:pPr>
        <w:ind w:left="720" w:hanging="720"/>
        <w:rPr>
          <w:sz w:val="24"/>
          <w:szCs w:val="24"/>
        </w:rPr>
      </w:pPr>
    </w:p>
    <w:p w:rsidR="00944550" w:rsidRPr="00495F5D" w:rsidRDefault="00944550" w:rsidP="00944550">
      <w:pPr>
        <w:pStyle w:val="EndnoteText"/>
        <w:rPr>
          <w:rFonts w:ascii="Times New Roman" w:hAnsi="Times New Roman"/>
          <w:b/>
          <w:szCs w:val="24"/>
        </w:rPr>
      </w:pPr>
      <w:r w:rsidRPr="00495F5D">
        <w:rPr>
          <w:rFonts w:ascii="Times New Roman" w:hAnsi="Times New Roman"/>
          <w:b/>
          <w:szCs w:val="24"/>
        </w:rPr>
        <w:t>B</w:t>
      </w:r>
      <w:r>
        <w:rPr>
          <w:rFonts w:ascii="Times New Roman" w:hAnsi="Times New Roman"/>
          <w:b/>
          <w:szCs w:val="24"/>
        </w:rPr>
        <w:t>iographies</w:t>
      </w:r>
    </w:p>
    <w:p w:rsidR="00944550" w:rsidRDefault="00944550" w:rsidP="00944550">
      <w:pPr>
        <w:pStyle w:val="EndnoteText"/>
        <w:rPr>
          <w:rFonts w:ascii="Times New Roman" w:hAnsi="Times New Roman"/>
        </w:rPr>
      </w:pPr>
    </w:p>
    <w:p w:rsidR="00944550" w:rsidRPr="00C07B41" w:rsidRDefault="00944550" w:rsidP="00944550">
      <w:pPr>
        <w:jc w:val="both"/>
        <w:rPr>
          <w:sz w:val="24"/>
          <w:szCs w:val="24"/>
        </w:rPr>
      </w:pPr>
      <w:r>
        <w:rPr>
          <w:b/>
          <w:sz w:val="24"/>
          <w:szCs w:val="24"/>
        </w:rPr>
        <w:t>NEGAR HEIDARI MATIN</w:t>
      </w:r>
      <w:r w:rsidRPr="009844D3">
        <w:rPr>
          <w:sz w:val="24"/>
          <w:szCs w:val="24"/>
        </w:rPr>
        <w:t xml:space="preserve"> is an Assistant Professor in Interior Design at the Gibbs College of Architecture at the University of Oklahoma. She holds PhD in Technology with concentration on Interior Design from the College of Engineering and Technology at Eastern Michigan University (EMU) where she was selected as a doctoral fellow for five continues years working on high-performance building systems and their impact on occupants’ comfort and building energy consumption. Her research interest is an interdisciplinary area between interior architecture, building science, and advanced technology. She is the recipient of various awards such as EMU Outstanding PhD Student of the Year, GRC Outstanding Poster Presentation, and Jones-Beckwith Advanced Graduate Studies scholarship. </w:t>
      </w:r>
      <w:r w:rsidRPr="00C07B41">
        <w:rPr>
          <w:sz w:val="24"/>
          <w:szCs w:val="24"/>
        </w:rPr>
        <w:t xml:space="preserve">Dr. </w:t>
      </w:r>
      <w:r>
        <w:rPr>
          <w:sz w:val="24"/>
          <w:szCs w:val="24"/>
        </w:rPr>
        <w:t xml:space="preserve">Matin </w:t>
      </w:r>
      <w:r w:rsidRPr="00C07B41">
        <w:rPr>
          <w:sz w:val="24"/>
          <w:szCs w:val="24"/>
        </w:rPr>
        <w:t xml:space="preserve">may be reached at </w:t>
      </w:r>
      <w:hyperlink r:id="rId22" w:history="1">
        <w:r w:rsidRPr="00484D81">
          <w:rPr>
            <w:rStyle w:val="Hyperlink"/>
            <w:sz w:val="24"/>
            <w:szCs w:val="24"/>
          </w:rPr>
          <w:t>negar.matin@ou.edu</w:t>
        </w:r>
      </w:hyperlink>
      <w:r>
        <w:rPr>
          <w:sz w:val="24"/>
          <w:szCs w:val="24"/>
        </w:rPr>
        <w:t>.</w:t>
      </w:r>
    </w:p>
    <w:p w:rsidR="00944550" w:rsidRDefault="00944550" w:rsidP="00944550"/>
    <w:p w:rsidR="00B03D15" w:rsidRDefault="00944550" w:rsidP="00B03D15">
      <w:pPr>
        <w:jc w:val="both"/>
        <w:rPr>
          <w:sz w:val="24"/>
          <w:szCs w:val="24"/>
        </w:rPr>
      </w:pPr>
      <w:r w:rsidRPr="00944550">
        <w:rPr>
          <w:b/>
          <w:sz w:val="24"/>
          <w:szCs w:val="24"/>
        </w:rPr>
        <w:t>FOUROGH Z. SHAHRAKI</w:t>
      </w:r>
      <w:r w:rsidRPr="00944550">
        <w:rPr>
          <w:sz w:val="24"/>
          <w:szCs w:val="24"/>
        </w:rPr>
        <w:t xml:space="preserve"> </w:t>
      </w:r>
      <w:r w:rsidR="00B03D15" w:rsidRPr="001C3D8C">
        <w:rPr>
          <w:sz w:val="24"/>
          <w:szCs w:val="24"/>
        </w:rPr>
        <w:t xml:space="preserve">has more than seven years of academic and industrial experience in polymers and coatings. She is currently a PhD candidate and graduate research assistant at Eastern Michigan University (EMU), majoring in polymers and coatings technology. </w:t>
      </w:r>
      <w:proofErr w:type="spellStart"/>
      <w:r w:rsidR="00B03D15" w:rsidRPr="001C3D8C">
        <w:rPr>
          <w:sz w:val="24"/>
          <w:szCs w:val="24"/>
        </w:rPr>
        <w:t>Forough’s</w:t>
      </w:r>
      <w:proofErr w:type="spellEnd"/>
      <w:r w:rsidR="00B03D15" w:rsidRPr="001C3D8C">
        <w:rPr>
          <w:sz w:val="24"/>
          <w:szCs w:val="24"/>
        </w:rPr>
        <w:t xml:space="preserve"> current research at EMU is mainly focused on environmentally-benign coatings for </w:t>
      </w:r>
      <w:r w:rsidR="00B03D15" w:rsidRPr="001C3D8C">
        <w:rPr>
          <w:sz w:val="24"/>
          <w:szCs w:val="24"/>
        </w:rPr>
        <w:lastRenderedPageBreak/>
        <w:t xml:space="preserve">various applications. Prior to studying at EMU, she has completed her Bachelor and Masters in paints and coating Engineering at Tehran </w:t>
      </w:r>
      <w:proofErr w:type="spellStart"/>
      <w:r w:rsidR="00B03D15" w:rsidRPr="001C3D8C">
        <w:rPr>
          <w:sz w:val="24"/>
          <w:szCs w:val="24"/>
        </w:rPr>
        <w:t>Polytechnique</w:t>
      </w:r>
      <w:proofErr w:type="spellEnd"/>
      <w:r w:rsidR="00B03D15" w:rsidRPr="001C3D8C">
        <w:rPr>
          <w:sz w:val="24"/>
          <w:szCs w:val="24"/>
        </w:rPr>
        <w:t xml:space="preserve"> Institute for color science and technology, respectively. She has also first-hand industrial experience in companies such as Ford Motor Company. Mrs. </w:t>
      </w:r>
      <w:proofErr w:type="spellStart"/>
      <w:r w:rsidR="00B03D15" w:rsidRPr="001C3D8C">
        <w:rPr>
          <w:sz w:val="24"/>
          <w:szCs w:val="24"/>
        </w:rPr>
        <w:t>Shahraki</w:t>
      </w:r>
      <w:proofErr w:type="spellEnd"/>
      <w:r w:rsidR="00B03D15" w:rsidRPr="001C3D8C">
        <w:rPr>
          <w:sz w:val="24"/>
          <w:szCs w:val="24"/>
        </w:rPr>
        <w:t xml:space="preserve"> may be reached</w:t>
      </w:r>
      <w:r w:rsidR="00B03D15" w:rsidRPr="00C07B41">
        <w:rPr>
          <w:sz w:val="24"/>
          <w:szCs w:val="24"/>
        </w:rPr>
        <w:t xml:space="preserve"> at </w:t>
      </w:r>
      <w:hyperlink r:id="rId23" w:history="1">
        <w:r w:rsidR="00B03D15" w:rsidRPr="00484D81">
          <w:rPr>
            <w:rStyle w:val="Hyperlink"/>
            <w:sz w:val="24"/>
            <w:szCs w:val="24"/>
          </w:rPr>
          <w:t>fzareans@emich.edu</w:t>
        </w:r>
      </w:hyperlink>
      <w:r w:rsidR="00B03D15">
        <w:rPr>
          <w:sz w:val="24"/>
          <w:szCs w:val="24"/>
        </w:rPr>
        <w:t>.</w:t>
      </w:r>
    </w:p>
    <w:p w:rsidR="00944550" w:rsidRDefault="00944550" w:rsidP="00B03D15">
      <w:pPr>
        <w:jc w:val="both"/>
        <w:rPr>
          <w:sz w:val="24"/>
          <w:szCs w:val="24"/>
        </w:rPr>
      </w:pPr>
    </w:p>
    <w:p w:rsidR="00944550" w:rsidRDefault="00944550" w:rsidP="00944550">
      <w:pPr>
        <w:jc w:val="both"/>
        <w:rPr>
          <w:sz w:val="24"/>
          <w:szCs w:val="24"/>
        </w:rPr>
      </w:pPr>
      <w:r>
        <w:rPr>
          <w:b/>
          <w:sz w:val="24"/>
          <w:szCs w:val="24"/>
        </w:rPr>
        <w:t>ALI EYDGAHI</w:t>
      </w:r>
      <w:r>
        <w:rPr>
          <w:sz w:val="24"/>
          <w:szCs w:val="24"/>
        </w:rPr>
        <w:t xml:space="preserve"> </w:t>
      </w:r>
      <w:r w:rsidRPr="008F5743">
        <w:rPr>
          <w:sz w:val="24"/>
          <w:szCs w:val="24"/>
        </w:rPr>
        <w:t>started his career in higher education as a faculty member at the Rensselaer Polytechnic Institute in 1985. Since then, he has been with the State University of New York, University of Maryland Eastern Shore, and Eastern Michigan University. During 2006-2010, he was Chair of the Department of Engineering and Aviation Sciences at the University of Maryland Eastern Shore. In 2010, he joined Eastern Michigan University as an Associate Dean in the College of Technology and currently is a Professor in the School of Engineering. Dr. Eydgahi has served as a member of Advisory and Editorial boards for many International Journals in Engineering and Technology, as a member of review panel for NASA and Department of Education, as a regional and chapter chairman of IEEE, SME, and ASEE, and as a session chair and as a member of scientific and international committees for many international conferences.</w:t>
      </w:r>
      <w:r>
        <w:rPr>
          <w:sz w:val="24"/>
          <w:szCs w:val="24"/>
        </w:rPr>
        <w:t xml:space="preserve"> Dr. Eydgahi may be reached at </w:t>
      </w:r>
      <w:hyperlink r:id="rId24" w:history="1">
        <w:r w:rsidRPr="00B70BAE">
          <w:rPr>
            <w:rStyle w:val="Hyperlink"/>
            <w:sz w:val="24"/>
            <w:szCs w:val="24"/>
          </w:rPr>
          <w:t>aeydgahi@emich.edu</w:t>
        </w:r>
      </w:hyperlink>
      <w:r>
        <w:rPr>
          <w:sz w:val="24"/>
          <w:szCs w:val="24"/>
        </w:rPr>
        <w:t xml:space="preserve">. </w:t>
      </w:r>
    </w:p>
    <w:p w:rsidR="00A24CCF" w:rsidRDefault="00A24CCF" w:rsidP="00867E26">
      <w:pPr>
        <w:jc w:val="both"/>
        <w:rPr>
          <w:sz w:val="24"/>
          <w:szCs w:val="24"/>
        </w:rPr>
      </w:pPr>
    </w:p>
    <w:p w:rsidR="00A24CCF" w:rsidRPr="00867E26" w:rsidRDefault="00A24CCF" w:rsidP="00867E26">
      <w:pPr>
        <w:jc w:val="both"/>
        <w:rPr>
          <w:sz w:val="24"/>
          <w:szCs w:val="24"/>
        </w:rPr>
      </w:pPr>
    </w:p>
    <w:sectPr w:rsidR="00A24CCF" w:rsidRPr="00867E26" w:rsidSect="009E4356">
      <w:footerReference w:type="default" r:id="rId25"/>
      <w:footerReference w:type="first" r:id="rId26"/>
      <w:pgSz w:w="12240" w:h="15840"/>
      <w:pgMar w:top="1440" w:right="1440" w:bottom="1440" w:left="1800" w:header="720" w:footer="72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948B4" w:rsidRDefault="008948B4">
      <w:r>
        <w:separator/>
      </w:r>
    </w:p>
  </w:endnote>
  <w:endnote w:type="continuationSeparator" w:id="0">
    <w:p w:rsidR="008948B4" w:rsidRDefault="008948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560C" w:rsidRDefault="001F560C" w:rsidP="006A67F4">
    <w:pPr>
      <w:pStyle w:val="Footer"/>
      <w:jc w:val="center"/>
      <w:rPr>
        <w:rStyle w:val="Emphasis"/>
        <w:rFonts w:ascii="Arial" w:hAnsi="Arial" w:cs="Arial"/>
      </w:rPr>
    </w:pPr>
    <w:r>
      <w:rPr>
        <w:rStyle w:val="Emphasis"/>
        <w:rFonts w:ascii="Arial" w:hAnsi="Arial" w:cs="Arial"/>
      </w:rPr>
      <w:t>Proceedings of The 20</w:t>
    </w:r>
    <w:r w:rsidR="00A24CCF">
      <w:rPr>
        <w:rStyle w:val="Emphasis"/>
        <w:rFonts w:ascii="Arial" w:hAnsi="Arial" w:cs="Arial"/>
      </w:rPr>
      <w:t>20</w:t>
    </w:r>
    <w:r>
      <w:rPr>
        <w:rStyle w:val="Emphasis"/>
        <w:rFonts w:ascii="Arial" w:hAnsi="Arial" w:cs="Arial"/>
      </w:rPr>
      <w:t xml:space="preserve"> IAJC</w:t>
    </w:r>
    <w:r w:rsidR="00DD2915">
      <w:rPr>
        <w:rStyle w:val="Emphasis"/>
        <w:rFonts w:ascii="Arial" w:hAnsi="Arial" w:cs="Arial"/>
      </w:rPr>
      <w:t xml:space="preserve"> </w:t>
    </w:r>
    <w:r>
      <w:rPr>
        <w:rStyle w:val="Emphasis"/>
        <w:rFonts w:ascii="Arial" w:hAnsi="Arial" w:cs="Arial"/>
      </w:rPr>
      <w:t>International</w:t>
    </w:r>
    <w:r w:rsidRPr="00495F5D">
      <w:rPr>
        <w:rStyle w:val="Emphasis"/>
        <w:rFonts w:ascii="Arial" w:hAnsi="Arial" w:cs="Arial"/>
      </w:rPr>
      <w:t xml:space="preserve"> Conference</w:t>
    </w:r>
  </w:p>
  <w:p w:rsidR="001F560C" w:rsidRPr="00495F5D" w:rsidRDefault="001F560C" w:rsidP="006A67F4">
    <w:pPr>
      <w:pStyle w:val="Footer"/>
      <w:jc w:val="center"/>
    </w:pPr>
    <w:r>
      <w:rPr>
        <w:rStyle w:val="Emphasis"/>
        <w:rFonts w:ascii="Arial" w:hAnsi="Arial" w:cs="Arial"/>
      </w:rPr>
      <w:t>ISBN 978-1-60643-379-9</w:t>
    </w:r>
  </w:p>
  <w:p w:rsidR="001F560C" w:rsidRDefault="001F560C" w:rsidP="00067482">
    <w:pPr>
      <w:pStyle w:val="Footer"/>
    </w:pPr>
  </w:p>
  <w:p w:rsidR="001F560C" w:rsidRDefault="001F56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560C" w:rsidRDefault="001F560C" w:rsidP="006A67F4">
    <w:pPr>
      <w:pStyle w:val="Footer"/>
      <w:jc w:val="center"/>
      <w:rPr>
        <w:rStyle w:val="Emphasis"/>
        <w:rFonts w:ascii="Arial" w:hAnsi="Arial" w:cs="Arial"/>
      </w:rPr>
    </w:pPr>
    <w:r>
      <w:rPr>
        <w:rStyle w:val="Emphasis"/>
        <w:rFonts w:ascii="Arial" w:hAnsi="Arial" w:cs="Arial"/>
      </w:rPr>
      <w:t>Proceedings of The 2014 IAJC-ISAM</w:t>
    </w:r>
    <w:r w:rsidR="00DD2915">
      <w:rPr>
        <w:rStyle w:val="Emphasis"/>
        <w:rFonts w:ascii="Arial" w:hAnsi="Arial" w:cs="Arial"/>
      </w:rPr>
      <w:t xml:space="preserve"> </w:t>
    </w:r>
    <w:r>
      <w:rPr>
        <w:rStyle w:val="Emphasis"/>
        <w:rFonts w:ascii="Arial" w:hAnsi="Arial" w:cs="Arial"/>
      </w:rPr>
      <w:t>International</w:t>
    </w:r>
    <w:r w:rsidRPr="00495F5D">
      <w:rPr>
        <w:rStyle w:val="Emphasis"/>
        <w:rFonts w:ascii="Arial" w:hAnsi="Arial" w:cs="Arial"/>
      </w:rPr>
      <w:t xml:space="preserve"> Conference</w:t>
    </w:r>
  </w:p>
  <w:p w:rsidR="001F560C" w:rsidRPr="00495F5D" w:rsidRDefault="001F560C" w:rsidP="009543CF">
    <w:pPr>
      <w:pStyle w:val="Footer"/>
      <w:jc w:val="center"/>
    </w:pPr>
    <w:r>
      <w:rPr>
        <w:rStyle w:val="Emphasis"/>
        <w:rFonts w:ascii="Arial" w:hAnsi="Arial" w:cs="Arial"/>
      </w:rPr>
      <w:t>ISBN 978-1-60643-379-9</w:t>
    </w:r>
  </w:p>
  <w:p w:rsidR="001F560C" w:rsidRDefault="001F56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948B4" w:rsidRDefault="008948B4">
      <w:r>
        <w:separator/>
      </w:r>
    </w:p>
  </w:footnote>
  <w:footnote w:type="continuationSeparator" w:id="0">
    <w:p w:rsidR="008948B4" w:rsidRDefault="008948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C1C77"/>
    <w:multiLevelType w:val="singleLevel"/>
    <w:tmpl w:val="0409000F"/>
    <w:lvl w:ilvl="0">
      <w:start w:val="1"/>
      <w:numFmt w:val="decimal"/>
      <w:lvlText w:val="%1."/>
      <w:lvlJc w:val="left"/>
      <w:pPr>
        <w:tabs>
          <w:tab w:val="num" w:pos="360"/>
        </w:tabs>
        <w:ind w:left="360" w:hanging="360"/>
      </w:pPr>
    </w:lvl>
  </w:abstractNum>
  <w:abstractNum w:abstractNumId="1" w15:restartNumberingAfterBreak="0">
    <w:nsid w:val="0DA9336A"/>
    <w:multiLevelType w:val="singleLevel"/>
    <w:tmpl w:val="0409000F"/>
    <w:lvl w:ilvl="0">
      <w:start w:val="1"/>
      <w:numFmt w:val="decimal"/>
      <w:lvlText w:val="%1."/>
      <w:lvlJc w:val="left"/>
      <w:pPr>
        <w:tabs>
          <w:tab w:val="num" w:pos="360"/>
        </w:tabs>
        <w:ind w:left="360" w:hanging="360"/>
      </w:pPr>
    </w:lvl>
  </w:abstractNum>
  <w:abstractNum w:abstractNumId="2" w15:restartNumberingAfterBreak="0">
    <w:nsid w:val="249C1DB5"/>
    <w:multiLevelType w:val="hybridMultilevel"/>
    <w:tmpl w:val="A8A449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7232875"/>
    <w:multiLevelType w:val="multilevel"/>
    <w:tmpl w:val="9EB4CBCE"/>
    <w:lvl w:ilvl="0">
      <w:start w:val="1"/>
      <w:numFmt w:val="decimal"/>
      <w:lvlText w:val="%1."/>
      <w:lvlJc w:val="left"/>
      <w:pPr>
        <w:ind w:left="360" w:hanging="360"/>
      </w:pPr>
      <w:rPr>
        <w:rFonts w:ascii="Times New Roman" w:hAnsi="Times New Roman" w:cs="Times New Roman" w:hint="default"/>
      </w:rPr>
    </w:lvl>
    <w:lvl w:ilvl="1">
      <w:start w:val="1"/>
      <w:numFmt w:val="decimal"/>
      <w:isLgl/>
      <w:lvlText w:val="%1.%2."/>
      <w:lvlJc w:val="left"/>
      <w:pPr>
        <w:ind w:left="360" w:hanging="360"/>
      </w:pPr>
      <w:rPr>
        <w:rFonts w:ascii="Times New Roman" w:hAnsi="Times New Roman" w:cs="Times New Roman" w:hint="default"/>
        <w:b/>
        <w:bCs/>
      </w:rPr>
    </w:lvl>
    <w:lvl w:ilvl="2">
      <w:start w:val="1"/>
      <w:numFmt w:val="decimal"/>
      <w:isLgl/>
      <w:lvlText w:val="%1.%2.%3."/>
      <w:lvlJc w:val="left"/>
      <w:pPr>
        <w:ind w:left="720" w:hanging="720"/>
      </w:pPr>
      <w:rPr>
        <w:rFonts w:ascii="Times New Roman" w:hAnsi="Times New Roman" w:cs="Times New Roman" w:hint="default"/>
      </w:rPr>
    </w:lvl>
    <w:lvl w:ilvl="3">
      <w:start w:val="1"/>
      <w:numFmt w:val="decimal"/>
      <w:isLgl/>
      <w:lvlText w:val="%1.%2.%3.%4."/>
      <w:lvlJc w:val="left"/>
      <w:pPr>
        <w:ind w:left="720" w:hanging="720"/>
      </w:pPr>
      <w:rPr>
        <w:rFonts w:ascii="Times New Roman" w:hAnsi="Times New Roman" w:cs="Times New Roman" w:hint="default"/>
      </w:rPr>
    </w:lvl>
    <w:lvl w:ilvl="4">
      <w:start w:val="1"/>
      <w:numFmt w:val="decimal"/>
      <w:isLgl/>
      <w:lvlText w:val="%1.%2.%3.%4.%5."/>
      <w:lvlJc w:val="left"/>
      <w:pPr>
        <w:ind w:left="1080" w:hanging="1080"/>
      </w:pPr>
      <w:rPr>
        <w:rFonts w:ascii="Times New Roman" w:hAnsi="Times New Roman" w:cs="Times New Roman" w:hint="default"/>
      </w:rPr>
    </w:lvl>
    <w:lvl w:ilvl="5">
      <w:start w:val="1"/>
      <w:numFmt w:val="decimal"/>
      <w:isLgl/>
      <w:lvlText w:val="%1.%2.%3.%4.%5.%6."/>
      <w:lvlJc w:val="left"/>
      <w:pPr>
        <w:ind w:left="1080" w:hanging="1080"/>
      </w:pPr>
      <w:rPr>
        <w:rFonts w:ascii="Times New Roman" w:hAnsi="Times New Roman" w:cs="Times New Roman" w:hint="default"/>
      </w:rPr>
    </w:lvl>
    <w:lvl w:ilvl="6">
      <w:start w:val="1"/>
      <w:numFmt w:val="decimal"/>
      <w:isLgl/>
      <w:lvlText w:val="%1.%2.%3.%4.%5.%6.%7."/>
      <w:lvlJc w:val="left"/>
      <w:pPr>
        <w:ind w:left="1440" w:hanging="1440"/>
      </w:pPr>
      <w:rPr>
        <w:rFonts w:ascii="Times New Roman" w:hAnsi="Times New Roman" w:cs="Times New Roman" w:hint="default"/>
      </w:rPr>
    </w:lvl>
    <w:lvl w:ilvl="7">
      <w:start w:val="1"/>
      <w:numFmt w:val="decimal"/>
      <w:isLgl/>
      <w:lvlText w:val="%1.%2.%3.%4.%5.%6.%7.%8."/>
      <w:lvlJc w:val="left"/>
      <w:pPr>
        <w:ind w:left="1440" w:hanging="1440"/>
      </w:pPr>
      <w:rPr>
        <w:rFonts w:ascii="Times New Roman" w:hAnsi="Times New Roman" w:cs="Times New Roman" w:hint="default"/>
      </w:rPr>
    </w:lvl>
    <w:lvl w:ilvl="8">
      <w:start w:val="1"/>
      <w:numFmt w:val="decimal"/>
      <w:isLgl/>
      <w:lvlText w:val="%1.%2.%3.%4.%5.%6.%7.%8.%9."/>
      <w:lvlJc w:val="left"/>
      <w:pPr>
        <w:ind w:left="1800" w:hanging="1800"/>
      </w:pPr>
      <w:rPr>
        <w:rFonts w:ascii="Times New Roman" w:hAnsi="Times New Roman" w:cs="Times New Roman" w:hint="default"/>
      </w:rPr>
    </w:lvl>
  </w:abstractNum>
  <w:abstractNum w:abstractNumId="4" w15:restartNumberingAfterBreak="0">
    <w:nsid w:val="2C4A51B3"/>
    <w:multiLevelType w:val="hybridMultilevel"/>
    <w:tmpl w:val="4D6A2E42"/>
    <w:lvl w:ilvl="0" w:tplc="0409000F">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48594071"/>
    <w:multiLevelType w:val="hybridMultilevel"/>
    <w:tmpl w:val="E592BF72"/>
    <w:lvl w:ilvl="0" w:tplc="2B40B6CE">
      <w:start w:val="1"/>
      <w:numFmt w:val="bullet"/>
      <w:lvlText w:val=""/>
      <w:lvlJc w:val="left"/>
      <w:pPr>
        <w:ind w:left="1800" w:hanging="360"/>
      </w:pPr>
      <w:rPr>
        <w:rFonts w:ascii="Symbol" w:hAnsi="Symbol" w:cs="Symbol" w:hint="default"/>
        <w:sz w:val="22"/>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66A2190E"/>
    <w:multiLevelType w:val="multilevel"/>
    <w:tmpl w:val="D6C2638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F055F58"/>
    <w:multiLevelType w:val="hybridMultilevel"/>
    <w:tmpl w:val="1D0A8BC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D836C1A"/>
    <w:multiLevelType w:val="hybridMultilevel"/>
    <w:tmpl w:val="F77AA046"/>
    <w:lvl w:ilvl="0" w:tplc="24764522">
      <w:start w:val="1"/>
      <w:numFmt w:val="decimal"/>
      <w:lvlText w:val="%1."/>
      <w:lvlJc w:val="left"/>
      <w:pPr>
        <w:tabs>
          <w:tab w:val="num" w:pos="720"/>
        </w:tabs>
        <w:ind w:left="720" w:hanging="360"/>
      </w:pPr>
      <w:rPr>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1"/>
  </w:num>
  <w:num w:numId="3">
    <w:abstractNumId w:val="7"/>
  </w:num>
  <w:num w:numId="4">
    <w:abstractNumId w:val="2"/>
  </w:num>
  <w:num w:numId="5">
    <w:abstractNumId w:val="4"/>
  </w:num>
  <w:num w:numId="6">
    <w:abstractNumId w:val="8"/>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4"/>
  <w:printFractionalCharacterWidth/>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rawingGridVerticalSpacing w:val="120"/>
  <w:displayHorizontalDrawingGridEvery w:val="2"/>
  <w:displayVerticalDrawingGridEvery w:val="0"/>
  <w:doNotShadeFormData/>
  <w:characterSpacingControl w:val="doNotCompres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7A84"/>
    <w:rsid w:val="0002211E"/>
    <w:rsid w:val="00056568"/>
    <w:rsid w:val="00056731"/>
    <w:rsid w:val="00067482"/>
    <w:rsid w:val="00085560"/>
    <w:rsid w:val="000B3FF1"/>
    <w:rsid w:val="000B7EC7"/>
    <w:rsid w:val="000F2907"/>
    <w:rsid w:val="00102764"/>
    <w:rsid w:val="00107FCE"/>
    <w:rsid w:val="00111262"/>
    <w:rsid w:val="001128EB"/>
    <w:rsid w:val="001471D2"/>
    <w:rsid w:val="00150627"/>
    <w:rsid w:val="00170CB0"/>
    <w:rsid w:val="001B2FD1"/>
    <w:rsid w:val="001E10A0"/>
    <w:rsid w:val="001E35EB"/>
    <w:rsid w:val="001E53F7"/>
    <w:rsid w:val="001F28A9"/>
    <w:rsid w:val="001F5028"/>
    <w:rsid w:val="001F560C"/>
    <w:rsid w:val="00214782"/>
    <w:rsid w:val="00232F1F"/>
    <w:rsid w:val="00262C5F"/>
    <w:rsid w:val="002A5D71"/>
    <w:rsid w:val="002A6C71"/>
    <w:rsid w:val="002B1440"/>
    <w:rsid w:val="00335E0A"/>
    <w:rsid w:val="00351203"/>
    <w:rsid w:val="00363AAE"/>
    <w:rsid w:val="00383798"/>
    <w:rsid w:val="003C6BC3"/>
    <w:rsid w:val="003F3C52"/>
    <w:rsid w:val="003F3E0E"/>
    <w:rsid w:val="00411695"/>
    <w:rsid w:val="004451D8"/>
    <w:rsid w:val="004471D6"/>
    <w:rsid w:val="004510A8"/>
    <w:rsid w:val="00457981"/>
    <w:rsid w:val="00474B1B"/>
    <w:rsid w:val="004938B4"/>
    <w:rsid w:val="00497844"/>
    <w:rsid w:val="004A377C"/>
    <w:rsid w:val="004B1F22"/>
    <w:rsid w:val="004B6F38"/>
    <w:rsid w:val="005112E9"/>
    <w:rsid w:val="005121B5"/>
    <w:rsid w:val="0052387F"/>
    <w:rsid w:val="00550313"/>
    <w:rsid w:val="00556AA4"/>
    <w:rsid w:val="005C4F53"/>
    <w:rsid w:val="005C54B1"/>
    <w:rsid w:val="005E45F8"/>
    <w:rsid w:val="005F36DB"/>
    <w:rsid w:val="0064413C"/>
    <w:rsid w:val="0065029F"/>
    <w:rsid w:val="00656216"/>
    <w:rsid w:val="006925A3"/>
    <w:rsid w:val="006A67F4"/>
    <w:rsid w:val="006C42DA"/>
    <w:rsid w:val="006C493A"/>
    <w:rsid w:val="007269C2"/>
    <w:rsid w:val="00734125"/>
    <w:rsid w:val="00734C55"/>
    <w:rsid w:val="00736647"/>
    <w:rsid w:val="007402A5"/>
    <w:rsid w:val="007529D8"/>
    <w:rsid w:val="0075766B"/>
    <w:rsid w:val="00793828"/>
    <w:rsid w:val="007B3DCA"/>
    <w:rsid w:val="008421FF"/>
    <w:rsid w:val="008435CD"/>
    <w:rsid w:val="00846E11"/>
    <w:rsid w:val="008560C2"/>
    <w:rsid w:val="00867E26"/>
    <w:rsid w:val="00877A84"/>
    <w:rsid w:val="00885E3A"/>
    <w:rsid w:val="008948B4"/>
    <w:rsid w:val="008A3A6B"/>
    <w:rsid w:val="008C273D"/>
    <w:rsid w:val="008D57F6"/>
    <w:rsid w:val="00924D58"/>
    <w:rsid w:val="00944550"/>
    <w:rsid w:val="00947F26"/>
    <w:rsid w:val="009543CF"/>
    <w:rsid w:val="009658CF"/>
    <w:rsid w:val="009839F3"/>
    <w:rsid w:val="009A0062"/>
    <w:rsid w:val="009B3C8E"/>
    <w:rsid w:val="009C761A"/>
    <w:rsid w:val="009E0D0D"/>
    <w:rsid w:val="009E4356"/>
    <w:rsid w:val="009F6A99"/>
    <w:rsid w:val="00A02396"/>
    <w:rsid w:val="00A02533"/>
    <w:rsid w:val="00A0473A"/>
    <w:rsid w:val="00A17083"/>
    <w:rsid w:val="00A24CCF"/>
    <w:rsid w:val="00A45EA6"/>
    <w:rsid w:val="00A6425B"/>
    <w:rsid w:val="00A96960"/>
    <w:rsid w:val="00AA62C7"/>
    <w:rsid w:val="00AC413A"/>
    <w:rsid w:val="00AD74A7"/>
    <w:rsid w:val="00B01E97"/>
    <w:rsid w:val="00B03D15"/>
    <w:rsid w:val="00B103FC"/>
    <w:rsid w:val="00B156BA"/>
    <w:rsid w:val="00B25B84"/>
    <w:rsid w:val="00B47B0B"/>
    <w:rsid w:val="00B56B70"/>
    <w:rsid w:val="00B5735A"/>
    <w:rsid w:val="00B760B0"/>
    <w:rsid w:val="00B767B6"/>
    <w:rsid w:val="00B90779"/>
    <w:rsid w:val="00BA543C"/>
    <w:rsid w:val="00BB3668"/>
    <w:rsid w:val="00BF0394"/>
    <w:rsid w:val="00BF2E67"/>
    <w:rsid w:val="00C07B41"/>
    <w:rsid w:val="00C26CDD"/>
    <w:rsid w:val="00C37A33"/>
    <w:rsid w:val="00C438F6"/>
    <w:rsid w:val="00C47461"/>
    <w:rsid w:val="00C530EF"/>
    <w:rsid w:val="00C55D5E"/>
    <w:rsid w:val="00C64DC0"/>
    <w:rsid w:val="00C65A28"/>
    <w:rsid w:val="00C65A4A"/>
    <w:rsid w:val="00C92E84"/>
    <w:rsid w:val="00CA04B8"/>
    <w:rsid w:val="00CF0B66"/>
    <w:rsid w:val="00D17F33"/>
    <w:rsid w:val="00D22B20"/>
    <w:rsid w:val="00D37213"/>
    <w:rsid w:val="00D82850"/>
    <w:rsid w:val="00DC74CC"/>
    <w:rsid w:val="00DD210D"/>
    <w:rsid w:val="00DD2915"/>
    <w:rsid w:val="00DF74D8"/>
    <w:rsid w:val="00E058C9"/>
    <w:rsid w:val="00E13F37"/>
    <w:rsid w:val="00E158A7"/>
    <w:rsid w:val="00E42719"/>
    <w:rsid w:val="00E6265D"/>
    <w:rsid w:val="00E74801"/>
    <w:rsid w:val="00E95A4D"/>
    <w:rsid w:val="00EB16C1"/>
    <w:rsid w:val="00EC5E99"/>
    <w:rsid w:val="00EC6D01"/>
    <w:rsid w:val="00F053F7"/>
    <w:rsid w:val="00F235A8"/>
    <w:rsid w:val="00F30453"/>
    <w:rsid w:val="00F878BD"/>
    <w:rsid w:val="00FB0FED"/>
    <w:rsid w:val="00FB44DE"/>
    <w:rsid w:val="00FE57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ED52756D-7CB0-482C-8FCC-5CC2D29310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10A0"/>
    <w:pPr>
      <w:overflowPunct w:val="0"/>
      <w:autoSpaceDE w:val="0"/>
      <w:autoSpaceDN w:val="0"/>
      <w:adjustRightInd w:val="0"/>
      <w:textAlignment w:val="baseline"/>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styleId="BodyText">
    <w:name w:val="Body Text"/>
    <w:basedOn w:val="Normal"/>
    <w:rsid w:val="00B01E97"/>
    <w:pPr>
      <w:overflowPunct/>
      <w:autoSpaceDE/>
      <w:autoSpaceDN/>
      <w:adjustRightInd/>
      <w:spacing w:line="240" w:lineRule="exact"/>
      <w:textAlignment w:val="auto"/>
    </w:pPr>
    <w:rPr>
      <w:sz w:val="22"/>
    </w:rPr>
  </w:style>
  <w:style w:type="paragraph" w:styleId="BalloonText">
    <w:name w:val="Balloon Text"/>
    <w:basedOn w:val="Normal"/>
    <w:semiHidden/>
    <w:rsid w:val="009F6A99"/>
    <w:rPr>
      <w:rFonts w:ascii="Tahoma" w:hAnsi="Tahoma" w:cs="Tahoma"/>
      <w:sz w:val="16"/>
      <w:szCs w:val="16"/>
    </w:rPr>
  </w:style>
  <w:style w:type="paragraph" w:styleId="FootnoteText">
    <w:name w:val="footnote text"/>
    <w:basedOn w:val="Normal"/>
    <w:semiHidden/>
    <w:rsid w:val="00DC74CC"/>
  </w:style>
  <w:style w:type="character" w:styleId="FootnoteReference">
    <w:name w:val="footnote reference"/>
    <w:semiHidden/>
    <w:rsid w:val="00DC74CC"/>
    <w:rPr>
      <w:vertAlign w:val="superscript"/>
    </w:rPr>
  </w:style>
  <w:style w:type="character" w:styleId="Hyperlink">
    <w:name w:val="Hyperlink"/>
    <w:rsid w:val="00C530EF"/>
    <w:rPr>
      <w:color w:val="0000FF"/>
      <w:u w:val="single"/>
    </w:rPr>
  </w:style>
  <w:style w:type="character" w:styleId="Emphasis">
    <w:name w:val="Emphasis"/>
    <w:qFormat/>
    <w:rsid w:val="009543CF"/>
    <w:rPr>
      <w:i/>
      <w:iCs/>
    </w:rPr>
  </w:style>
  <w:style w:type="paragraph" w:styleId="EndnoteText">
    <w:name w:val="endnote text"/>
    <w:basedOn w:val="Normal"/>
    <w:link w:val="EndnoteTextChar"/>
    <w:semiHidden/>
    <w:rsid w:val="00B90779"/>
    <w:pPr>
      <w:overflowPunct/>
      <w:autoSpaceDE/>
      <w:autoSpaceDN/>
      <w:adjustRightInd/>
      <w:textAlignment w:val="auto"/>
    </w:pPr>
    <w:rPr>
      <w:rFonts w:ascii="Times" w:eastAsia="Times" w:hAnsi="Times"/>
      <w:sz w:val="24"/>
    </w:rPr>
  </w:style>
  <w:style w:type="paragraph" w:styleId="ListParagraph">
    <w:name w:val="List Paragraph"/>
    <w:basedOn w:val="Normal"/>
    <w:uiPriority w:val="34"/>
    <w:qFormat/>
    <w:rsid w:val="001F5028"/>
    <w:pPr>
      <w:overflowPunct/>
      <w:autoSpaceDE/>
      <w:autoSpaceDN/>
      <w:adjustRightInd/>
      <w:ind w:left="720" w:firstLine="180"/>
      <w:contextualSpacing/>
      <w:jc w:val="both"/>
      <w:textAlignment w:val="auto"/>
    </w:pPr>
    <w:rPr>
      <w:sz w:val="24"/>
      <w:szCs w:val="24"/>
    </w:rPr>
  </w:style>
  <w:style w:type="table" w:styleId="TableGrid">
    <w:name w:val="Table Grid"/>
    <w:basedOn w:val="TableNormal"/>
    <w:rsid w:val="004579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TextChar">
    <w:name w:val="Endnote Text Char"/>
    <w:basedOn w:val="DefaultParagraphFont"/>
    <w:link w:val="EndnoteText"/>
    <w:semiHidden/>
    <w:rsid w:val="00944550"/>
    <w:rPr>
      <w:rFonts w:ascii="Times" w:eastAsia="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zareans@emich.edu" TargetMode="External"/><Relationship Id="rId13" Type="http://schemas.openxmlformats.org/officeDocument/2006/relationships/image" Target="media/image3.jpeg"/><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hyperlink" Target="mailto:negar.matin@ou.edu" TargetMode="External"/><Relationship Id="rId12" Type="http://schemas.openxmlformats.org/officeDocument/2006/relationships/hyperlink" Target="http://jesusgilhernandez.com/2012/10/19/color-systems-and-color-wheels/" TargetMode="External"/><Relationship Id="rId17" Type="http://schemas.microsoft.com/office/2007/relationships/hdphoto" Target="media/hdphoto1.wdp"/><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24" Type="http://schemas.openxmlformats.org/officeDocument/2006/relationships/hyperlink" Target="mailto:aeydgahi@emich.edu" TargetMode="External"/><Relationship Id="rId5"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hyperlink" Target="mailto:fzareans@emich.edu" TargetMode="External"/><Relationship Id="rId28"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yperlink" Target="mailto:aeydgahi@emich.edu" TargetMode="External"/><Relationship Id="rId14" Type="http://schemas.openxmlformats.org/officeDocument/2006/relationships/image" Target="media/image4.jpeg"/><Relationship Id="rId22" Type="http://schemas.openxmlformats.org/officeDocument/2006/relationships/hyperlink" Target="mailto:negar.matin@ou.edu" TargetMode="Externa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Chart%20in%20Microsoft%20Word"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355186211141899"/>
          <c:y val="0.17917383820998301"/>
          <c:w val="0.76795937211449705"/>
          <c:h val="0.54550774526678103"/>
        </c:manualLayout>
      </c:layout>
      <c:scatterChart>
        <c:scatterStyle val="smoothMarker"/>
        <c:varyColors val="0"/>
        <c:ser>
          <c:idx val="0"/>
          <c:order val="0"/>
          <c:tx>
            <c:strRef>
              <c:f>Baseline</c:f>
              <c:strCache>
                <c:ptCount val="1"/>
                <c:pt idx="0">
                  <c:v>Baseline</c:v>
                </c:pt>
              </c:strCache>
            </c:strRef>
          </c:tx>
          <c:spPr>
            <a:ln w="25400" cap="rnd">
              <a:solidFill>
                <a:schemeClr val="bg1">
                  <a:lumMod val="65000"/>
                </a:schemeClr>
              </a:solidFill>
              <a:round/>
            </a:ln>
            <a:effectLst/>
          </c:spPr>
          <c:marker>
            <c:symbol val="none"/>
          </c:marker>
          <c:xVal>
            <c:numRef>
              <c:f>'[Chart in Microsoft Word]photochrom-red-abs-xylene BG'!$A$36:$A$836</c:f>
              <c:numCache>
                <c:formatCode>General</c:formatCode>
                <c:ptCount val="8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pt idx="201">
                  <c:v>501</c:v>
                </c:pt>
                <c:pt idx="202">
                  <c:v>502</c:v>
                </c:pt>
                <c:pt idx="203">
                  <c:v>503</c:v>
                </c:pt>
                <c:pt idx="204">
                  <c:v>504</c:v>
                </c:pt>
                <c:pt idx="205">
                  <c:v>505</c:v>
                </c:pt>
                <c:pt idx="206">
                  <c:v>506</c:v>
                </c:pt>
                <c:pt idx="207">
                  <c:v>507</c:v>
                </c:pt>
                <c:pt idx="208">
                  <c:v>508</c:v>
                </c:pt>
                <c:pt idx="209">
                  <c:v>509</c:v>
                </c:pt>
                <c:pt idx="210">
                  <c:v>510</c:v>
                </c:pt>
                <c:pt idx="211">
                  <c:v>511</c:v>
                </c:pt>
                <c:pt idx="212">
                  <c:v>512</c:v>
                </c:pt>
                <c:pt idx="213">
                  <c:v>513</c:v>
                </c:pt>
                <c:pt idx="214">
                  <c:v>514</c:v>
                </c:pt>
                <c:pt idx="215">
                  <c:v>515</c:v>
                </c:pt>
                <c:pt idx="216">
                  <c:v>516</c:v>
                </c:pt>
                <c:pt idx="217">
                  <c:v>517</c:v>
                </c:pt>
                <c:pt idx="218">
                  <c:v>518</c:v>
                </c:pt>
                <c:pt idx="219">
                  <c:v>519</c:v>
                </c:pt>
                <c:pt idx="220">
                  <c:v>520</c:v>
                </c:pt>
                <c:pt idx="221">
                  <c:v>521</c:v>
                </c:pt>
                <c:pt idx="222">
                  <c:v>522</c:v>
                </c:pt>
                <c:pt idx="223">
                  <c:v>523</c:v>
                </c:pt>
                <c:pt idx="224">
                  <c:v>524</c:v>
                </c:pt>
                <c:pt idx="225">
                  <c:v>525</c:v>
                </c:pt>
                <c:pt idx="226">
                  <c:v>526</c:v>
                </c:pt>
                <c:pt idx="227">
                  <c:v>527</c:v>
                </c:pt>
                <c:pt idx="228">
                  <c:v>528</c:v>
                </c:pt>
                <c:pt idx="229">
                  <c:v>529</c:v>
                </c:pt>
                <c:pt idx="230">
                  <c:v>530</c:v>
                </c:pt>
                <c:pt idx="231">
                  <c:v>531</c:v>
                </c:pt>
                <c:pt idx="232">
                  <c:v>532</c:v>
                </c:pt>
                <c:pt idx="233">
                  <c:v>533</c:v>
                </c:pt>
                <c:pt idx="234">
                  <c:v>534</c:v>
                </c:pt>
                <c:pt idx="235">
                  <c:v>535</c:v>
                </c:pt>
                <c:pt idx="236">
                  <c:v>536</c:v>
                </c:pt>
                <c:pt idx="237">
                  <c:v>537</c:v>
                </c:pt>
                <c:pt idx="238">
                  <c:v>538</c:v>
                </c:pt>
                <c:pt idx="239">
                  <c:v>539</c:v>
                </c:pt>
                <c:pt idx="240">
                  <c:v>540</c:v>
                </c:pt>
                <c:pt idx="241">
                  <c:v>541</c:v>
                </c:pt>
                <c:pt idx="242">
                  <c:v>542</c:v>
                </c:pt>
                <c:pt idx="243">
                  <c:v>543</c:v>
                </c:pt>
                <c:pt idx="244">
                  <c:v>544</c:v>
                </c:pt>
                <c:pt idx="245">
                  <c:v>545</c:v>
                </c:pt>
                <c:pt idx="246">
                  <c:v>546</c:v>
                </c:pt>
                <c:pt idx="247">
                  <c:v>547</c:v>
                </c:pt>
                <c:pt idx="248">
                  <c:v>548</c:v>
                </c:pt>
                <c:pt idx="249">
                  <c:v>549</c:v>
                </c:pt>
                <c:pt idx="250">
                  <c:v>550</c:v>
                </c:pt>
                <c:pt idx="251">
                  <c:v>551</c:v>
                </c:pt>
                <c:pt idx="252">
                  <c:v>552</c:v>
                </c:pt>
                <c:pt idx="253">
                  <c:v>553</c:v>
                </c:pt>
                <c:pt idx="254">
                  <c:v>554</c:v>
                </c:pt>
                <c:pt idx="255">
                  <c:v>555</c:v>
                </c:pt>
                <c:pt idx="256">
                  <c:v>556</c:v>
                </c:pt>
                <c:pt idx="257">
                  <c:v>557</c:v>
                </c:pt>
                <c:pt idx="258">
                  <c:v>558</c:v>
                </c:pt>
                <c:pt idx="259">
                  <c:v>559</c:v>
                </c:pt>
                <c:pt idx="260">
                  <c:v>560</c:v>
                </c:pt>
                <c:pt idx="261">
                  <c:v>561</c:v>
                </c:pt>
                <c:pt idx="262">
                  <c:v>562</c:v>
                </c:pt>
                <c:pt idx="263">
                  <c:v>563</c:v>
                </c:pt>
                <c:pt idx="264">
                  <c:v>564</c:v>
                </c:pt>
                <c:pt idx="265">
                  <c:v>565</c:v>
                </c:pt>
                <c:pt idx="266">
                  <c:v>566</c:v>
                </c:pt>
                <c:pt idx="267">
                  <c:v>567</c:v>
                </c:pt>
                <c:pt idx="268">
                  <c:v>568</c:v>
                </c:pt>
                <c:pt idx="269">
                  <c:v>569</c:v>
                </c:pt>
                <c:pt idx="270">
                  <c:v>570</c:v>
                </c:pt>
                <c:pt idx="271">
                  <c:v>571</c:v>
                </c:pt>
                <c:pt idx="272">
                  <c:v>572</c:v>
                </c:pt>
                <c:pt idx="273">
                  <c:v>573</c:v>
                </c:pt>
                <c:pt idx="274">
                  <c:v>574</c:v>
                </c:pt>
                <c:pt idx="275">
                  <c:v>575</c:v>
                </c:pt>
                <c:pt idx="276">
                  <c:v>576</c:v>
                </c:pt>
                <c:pt idx="277">
                  <c:v>577</c:v>
                </c:pt>
                <c:pt idx="278">
                  <c:v>578</c:v>
                </c:pt>
                <c:pt idx="279">
                  <c:v>579</c:v>
                </c:pt>
                <c:pt idx="280">
                  <c:v>580</c:v>
                </c:pt>
                <c:pt idx="281">
                  <c:v>581</c:v>
                </c:pt>
                <c:pt idx="282">
                  <c:v>582</c:v>
                </c:pt>
                <c:pt idx="283">
                  <c:v>583</c:v>
                </c:pt>
                <c:pt idx="284">
                  <c:v>584</c:v>
                </c:pt>
                <c:pt idx="285">
                  <c:v>585</c:v>
                </c:pt>
                <c:pt idx="286">
                  <c:v>586</c:v>
                </c:pt>
                <c:pt idx="287">
                  <c:v>587</c:v>
                </c:pt>
                <c:pt idx="288">
                  <c:v>588</c:v>
                </c:pt>
                <c:pt idx="289">
                  <c:v>589</c:v>
                </c:pt>
                <c:pt idx="290">
                  <c:v>590</c:v>
                </c:pt>
                <c:pt idx="291">
                  <c:v>591</c:v>
                </c:pt>
                <c:pt idx="292">
                  <c:v>592</c:v>
                </c:pt>
                <c:pt idx="293">
                  <c:v>593</c:v>
                </c:pt>
                <c:pt idx="294">
                  <c:v>594</c:v>
                </c:pt>
                <c:pt idx="295">
                  <c:v>595</c:v>
                </c:pt>
                <c:pt idx="296">
                  <c:v>596</c:v>
                </c:pt>
                <c:pt idx="297">
                  <c:v>597</c:v>
                </c:pt>
                <c:pt idx="298">
                  <c:v>598</c:v>
                </c:pt>
                <c:pt idx="299">
                  <c:v>599</c:v>
                </c:pt>
                <c:pt idx="300">
                  <c:v>600</c:v>
                </c:pt>
                <c:pt idx="301">
                  <c:v>601</c:v>
                </c:pt>
                <c:pt idx="302">
                  <c:v>602</c:v>
                </c:pt>
                <c:pt idx="303">
                  <c:v>603</c:v>
                </c:pt>
                <c:pt idx="304">
                  <c:v>604</c:v>
                </c:pt>
                <c:pt idx="305">
                  <c:v>605</c:v>
                </c:pt>
                <c:pt idx="306">
                  <c:v>606</c:v>
                </c:pt>
                <c:pt idx="307">
                  <c:v>607</c:v>
                </c:pt>
                <c:pt idx="308">
                  <c:v>608</c:v>
                </c:pt>
                <c:pt idx="309">
                  <c:v>609</c:v>
                </c:pt>
                <c:pt idx="310">
                  <c:v>610</c:v>
                </c:pt>
                <c:pt idx="311">
                  <c:v>611</c:v>
                </c:pt>
                <c:pt idx="312">
                  <c:v>612</c:v>
                </c:pt>
                <c:pt idx="313">
                  <c:v>613</c:v>
                </c:pt>
                <c:pt idx="314">
                  <c:v>614</c:v>
                </c:pt>
                <c:pt idx="315">
                  <c:v>615</c:v>
                </c:pt>
                <c:pt idx="316">
                  <c:v>616</c:v>
                </c:pt>
                <c:pt idx="317">
                  <c:v>617</c:v>
                </c:pt>
                <c:pt idx="318">
                  <c:v>618</c:v>
                </c:pt>
                <c:pt idx="319">
                  <c:v>619</c:v>
                </c:pt>
                <c:pt idx="320">
                  <c:v>620</c:v>
                </c:pt>
                <c:pt idx="321">
                  <c:v>621</c:v>
                </c:pt>
                <c:pt idx="322">
                  <c:v>622</c:v>
                </c:pt>
                <c:pt idx="323">
                  <c:v>623</c:v>
                </c:pt>
                <c:pt idx="324">
                  <c:v>624</c:v>
                </c:pt>
                <c:pt idx="325">
                  <c:v>625</c:v>
                </c:pt>
                <c:pt idx="326">
                  <c:v>626</c:v>
                </c:pt>
                <c:pt idx="327">
                  <c:v>627</c:v>
                </c:pt>
                <c:pt idx="328">
                  <c:v>628</c:v>
                </c:pt>
                <c:pt idx="329">
                  <c:v>629</c:v>
                </c:pt>
                <c:pt idx="330">
                  <c:v>630</c:v>
                </c:pt>
                <c:pt idx="331">
                  <c:v>631</c:v>
                </c:pt>
                <c:pt idx="332">
                  <c:v>632</c:v>
                </c:pt>
                <c:pt idx="333">
                  <c:v>633</c:v>
                </c:pt>
                <c:pt idx="334">
                  <c:v>634</c:v>
                </c:pt>
                <c:pt idx="335">
                  <c:v>635</c:v>
                </c:pt>
                <c:pt idx="336">
                  <c:v>636</c:v>
                </c:pt>
                <c:pt idx="337">
                  <c:v>637</c:v>
                </c:pt>
                <c:pt idx="338">
                  <c:v>638</c:v>
                </c:pt>
                <c:pt idx="339">
                  <c:v>639</c:v>
                </c:pt>
                <c:pt idx="340">
                  <c:v>640</c:v>
                </c:pt>
                <c:pt idx="341">
                  <c:v>641</c:v>
                </c:pt>
                <c:pt idx="342">
                  <c:v>642</c:v>
                </c:pt>
                <c:pt idx="343">
                  <c:v>643</c:v>
                </c:pt>
                <c:pt idx="344">
                  <c:v>644</c:v>
                </c:pt>
                <c:pt idx="345">
                  <c:v>645</c:v>
                </c:pt>
                <c:pt idx="346">
                  <c:v>646</c:v>
                </c:pt>
                <c:pt idx="347">
                  <c:v>647</c:v>
                </c:pt>
                <c:pt idx="348">
                  <c:v>648</c:v>
                </c:pt>
                <c:pt idx="349">
                  <c:v>649</c:v>
                </c:pt>
                <c:pt idx="350">
                  <c:v>650</c:v>
                </c:pt>
                <c:pt idx="351">
                  <c:v>651</c:v>
                </c:pt>
                <c:pt idx="352">
                  <c:v>652</c:v>
                </c:pt>
                <c:pt idx="353">
                  <c:v>653</c:v>
                </c:pt>
                <c:pt idx="354">
                  <c:v>654</c:v>
                </c:pt>
                <c:pt idx="355">
                  <c:v>655</c:v>
                </c:pt>
                <c:pt idx="356">
                  <c:v>656</c:v>
                </c:pt>
                <c:pt idx="357">
                  <c:v>657</c:v>
                </c:pt>
                <c:pt idx="358">
                  <c:v>658</c:v>
                </c:pt>
                <c:pt idx="359">
                  <c:v>659</c:v>
                </c:pt>
                <c:pt idx="360">
                  <c:v>660</c:v>
                </c:pt>
                <c:pt idx="361">
                  <c:v>661</c:v>
                </c:pt>
                <c:pt idx="362">
                  <c:v>662</c:v>
                </c:pt>
                <c:pt idx="363">
                  <c:v>663</c:v>
                </c:pt>
                <c:pt idx="364">
                  <c:v>664</c:v>
                </c:pt>
                <c:pt idx="365">
                  <c:v>665</c:v>
                </c:pt>
                <c:pt idx="366">
                  <c:v>666</c:v>
                </c:pt>
                <c:pt idx="367">
                  <c:v>667</c:v>
                </c:pt>
                <c:pt idx="368">
                  <c:v>668</c:v>
                </c:pt>
                <c:pt idx="369">
                  <c:v>669</c:v>
                </c:pt>
                <c:pt idx="370">
                  <c:v>670</c:v>
                </c:pt>
                <c:pt idx="371">
                  <c:v>671</c:v>
                </c:pt>
                <c:pt idx="372">
                  <c:v>672</c:v>
                </c:pt>
                <c:pt idx="373">
                  <c:v>673</c:v>
                </c:pt>
                <c:pt idx="374">
                  <c:v>674</c:v>
                </c:pt>
                <c:pt idx="375">
                  <c:v>675</c:v>
                </c:pt>
                <c:pt idx="376">
                  <c:v>676</c:v>
                </c:pt>
                <c:pt idx="377">
                  <c:v>677</c:v>
                </c:pt>
                <c:pt idx="378">
                  <c:v>678</c:v>
                </c:pt>
                <c:pt idx="379">
                  <c:v>679</c:v>
                </c:pt>
                <c:pt idx="380">
                  <c:v>680</c:v>
                </c:pt>
                <c:pt idx="381">
                  <c:v>681</c:v>
                </c:pt>
                <c:pt idx="382">
                  <c:v>682</c:v>
                </c:pt>
                <c:pt idx="383">
                  <c:v>683</c:v>
                </c:pt>
                <c:pt idx="384">
                  <c:v>684</c:v>
                </c:pt>
                <c:pt idx="385">
                  <c:v>685</c:v>
                </c:pt>
                <c:pt idx="386">
                  <c:v>686</c:v>
                </c:pt>
                <c:pt idx="387">
                  <c:v>687</c:v>
                </c:pt>
                <c:pt idx="388">
                  <c:v>688</c:v>
                </c:pt>
                <c:pt idx="389">
                  <c:v>689</c:v>
                </c:pt>
                <c:pt idx="390">
                  <c:v>690</c:v>
                </c:pt>
                <c:pt idx="391">
                  <c:v>691</c:v>
                </c:pt>
                <c:pt idx="392">
                  <c:v>692</c:v>
                </c:pt>
                <c:pt idx="393">
                  <c:v>693</c:v>
                </c:pt>
                <c:pt idx="394">
                  <c:v>694</c:v>
                </c:pt>
                <c:pt idx="395">
                  <c:v>695</c:v>
                </c:pt>
                <c:pt idx="396">
                  <c:v>696</c:v>
                </c:pt>
                <c:pt idx="397">
                  <c:v>697</c:v>
                </c:pt>
                <c:pt idx="398">
                  <c:v>698</c:v>
                </c:pt>
                <c:pt idx="399">
                  <c:v>699</c:v>
                </c:pt>
                <c:pt idx="400">
                  <c:v>700</c:v>
                </c:pt>
                <c:pt idx="401">
                  <c:v>701</c:v>
                </c:pt>
                <c:pt idx="402">
                  <c:v>702</c:v>
                </c:pt>
                <c:pt idx="403">
                  <c:v>703</c:v>
                </c:pt>
                <c:pt idx="404">
                  <c:v>704</c:v>
                </c:pt>
                <c:pt idx="405">
                  <c:v>705</c:v>
                </c:pt>
                <c:pt idx="406">
                  <c:v>706</c:v>
                </c:pt>
                <c:pt idx="407">
                  <c:v>707</c:v>
                </c:pt>
                <c:pt idx="408">
                  <c:v>708</c:v>
                </c:pt>
                <c:pt idx="409">
                  <c:v>709</c:v>
                </c:pt>
                <c:pt idx="410">
                  <c:v>710</c:v>
                </c:pt>
                <c:pt idx="411">
                  <c:v>711</c:v>
                </c:pt>
                <c:pt idx="412">
                  <c:v>712</c:v>
                </c:pt>
                <c:pt idx="413">
                  <c:v>713</c:v>
                </c:pt>
                <c:pt idx="414">
                  <c:v>714</c:v>
                </c:pt>
                <c:pt idx="415">
                  <c:v>715</c:v>
                </c:pt>
                <c:pt idx="416">
                  <c:v>716</c:v>
                </c:pt>
                <c:pt idx="417">
                  <c:v>717</c:v>
                </c:pt>
                <c:pt idx="418">
                  <c:v>718</c:v>
                </c:pt>
                <c:pt idx="419">
                  <c:v>719</c:v>
                </c:pt>
                <c:pt idx="420">
                  <c:v>720</c:v>
                </c:pt>
                <c:pt idx="421">
                  <c:v>721</c:v>
                </c:pt>
                <c:pt idx="422">
                  <c:v>722</c:v>
                </c:pt>
                <c:pt idx="423">
                  <c:v>723</c:v>
                </c:pt>
                <c:pt idx="424">
                  <c:v>724</c:v>
                </c:pt>
                <c:pt idx="425">
                  <c:v>725</c:v>
                </c:pt>
                <c:pt idx="426">
                  <c:v>726</c:v>
                </c:pt>
                <c:pt idx="427">
                  <c:v>727</c:v>
                </c:pt>
                <c:pt idx="428">
                  <c:v>728</c:v>
                </c:pt>
                <c:pt idx="429">
                  <c:v>729</c:v>
                </c:pt>
                <c:pt idx="430">
                  <c:v>730</c:v>
                </c:pt>
                <c:pt idx="431">
                  <c:v>731</c:v>
                </c:pt>
                <c:pt idx="432">
                  <c:v>732</c:v>
                </c:pt>
                <c:pt idx="433">
                  <c:v>733</c:v>
                </c:pt>
                <c:pt idx="434">
                  <c:v>734</c:v>
                </c:pt>
                <c:pt idx="435">
                  <c:v>735</c:v>
                </c:pt>
                <c:pt idx="436">
                  <c:v>736</c:v>
                </c:pt>
                <c:pt idx="437">
                  <c:v>737</c:v>
                </c:pt>
                <c:pt idx="438">
                  <c:v>738</c:v>
                </c:pt>
                <c:pt idx="439">
                  <c:v>739</c:v>
                </c:pt>
                <c:pt idx="440">
                  <c:v>740</c:v>
                </c:pt>
                <c:pt idx="441">
                  <c:v>741</c:v>
                </c:pt>
                <c:pt idx="442">
                  <c:v>742</c:v>
                </c:pt>
                <c:pt idx="443">
                  <c:v>743</c:v>
                </c:pt>
                <c:pt idx="444">
                  <c:v>744</c:v>
                </c:pt>
                <c:pt idx="445">
                  <c:v>745</c:v>
                </c:pt>
                <c:pt idx="446">
                  <c:v>746</c:v>
                </c:pt>
                <c:pt idx="447">
                  <c:v>747</c:v>
                </c:pt>
                <c:pt idx="448">
                  <c:v>748</c:v>
                </c:pt>
                <c:pt idx="449">
                  <c:v>749</c:v>
                </c:pt>
                <c:pt idx="450">
                  <c:v>750</c:v>
                </c:pt>
                <c:pt idx="451">
                  <c:v>751</c:v>
                </c:pt>
                <c:pt idx="452">
                  <c:v>752</c:v>
                </c:pt>
                <c:pt idx="453">
                  <c:v>753</c:v>
                </c:pt>
                <c:pt idx="454">
                  <c:v>754</c:v>
                </c:pt>
                <c:pt idx="455">
                  <c:v>755</c:v>
                </c:pt>
                <c:pt idx="456">
                  <c:v>756</c:v>
                </c:pt>
                <c:pt idx="457">
                  <c:v>757</c:v>
                </c:pt>
                <c:pt idx="458">
                  <c:v>758</c:v>
                </c:pt>
                <c:pt idx="459">
                  <c:v>759</c:v>
                </c:pt>
                <c:pt idx="460">
                  <c:v>760</c:v>
                </c:pt>
                <c:pt idx="461">
                  <c:v>761</c:v>
                </c:pt>
                <c:pt idx="462">
                  <c:v>762</c:v>
                </c:pt>
                <c:pt idx="463">
                  <c:v>763</c:v>
                </c:pt>
                <c:pt idx="464">
                  <c:v>764</c:v>
                </c:pt>
                <c:pt idx="465">
                  <c:v>765</c:v>
                </c:pt>
                <c:pt idx="466">
                  <c:v>766</c:v>
                </c:pt>
                <c:pt idx="467">
                  <c:v>767</c:v>
                </c:pt>
                <c:pt idx="468">
                  <c:v>768</c:v>
                </c:pt>
                <c:pt idx="469">
                  <c:v>769</c:v>
                </c:pt>
                <c:pt idx="470">
                  <c:v>770</c:v>
                </c:pt>
                <c:pt idx="471">
                  <c:v>771</c:v>
                </c:pt>
                <c:pt idx="472">
                  <c:v>772</c:v>
                </c:pt>
                <c:pt idx="473">
                  <c:v>773</c:v>
                </c:pt>
                <c:pt idx="474">
                  <c:v>774</c:v>
                </c:pt>
                <c:pt idx="475">
                  <c:v>775</c:v>
                </c:pt>
                <c:pt idx="476">
                  <c:v>776</c:v>
                </c:pt>
                <c:pt idx="477">
                  <c:v>777</c:v>
                </c:pt>
                <c:pt idx="478">
                  <c:v>778</c:v>
                </c:pt>
                <c:pt idx="479">
                  <c:v>779</c:v>
                </c:pt>
                <c:pt idx="480">
                  <c:v>780</c:v>
                </c:pt>
                <c:pt idx="481">
                  <c:v>781</c:v>
                </c:pt>
                <c:pt idx="482">
                  <c:v>782</c:v>
                </c:pt>
                <c:pt idx="483">
                  <c:v>783</c:v>
                </c:pt>
                <c:pt idx="484">
                  <c:v>784</c:v>
                </c:pt>
                <c:pt idx="485">
                  <c:v>785</c:v>
                </c:pt>
                <c:pt idx="486">
                  <c:v>786</c:v>
                </c:pt>
                <c:pt idx="487">
                  <c:v>787</c:v>
                </c:pt>
                <c:pt idx="488">
                  <c:v>788</c:v>
                </c:pt>
                <c:pt idx="489">
                  <c:v>789</c:v>
                </c:pt>
                <c:pt idx="490">
                  <c:v>790</c:v>
                </c:pt>
                <c:pt idx="491">
                  <c:v>791</c:v>
                </c:pt>
                <c:pt idx="492">
                  <c:v>792</c:v>
                </c:pt>
                <c:pt idx="493">
                  <c:v>793</c:v>
                </c:pt>
                <c:pt idx="494">
                  <c:v>794</c:v>
                </c:pt>
                <c:pt idx="495">
                  <c:v>795</c:v>
                </c:pt>
                <c:pt idx="496">
                  <c:v>796</c:v>
                </c:pt>
                <c:pt idx="497">
                  <c:v>797</c:v>
                </c:pt>
                <c:pt idx="498">
                  <c:v>798</c:v>
                </c:pt>
                <c:pt idx="499">
                  <c:v>799</c:v>
                </c:pt>
                <c:pt idx="500">
                  <c:v>800</c:v>
                </c:pt>
                <c:pt idx="501">
                  <c:v>801</c:v>
                </c:pt>
                <c:pt idx="502">
                  <c:v>802</c:v>
                </c:pt>
                <c:pt idx="503">
                  <c:v>803</c:v>
                </c:pt>
                <c:pt idx="504">
                  <c:v>804</c:v>
                </c:pt>
                <c:pt idx="505">
                  <c:v>805</c:v>
                </c:pt>
                <c:pt idx="506">
                  <c:v>806</c:v>
                </c:pt>
                <c:pt idx="507">
                  <c:v>807</c:v>
                </c:pt>
                <c:pt idx="508">
                  <c:v>808</c:v>
                </c:pt>
                <c:pt idx="509">
                  <c:v>809</c:v>
                </c:pt>
                <c:pt idx="510">
                  <c:v>810</c:v>
                </c:pt>
                <c:pt idx="511">
                  <c:v>811</c:v>
                </c:pt>
                <c:pt idx="512">
                  <c:v>812</c:v>
                </c:pt>
                <c:pt idx="513">
                  <c:v>813</c:v>
                </c:pt>
                <c:pt idx="514">
                  <c:v>814</c:v>
                </c:pt>
                <c:pt idx="515">
                  <c:v>815</c:v>
                </c:pt>
                <c:pt idx="516">
                  <c:v>816</c:v>
                </c:pt>
                <c:pt idx="517">
                  <c:v>817</c:v>
                </c:pt>
                <c:pt idx="518">
                  <c:v>818</c:v>
                </c:pt>
                <c:pt idx="519">
                  <c:v>819</c:v>
                </c:pt>
                <c:pt idx="520">
                  <c:v>820</c:v>
                </c:pt>
                <c:pt idx="521">
                  <c:v>821</c:v>
                </c:pt>
                <c:pt idx="522">
                  <c:v>822</c:v>
                </c:pt>
                <c:pt idx="523">
                  <c:v>823</c:v>
                </c:pt>
                <c:pt idx="524">
                  <c:v>824</c:v>
                </c:pt>
                <c:pt idx="525">
                  <c:v>825</c:v>
                </c:pt>
                <c:pt idx="526">
                  <c:v>826</c:v>
                </c:pt>
                <c:pt idx="527">
                  <c:v>827</c:v>
                </c:pt>
                <c:pt idx="528">
                  <c:v>828</c:v>
                </c:pt>
                <c:pt idx="529">
                  <c:v>829</c:v>
                </c:pt>
                <c:pt idx="530">
                  <c:v>830</c:v>
                </c:pt>
                <c:pt idx="531">
                  <c:v>831</c:v>
                </c:pt>
                <c:pt idx="532">
                  <c:v>832</c:v>
                </c:pt>
                <c:pt idx="533">
                  <c:v>833</c:v>
                </c:pt>
                <c:pt idx="534">
                  <c:v>834</c:v>
                </c:pt>
                <c:pt idx="535">
                  <c:v>835</c:v>
                </c:pt>
                <c:pt idx="536">
                  <c:v>836</c:v>
                </c:pt>
                <c:pt idx="537">
                  <c:v>837</c:v>
                </c:pt>
                <c:pt idx="538">
                  <c:v>838</c:v>
                </c:pt>
                <c:pt idx="539">
                  <c:v>839</c:v>
                </c:pt>
                <c:pt idx="540">
                  <c:v>840</c:v>
                </c:pt>
                <c:pt idx="541">
                  <c:v>841</c:v>
                </c:pt>
                <c:pt idx="542">
                  <c:v>842</c:v>
                </c:pt>
                <c:pt idx="543">
                  <c:v>843</c:v>
                </c:pt>
                <c:pt idx="544">
                  <c:v>844</c:v>
                </c:pt>
                <c:pt idx="545">
                  <c:v>845</c:v>
                </c:pt>
                <c:pt idx="546">
                  <c:v>846</c:v>
                </c:pt>
                <c:pt idx="547">
                  <c:v>847</c:v>
                </c:pt>
                <c:pt idx="548">
                  <c:v>848</c:v>
                </c:pt>
                <c:pt idx="549">
                  <c:v>849</c:v>
                </c:pt>
                <c:pt idx="550">
                  <c:v>850</c:v>
                </c:pt>
                <c:pt idx="551">
                  <c:v>851</c:v>
                </c:pt>
                <c:pt idx="552">
                  <c:v>852</c:v>
                </c:pt>
                <c:pt idx="553">
                  <c:v>853</c:v>
                </c:pt>
                <c:pt idx="554">
                  <c:v>854</c:v>
                </c:pt>
                <c:pt idx="555">
                  <c:v>855</c:v>
                </c:pt>
                <c:pt idx="556">
                  <c:v>856</c:v>
                </c:pt>
                <c:pt idx="557">
                  <c:v>857</c:v>
                </c:pt>
                <c:pt idx="558">
                  <c:v>858</c:v>
                </c:pt>
                <c:pt idx="559">
                  <c:v>859</c:v>
                </c:pt>
                <c:pt idx="560">
                  <c:v>860</c:v>
                </c:pt>
                <c:pt idx="561">
                  <c:v>861</c:v>
                </c:pt>
                <c:pt idx="562">
                  <c:v>862</c:v>
                </c:pt>
                <c:pt idx="563">
                  <c:v>863</c:v>
                </c:pt>
                <c:pt idx="564">
                  <c:v>864</c:v>
                </c:pt>
                <c:pt idx="565">
                  <c:v>865</c:v>
                </c:pt>
                <c:pt idx="566">
                  <c:v>866</c:v>
                </c:pt>
                <c:pt idx="567">
                  <c:v>867</c:v>
                </c:pt>
                <c:pt idx="568">
                  <c:v>868</c:v>
                </c:pt>
                <c:pt idx="569">
                  <c:v>869</c:v>
                </c:pt>
                <c:pt idx="570">
                  <c:v>870</c:v>
                </c:pt>
                <c:pt idx="571">
                  <c:v>871</c:v>
                </c:pt>
                <c:pt idx="572">
                  <c:v>872</c:v>
                </c:pt>
                <c:pt idx="573">
                  <c:v>873</c:v>
                </c:pt>
                <c:pt idx="574">
                  <c:v>874</c:v>
                </c:pt>
                <c:pt idx="575">
                  <c:v>875</c:v>
                </c:pt>
                <c:pt idx="576">
                  <c:v>876</c:v>
                </c:pt>
                <c:pt idx="577">
                  <c:v>877</c:v>
                </c:pt>
                <c:pt idx="578">
                  <c:v>878</c:v>
                </c:pt>
                <c:pt idx="579">
                  <c:v>879</c:v>
                </c:pt>
                <c:pt idx="580">
                  <c:v>880</c:v>
                </c:pt>
                <c:pt idx="581">
                  <c:v>881</c:v>
                </c:pt>
                <c:pt idx="582">
                  <c:v>882</c:v>
                </c:pt>
                <c:pt idx="583">
                  <c:v>883</c:v>
                </c:pt>
                <c:pt idx="584">
                  <c:v>884</c:v>
                </c:pt>
                <c:pt idx="585">
                  <c:v>885</c:v>
                </c:pt>
                <c:pt idx="586">
                  <c:v>886</c:v>
                </c:pt>
                <c:pt idx="587">
                  <c:v>887</c:v>
                </c:pt>
                <c:pt idx="588">
                  <c:v>888</c:v>
                </c:pt>
                <c:pt idx="589">
                  <c:v>889</c:v>
                </c:pt>
                <c:pt idx="590">
                  <c:v>890</c:v>
                </c:pt>
                <c:pt idx="591">
                  <c:v>891</c:v>
                </c:pt>
                <c:pt idx="592">
                  <c:v>892</c:v>
                </c:pt>
                <c:pt idx="593">
                  <c:v>893</c:v>
                </c:pt>
                <c:pt idx="594">
                  <c:v>894</c:v>
                </c:pt>
                <c:pt idx="595">
                  <c:v>895</c:v>
                </c:pt>
                <c:pt idx="596">
                  <c:v>896</c:v>
                </c:pt>
                <c:pt idx="597">
                  <c:v>897</c:v>
                </c:pt>
                <c:pt idx="598">
                  <c:v>898</c:v>
                </c:pt>
                <c:pt idx="599">
                  <c:v>899</c:v>
                </c:pt>
                <c:pt idx="600">
                  <c:v>900</c:v>
                </c:pt>
                <c:pt idx="601">
                  <c:v>901</c:v>
                </c:pt>
                <c:pt idx="602">
                  <c:v>902</c:v>
                </c:pt>
                <c:pt idx="603">
                  <c:v>903</c:v>
                </c:pt>
                <c:pt idx="604">
                  <c:v>904</c:v>
                </c:pt>
                <c:pt idx="605">
                  <c:v>905</c:v>
                </c:pt>
                <c:pt idx="606">
                  <c:v>906</c:v>
                </c:pt>
                <c:pt idx="607">
                  <c:v>907</c:v>
                </c:pt>
                <c:pt idx="608">
                  <c:v>908</c:v>
                </c:pt>
                <c:pt idx="609">
                  <c:v>909</c:v>
                </c:pt>
                <c:pt idx="610">
                  <c:v>910</c:v>
                </c:pt>
                <c:pt idx="611">
                  <c:v>911</c:v>
                </c:pt>
                <c:pt idx="612">
                  <c:v>912</c:v>
                </c:pt>
                <c:pt idx="613">
                  <c:v>913</c:v>
                </c:pt>
                <c:pt idx="614">
                  <c:v>914</c:v>
                </c:pt>
                <c:pt idx="615">
                  <c:v>915</c:v>
                </c:pt>
                <c:pt idx="616">
                  <c:v>916</c:v>
                </c:pt>
                <c:pt idx="617">
                  <c:v>917</c:v>
                </c:pt>
                <c:pt idx="618">
                  <c:v>918</c:v>
                </c:pt>
                <c:pt idx="619">
                  <c:v>919</c:v>
                </c:pt>
                <c:pt idx="620">
                  <c:v>920</c:v>
                </c:pt>
                <c:pt idx="621">
                  <c:v>921</c:v>
                </c:pt>
                <c:pt idx="622">
                  <c:v>922</c:v>
                </c:pt>
                <c:pt idx="623">
                  <c:v>923</c:v>
                </c:pt>
                <c:pt idx="624">
                  <c:v>924</c:v>
                </c:pt>
                <c:pt idx="625">
                  <c:v>925</c:v>
                </c:pt>
                <c:pt idx="626">
                  <c:v>926</c:v>
                </c:pt>
                <c:pt idx="627">
                  <c:v>927</c:v>
                </c:pt>
                <c:pt idx="628">
                  <c:v>928</c:v>
                </c:pt>
                <c:pt idx="629">
                  <c:v>929</c:v>
                </c:pt>
                <c:pt idx="630">
                  <c:v>930</c:v>
                </c:pt>
                <c:pt idx="631">
                  <c:v>931</c:v>
                </c:pt>
                <c:pt idx="632">
                  <c:v>932</c:v>
                </c:pt>
                <c:pt idx="633">
                  <c:v>933</c:v>
                </c:pt>
                <c:pt idx="634">
                  <c:v>934</c:v>
                </c:pt>
                <c:pt idx="635">
                  <c:v>935</c:v>
                </c:pt>
                <c:pt idx="636">
                  <c:v>936</c:v>
                </c:pt>
                <c:pt idx="637">
                  <c:v>937</c:v>
                </c:pt>
                <c:pt idx="638">
                  <c:v>938</c:v>
                </c:pt>
                <c:pt idx="639">
                  <c:v>939</c:v>
                </c:pt>
                <c:pt idx="640">
                  <c:v>940</c:v>
                </c:pt>
                <c:pt idx="641">
                  <c:v>941</c:v>
                </c:pt>
                <c:pt idx="642">
                  <c:v>942</c:v>
                </c:pt>
                <c:pt idx="643">
                  <c:v>943</c:v>
                </c:pt>
                <c:pt idx="644">
                  <c:v>944</c:v>
                </c:pt>
                <c:pt idx="645">
                  <c:v>945</c:v>
                </c:pt>
                <c:pt idx="646">
                  <c:v>946</c:v>
                </c:pt>
                <c:pt idx="647">
                  <c:v>947</c:v>
                </c:pt>
                <c:pt idx="648">
                  <c:v>948</c:v>
                </c:pt>
                <c:pt idx="649">
                  <c:v>949</c:v>
                </c:pt>
                <c:pt idx="650">
                  <c:v>950</c:v>
                </c:pt>
                <c:pt idx="651">
                  <c:v>951</c:v>
                </c:pt>
                <c:pt idx="652">
                  <c:v>952</c:v>
                </c:pt>
                <c:pt idx="653">
                  <c:v>953</c:v>
                </c:pt>
                <c:pt idx="654">
                  <c:v>954</c:v>
                </c:pt>
                <c:pt idx="655">
                  <c:v>955</c:v>
                </c:pt>
                <c:pt idx="656">
                  <c:v>956</c:v>
                </c:pt>
                <c:pt idx="657">
                  <c:v>957</c:v>
                </c:pt>
                <c:pt idx="658">
                  <c:v>958</c:v>
                </c:pt>
                <c:pt idx="659">
                  <c:v>959</c:v>
                </c:pt>
                <c:pt idx="660">
                  <c:v>960</c:v>
                </c:pt>
                <c:pt idx="661">
                  <c:v>961</c:v>
                </c:pt>
                <c:pt idx="662">
                  <c:v>962</c:v>
                </c:pt>
                <c:pt idx="663">
                  <c:v>963</c:v>
                </c:pt>
                <c:pt idx="664">
                  <c:v>964</c:v>
                </c:pt>
                <c:pt idx="665">
                  <c:v>965</c:v>
                </c:pt>
                <c:pt idx="666">
                  <c:v>966</c:v>
                </c:pt>
                <c:pt idx="667">
                  <c:v>967</c:v>
                </c:pt>
                <c:pt idx="668">
                  <c:v>968</c:v>
                </c:pt>
                <c:pt idx="669">
                  <c:v>969</c:v>
                </c:pt>
                <c:pt idx="670">
                  <c:v>970</c:v>
                </c:pt>
                <c:pt idx="671">
                  <c:v>971</c:v>
                </c:pt>
                <c:pt idx="672">
                  <c:v>972</c:v>
                </c:pt>
                <c:pt idx="673">
                  <c:v>973</c:v>
                </c:pt>
                <c:pt idx="674">
                  <c:v>974</c:v>
                </c:pt>
                <c:pt idx="675">
                  <c:v>975</c:v>
                </c:pt>
                <c:pt idx="676">
                  <c:v>976</c:v>
                </c:pt>
                <c:pt idx="677">
                  <c:v>977</c:v>
                </c:pt>
                <c:pt idx="678">
                  <c:v>978</c:v>
                </c:pt>
                <c:pt idx="679">
                  <c:v>979</c:v>
                </c:pt>
                <c:pt idx="680">
                  <c:v>980</c:v>
                </c:pt>
                <c:pt idx="681">
                  <c:v>981</c:v>
                </c:pt>
                <c:pt idx="682">
                  <c:v>982</c:v>
                </c:pt>
                <c:pt idx="683">
                  <c:v>983</c:v>
                </c:pt>
                <c:pt idx="684">
                  <c:v>984</c:v>
                </c:pt>
                <c:pt idx="685">
                  <c:v>985</c:v>
                </c:pt>
                <c:pt idx="686">
                  <c:v>986</c:v>
                </c:pt>
                <c:pt idx="687">
                  <c:v>987</c:v>
                </c:pt>
                <c:pt idx="688">
                  <c:v>988</c:v>
                </c:pt>
                <c:pt idx="689">
                  <c:v>989</c:v>
                </c:pt>
                <c:pt idx="690">
                  <c:v>990</c:v>
                </c:pt>
                <c:pt idx="691">
                  <c:v>991</c:v>
                </c:pt>
                <c:pt idx="692">
                  <c:v>992</c:v>
                </c:pt>
                <c:pt idx="693">
                  <c:v>993</c:v>
                </c:pt>
                <c:pt idx="694">
                  <c:v>994</c:v>
                </c:pt>
                <c:pt idx="695">
                  <c:v>995</c:v>
                </c:pt>
                <c:pt idx="696">
                  <c:v>996</c:v>
                </c:pt>
                <c:pt idx="697">
                  <c:v>997</c:v>
                </c:pt>
                <c:pt idx="698">
                  <c:v>998</c:v>
                </c:pt>
                <c:pt idx="699">
                  <c:v>999</c:v>
                </c:pt>
                <c:pt idx="700">
                  <c:v>1000</c:v>
                </c:pt>
                <c:pt idx="701">
                  <c:v>1001</c:v>
                </c:pt>
                <c:pt idx="702">
                  <c:v>1002</c:v>
                </c:pt>
                <c:pt idx="703">
                  <c:v>1003</c:v>
                </c:pt>
                <c:pt idx="704">
                  <c:v>1004</c:v>
                </c:pt>
                <c:pt idx="705">
                  <c:v>1005</c:v>
                </c:pt>
                <c:pt idx="706">
                  <c:v>1006</c:v>
                </c:pt>
                <c:pt idx="707">
                  <c:v>1007</c:v>
                </c:pt>
                <c:pt idx="708">
                  <c:v>1008</c:v>
                </c:pt>
                <c:pt idx="709">
                  <c:v>1009</c:v>
                </c:pt>
                <c:pt idx="710">
                  <c:v>1010</c:v>
                </c:pt>
                <c:pt idx="711">
                  <c:v>1011</c:v>
                </c:pt>
                <c:pt idx="712">
                  <c:v>1012</c:v>
                </c:pt>
                <c:pt idx="713">
                  <c:v>1013</c:v>
                </c:pt>
                <c:pt idx="714">
                  <c:v>1014</c:v>
                </c:pt>
                <c:pt idx="715">
                  <c:v>1015</c:v>
                </c:pt>
                <c:pt idx="716">
                  <c:v>1016</c:v>
                </c:pt>
                <c:pt idx="717">
                  <c:v>1017</c:v>
                </c:pt>
                <c:pt idx="718">
                  <c:v>1018</c:v>
                </c:pt>
                <c:pt idx="719">
                  <c:v>1019</c:v>
                </c:pt>
                <c:pt idx="720">
                  <c:v>1020</c:v>
                </c:pt>
                <c:pt idx="721">
                  <c:v>1021</c:v>
                </c:pt>
                <c:pt idx="722">
                  <c:v>1022</c:v>
                </c:pt>
                <c:pt idx="723">
                  <c:v>1023</c:v>
                </c:pt>
                <c:pt idx="724">
                  <c:v>1024</c:v>
                </c:pt>
                <c:pt idx="725">
                  <c:v>1025</c:v>
                </c:pt>
                <c:pt idx="726">
                  <c:v>1026</c:v>
                </c:pt>
                <c:pt idx="727">
                  <c:v>1027</c:v>
                </c:pt>
                <c:pt idx="728">
                  <c:v>1028</c:v>
                </c:pt>
                <c:pt idx="729">
                  <c:v>1029</c:v>
                </c:pt>
                <c:pt idx="730">
                  <c:v>1030</c:v>
                </c:pt>
                <c:pt idx="731">
                  <c:v>1031</c:v>
                </c:pt>
                <c:pt idx="732">
                  <c:v>1032</c:v>
                </c:pt>
                <c:pt idx="733">
                  <c:v>1033</c:v>
                </c:pt>
                <c:pt idx="734">
                  <c:v>1034</c:v>
                </c:pt>
                <c:pt idx="735">
                  <c:v>1035</c:v>
                </c:pt>
                <c:pt idx="736">
                  <c:v>1036</c:v>
                </c:pt>
                <c:pt idx="737">
                  <c:v>1037</c:v>
                </c:pt>
                <c:pt idx="738">
                  <c:v>1038</c:v>
                </c:pt>
                <c:pt idx="739">
                  <c:v>1039</c:v>
                </c:pt>
                <c:pt idx="740">
                  <c:v>1040</c:v>
                </c:pt>
                <c:pt idx="741">
                  <c:v>1041</c:v>
                </c:pt>
                <c:pt idx="742">
                  <c:v>1042</c:v>
                </c:pt>
                <c:pt idx="743">
                  <c:v>1043</c:v>
                </c:pt>
                <c:pt idx="744">
                  <c:v>1044</c:v>
                </c:pt>
                <c:pt idx="745">
                  <c:v>1045</c:v>
                </c:pt>
                <c:pt idx="746">
                  <c:v>1046</c:v>
                </c:pt>
                <c:pt idx="747">
                  <c:v>1047</c:v>
                </c:pt>
                <c:pt idx="748">
                  <c:v>1048</c:v>
                </c:pt>
                <c:pt idx="749">
                  <c:v>1049</c:v>
                </c:pt>
                <c:pt idx="750">
                  <c:v>1050</c:v>
                </c:pt>
                <c:pt idx="751">
                  <c:v>1051</c:v>
                </c:pt>
                <c:pt idx="752">
                  <c:v>1052</c:v>
                </c:pt>
                <c:pt idx="753">
                  <c:v>1053</c:v>
                </c:pt>
                <c:pt idx="754">
                  <c:v>1054</c:v>
                </c:pt>
                <c:pt idx="755">
                  <c:v>1055</c:v>
                </c:pt>
                <c:pt idx="756">
                  <c:v>1056</c:v>
                </c:pt>
                <c:pt idx="757">
                  <c:v>1057</c:v>
                </c:pt>
                <c:pt idx="758">
                  <c:v>1058</c:v>
                </c:pt>
                <c:pt idx="759">
                  <c:v>1059</c:v>
                </c:pt>
                <c:pt idx="760">
                  <c:v>1060</c:v>
                </c:pt>
                <c:pt idx="761">
                  <c:v>1061</c:v>
                </c:pt>
                <c:pt idx="762">
                  <c:v>1062</c:v>
                </c:pt>
                <c:pt idx="763">
                  <c:v>1063</c:v>
                </c:pt>
                <c:pt idx="764">
                  <c:v>1064</c:v>
                </c:pt>
                <c:pt idx="765">
                  <c:v>1065</c:v>
                </c:pt>
                <c:pt idx="766">
                  <c:v>1066</c:v>
                </c:pt>
                <c:pt idx="767">
                  <c:v>1067</c:v>
                </c:pt>
                <c:pt idx="768">
                  <c:v>1068</c:v>
                </c:pt>
                <c:pt idx="769">
                  <c:v>1069</c:v>
                </c:pt>
                <c:pt idx="770">
                  <c:v>1070</c:v>
                </c:pt>
                <c:pt idx="771">
                  <c:v>1071</c:v>
                </c:pt>
                <c:pt idx="772">
                  <c:v>1072</c:v>
                </c:pt>
                <c:pt idx="773">
                  <c:v>1073</c:v>
                </c:pt>
                <c:pt idx="774">
                  <c:v>1074</c:v>
                </c:pt>
                <c:pt idx="775">
                  <c:v>1075</c:v>
                </c:pt>
                <c:pt idx="776">
                  <c:v>1076</c:v>
                </c:pt>
                <c:pt idx="777">
                  <c:v>1077</c:v>
                </c:pt>
                <c:pt idx="778">
                  <c:v>1078</c:v>
                </c:pt>
                <c:pt idx="779">
                  <c:v>1079</c:v>
                </c:pt>
                <c:pt idx="780">
                  <c:v>1080</c:v>
                </c:pt>
                <c:pt idx="781">
                  <c:v>1081</c:v>
                </c:pt>
                <c:pt idx="782">
                  <c:v>1082</c:v>
                </c:pt>
                <c:pt idx="783">
                  <c:v>1083</c:v>
                </c:pt>
                <c:pt idx="784">
                  <c:v>1084</c:v>
                </c:pt>
                <c:pt idx="785">
                  <c:v>1085</c:v>
                </c:pt>
                <c:pt idx="786">
                  <c:v>1086</c:v>
                </c:pt>
                <c:pt idx="787">
                  <c:v>1087</c:v>
                </c:pt>
                <c:pt idx="788">
                  <c:v>1088</c:v>
                </c:pt>
                <c:pt idx="789">
                  <c:v>1089</c:v>
                </c:pt>
                <c:pt idx="790">
                  <c:v>1090</c:v>
                </c:pt>
                <c:pt idx="791">
                  <c:v>1091</c:v>
                </c:pt>
                <c:pt idx="792">
                  <c:v>1092</c:v>
                </c:pt>
                <c:pt idx="793">
                  <c:v>1093</c:v>
                </c:pt>
                <c:pt idx="794">
                  <c:v>1094</c:v>
                </c:pt>
                <c:pt idx="795">
                  <c:v>1095</c:v>
                </c:pt>
                <c:pt idx="796">
                  <c:v>1096</c:v>
                </c:pt>
                <c:pt idx="797">
                  <c:v>1097</c:v>
                </c:pt>
                <c:pt idx="798">
                  <c:v>1098</c:v>
                </c:pt>
                <c:pt idx="799">
                  <c:v>1099</c:v>
                </c:pt>
                <c:pt idx="800">
                  <c:v>1100</c:v>
                </c:pt>
              </c:numCache>
            </c:numRef>
          </c:xVal>
          <c:yVal>
            <c:numRef>
              <c:f>'[Chart in Microsoft Word]photochrom-red-abs-xylene BG'!$B$36:$B$836</c:f>
              <c:numCache>
                <c:formatCode>General</c:formatCode>
                <c:ptCount val="801"/>
                <c:pt idx="0">
                  <c:v>0.1</c:v>
                </c:pt>
                <c:pt idx="1">
                  <c:v>0.1</c:v>
                </c:pt>
                <c:pt idx="2">
                  <c:v>0.1</c:v>
                </c:pt>
                <c:pt idx="3">
                  <c:v>0.1</c:v>
                </c:pt>
                <c:pt idx="4">
                  <c:v>0.1</c:v>
                </c:pt>
                <c:pt idx="5">
                  <c:v>0.1</c:v>
                </c:pt>
                <c:pt idx="6">
                  <c:v>0.1</c:v>
                </c:pt>
                <c:pt idx="7">
                  <c:v>0.1</c:v>
                </c:pt>
                <c:pt idx="8">
                  <c:v>0.1</c:v>
                </c:pt>
                <c:pt idx="9">
                  <c:v>0.1</c:v>
                </c:pt>
                <c:pt idx="10">
                  <c:v>0.1</c:v>
                </c:pt>
                <c:pt idx="11">
                  <c:v>0.1</c:v>
                </c:pt>
                <c:pt idx="12">
                  <c:v>0.1</c:v>
                </c:pt>
                <c:pt idx="13">
                  <c:v>0.1</c:v>
                </c:pt>
                <c:pt idx="14">
                  <c:v>0.1</c:v>
                </c:pt>
                <c:pt idx="15">
                  <c:v>0.1</c:v>
                </c:pt>
                <c:pt idx="16">
                  <c:v>0.1</c:v>
                </c:pt>
                <c:pt idx="17">
                  <c:v>0.1</c:v>
                </c:pt>
                <c:pt idx="18">
                  <c:v>0.1</c:v>
                </c:pt>
                <c:pt idx="19">
                  <c:v>0.1</c:v>
                </c:pt>
                <c:pt idx="20">
                  <c:v>0.1</c:v>
                </c:pt>
                <c:pt idx="21">
                  <c:v>0.1</c:v>
                </c:pt>
                <c:pt idx="22">
                  <c:v>0.1</c:v>
                </c:pt>
                <c:pt idx="23">
                  <c:v>0.1</c:v>
                </c:pt>
                <c:pt idx="24">
                  <c:v>0.1</c:v>
                </c:pt>
                <c:pt idx="25">
                  <c:v>0.1</c:v>
                </c:pt>
                <c:pt idx="26">
                  <c:v>0.1</c:v>
                </c:pt>
                <c:pt idx="27">
                  <c:v>0.1</c:v>
                </c:pt>
                <c:pt idx="28">
                  <c:v>0.1</c:v>
                </c:pt>
                <c:pt idx="29">
                  <c:v>0.1</c:v>
                </c:pt>
                <c:pt idx="30">
                  <c:v>0.1</c:v>
                </c:pt>
                <c:pt idx="31">
                  <c:v>0.1</c:v>
                </c:pt>
                <c:pt idx="32">
                  <c:v>0.1</c:v>
                </c:pt>
                <c:pt idx="33">
                  <c:v>0.1</c:v>
                </c:pt>
                <c:pt idx="34">
                  <c:v>0.1</c:v>
                </c:pt>
                <c:pt idx="35">
                  <c:v>0.1</c:v>
                </c:pt>
                <c:pt idx="36">
                  <c:v>0.1</c:v>
                </c:pt>
                <c:pt idx="37">
                  <c:v>0.1</c:v>
                </c:pt>
                <c:pt idx="38">
                  <c:v>0.1</c:v>
                </c:pt>
                <c:pt idx="39">
                  <c:v>0.1</c:v>
                </c:pt>
                <c:pt idx="40">
                  <c:v>0.1</c:v>
                </c:pt>
                <c:pt idx="41">
                  <c:v>0.1</c:v>
                </c:pt>
                <c:pt idx="42">
                  <c:v>0.1</c:v>
                </c:pt>
                <c:pt idx="43">
                  <c:v>0.1</c:v>
                </c:pt>
                <c:pt idx="44">
                  <c:v>0.1</c:v>
                </c:pt>
                <c:pt idx="45">
                  <c:v>0.1</c:v>
                </c:pt>
                <c:pt idx="46">
                  <c:v>0.1</c:v>
                </c:pt>
                <c:pt idx="47">
                  <c:v>0.1</c:v>
                </c:pt>
                <c:pt idx="48">
                  <c:v>0.1</c:v>
                </c:pt>
                <c:pt idx="49">
                  <c:v>0.1</c:v>
                </c:pt>
                <c:pt idx="50">
                  <c:v>0.1</c:v>
                </c:pt>
                <c:pt idx="51">
                  <c:v>0.1</c:v>
                </c:pt>
                <c:pt idx="52">
                  <c:v>0.1</c:v>
                </c:pt>
                <c:pt idx="53">
                  <c:v>0.1</c:v>
                </c:pt>
                <c:pt idx="54">
                  <c:v>0.1</c:v>
                </c:pt>
                <c:pt idx="55">
                  <c:v>0.1</c:v>
                </c:pt>
                <c:pt idx="56">
                  <c:v>0.1</c:v>
                </c:pt>
                <c:pt idx="57">
                  <c:v>0.1</c:v>
                </c:pt>
                <c:pt idx="58">
                  <c:v>0.1</c:v>
                </c:pt>
                <c:pt idx="59">
                  <c:v>0.1</c:v>
                </c:pt>
                <c:pt idx="60">
                  <c:v>0.1</c:v>
                </c:pt>
                <c:pt idx="61">
                  <c:v>0.1</c:v>
                </c:pt>
                <c:pt idx="62">
                  <c:v>0.1</c:v>
                </c:pt>
                <c:pt idx="63">
                  <c:v>0.1</c:v>
                </c:pt>
                <c:pt idx="64">
                  <c:v>0.1</c:v>
                </c:pt>
                <c:pt idx="65">
                  <c:v>0.1</c:v>
                </c:pt>
                <c:pt idx="66">
                  <c:v>0.1</c:v>
                </c:pt>
                <c:pt idx="67">
                  <c:v>0.1</c:v>
                </c:pt>
                <c:pt idx="68">
                  <c:v>0.1</c:v>
                </c:pt>
                <c:pt idx="69">
                  <c:v>0.1</c:v>
                </c:pt>
                <c:pt idx="70">
                  <c:v>0.1</c:v>
                </c:pt>
                <c:pt idx="71">
                  <c:v>0.1</c:v>
                </c:pt>
                <c:pt idx="72">
                  <c:v>0.1</c:v>
                </c:pt>
                <c:pt idx="73">
                  <c:v>0.1</c:v>
                </c:pt>
                <c:pt idx="74">
                  <c:v>0.1</c:v>
                </c:pt>
                <c:pt idx="75">
                  <c:v>0.1</c:v>
                </c:pt>
                <c:pt idx="76">
                  <c:v>0.1</c:v>
                </c:pt>
                <c:pt idx="77">
                  <c:v>0.1</c:v>
                </c:pt>
                <c:pt idx="78">
                  <c:v>0.1</c:v>
                </c:pt>
                <c:pt idx="79">
                  <c:v>0.1</c:v>
                </c:pt>
                <c:pt idx="80">
                  <c:v>0.1</c:v>
                </c:pt>
                <c:pt idx="81">
                  <c:v>0.1</c:v>
                </c:pt>
                <c:pt idx="82">
                  <c:v>0.1</c:v>
                </c:pt>
                <c:pt idx="83">
                  <c:v>0.1</c:v>
                </c:pt>
                <c:pt idx="84">
                  <c:v>0.1</c:v>
                </c:pt>
                <c:pt idx="85">
                  <c:v>0.1</c:v>
                </c:pt>
                <c:pt idx="86">
                  <c:v>0.1</c:v>
                </c:pt>
                <c:pt idx="87">
                  <c:v>0.1</c:v>
                </c:pt>
                <c:pt idx="88">
                  <c:v>0.1</c:v>
                </c:pt>
                <c:pt idx="89">
                  <c:v>0.1</c:v>
                </c:pt>
                <c:pt idx="90">
                  <c:v>0.1</c:v>
                </c:pt>
                <c:pt idx="91">
                  <c:v>0.1</c:v>
                </c:pt>
                <c:pt idx="92">
                  <c:v>0.1</c:v>
                </c:pt>
                <c:pt idx="93">
                  <c:v>0.1</c:v>
                </c:pt>
                <c:pt idx="94">
                  <c:v>0.1</c:v>
                </c:pt>
                <c:pt idx="95">
                  <c:v>0.1</c:v>
                </c:pt>
                <c:pt idx="96">
                  <c:v>0.1</c:v>
                </c:pt>
                <c:pt idx="97">
                  <c:v>0.1</c:v>
                </c:pt>
                <c:pt idx="98">
                  <c:v>0.1</c:v>
                </c:pt>
                <c:pt idx="99">
                  <c:v>0.1</c:v>
                </c:pt>
                <c:pt idx="100">
                  <c:v>0.1</c:v>
                </c:pt>
                <c:pt idx="101">
                  <c:v>0.10199999999999999</c:v>
                </c:pt>
                <c:pt idx="102">
                  <c:v>0.1</c:v>
                </c:pt>
                <c:pt idx="103">
                  <c:v>0.1</c:v>
                </c:pt>
                <c:pt idx="104">
                  <c:v>0.1</c:v>
                </c:pt>
                <c:pt idx="105">
                  <c:v>0.1</c:v>
                </c:pt>
                <c:pt idx="106">
                  <c:v>0.1</c:v>
                </c:pt>
                <c:pt idx="107">
                  <c:v>0.1</c:v>
                </c:pt>
                <c:pt idx="108">
                  <c:v>0.10100000000000001</c:v>
                </c:pt>
                <c:pt idx="109">
                  <c:v>0.1</c:v>
                </c:pt>
                <c:pt idx="110">
                  <c:v>0.10100000000000001</c:v>
                </c:pt>
                <c:pt idx="111">
                  <c:v>0.1</c:v>
                </c:pt>
                <c:pt idx="112">
                  <c:v>0.10100000000000001</c:v>
                </c:pt>
                <c:pt idx="113">
                  <c:v>0.1</c:v>
                </c:pt>
                <c:pt idx="114">
                  <c:v>0.1</c:v>
                </c:pt>
                <c:pt idx="115">
                  <c:v>0.1</c:v>
                </c:pt>
                <c:pt idx="116">
                  <c:v>0.1</c:v>
                </c:pt>
                <c:pt idx="117">
                  <c:v>0.1</c:v>
                </c:pt>
                <c:pt idx="118">
                  <c:v>0.1</c:v>
                </c:pt>
                <c:pt idx="119">
                  <c:v>0.1</c:v>
                </c:pt>
                <c:pt idx="120">
                  <c:v>0.1</c:v>
                </c:pt>
                <c:pt idx="121">
                  <c:v>0.1</c:v>
                </c:pt>
                <c:pt idx="122">
                  <c:v>0.1</c:v>
                </c:pt>
                <c:pt idx="123">
                  <c:v>0.1</c:v>
                </c:pt>
                <c:pt idx="124">
                  <c:v>0.1</c:v>
                </c:pt>
                <c:pt idx="125">
                  <c:v>0.1</c:v>
                </c:pt>
                <c:pt idx="126">
                  <c:v>0.1</c:v>
                </c:pt>
                <c:pt idx="127">
                  <c:v>0.1</c:v>
                </c:pt>
                <c:pt idx="128">
                  <c:v>0.1</c:v>
                </c:pt>
                <c:pt idx="129">
                  <c:v>0.1</c:v>
                </c:pt>
                <c:pt idx="130">
                  <c:v>0.1</c:v>
                </c:pt>
                <c:pt idx="131">
                  <c:v>0.1</c:v>
                </c:pt>
                <c:pt idx="132">
                  <c:v>0.1</c:v>
                </c:pt>
                <c:pt idx="133">
                  <c:v>0.1</c:v>
                </c:pt>
                <c:pt idx="134">
                  <c:v>9.8000000000000004E-2</c:v>
                </c:pt>
                <c:pt idx="135">
                  <c:v>0.10059999999999999</c:v>
                </c:pt>
                <c:pt idx="136">
                  <c:v>9.64E-2</c:v>
                </c:pt>
                <c:pt idx="137">
                  <c:v>9.8400000000000001E-2</c:v>
                </c:pt>
                <c:pt idx="138">
                  <c:v>9.4399999999999998E-2</c:v>
                </c:pt>
                <c:pt idx="139">
                  <c:v>9.5000000000000001E-2</c:v>
                </c:pt>
                <c:pt idx="140">
                  <c:v>9.5000000000000001E-2</c:v>
                </c:pt>
                <c:pt idx="141">
                  <c:v>9.3600000000000003E-2</c:v>
                </c:pt>
                <c:pt idx="142">
                  <c:v>9.6500000000000002E-2</c:v>
                </c:pt>
                <c:pt idx="143">
                  <c:v>9.5100000000000004E-2</c:v>
                </c:pt>
                <c:pt idx="144">
                  <c:v>9.3799999999999994E-2</c:v>
                </c:pt>
                <c:pt idx="145">
                  <c:v>9.6500000000000002E-2</c:v>
                </c:pt>
                <c:pt idx="146">
                  <c:v>9.9500000000000005E-2</c:v>
                </c:pt>
                <c:pt idx="147">
                  <c:v>9.6500000000000002E-2</c:v>
                </c:pt>
                <c:pt idx="148">
                  <c:v>9.7799999999999998E-2</c:v>
                </c:pt>
                <c:pt idx="149">
                  <c:v>9.5200000000000007E-2</c:v>
                </c:pt>
                <c:pt idx="150">
                  <c:v>9.6500000000000002E-2</c:v>
                </c:pt>
                <c:pt idx="151">
                  <c:v>9.6100000000000005E-2</c:v>
                </c:pt>
                <c:pt idx="152">
                  <c:v>9.3600000000000003E-2</c:v>
                </c:pt>
                <c:pt idx="153">
                  <c:v>9.7299999999999998E-2</c:v>
                </c:pt>
                <c:pt idx="154">
                  <c:v>0.1011</c:v>
                </c:pt>
                <c:pt idx="155">
                  <c:v>9.9000000000000005E-2</c:v>
                </c:pt>
                <c:pt idx="156">
                  <c:v>9.8599999999999993E-2</c:v>
                </c:pt>
                <c:pt idx="157">
                  <c:v>9.69E-2</c:v>
                </c:pt>
                <c:pt idx="158">
                  <c:v>0.1002</c:v>
                </c:pt>
                <c:pt idx="159">
                  <c:v>9.9400000000000002E-2</c:v>
                </c:pt>
                <c:pt idx="160">
                  <c:v>0.10059999999999999</c:v>
                </c:pt>
                <c:pt idx="161">
                  <c:v>9.8900000000000002E-2</c:v>
                </c:pt>
                <c:pt idx="162">
                  <c:v>0.1009</c:v>
                </c:pt>
                <c:pt idx="163">
                  <c:v>0.1</c:v>
                </c:pt>
                <c:pt idx="164">
                  <c:v>9.7699999999999995E-2</c:v>
                </c:pt>
                <c:pt idx="165">
                  <c:v>9.8000000000000004E-2</c:v>
                </c:pt>
                <c:pt idx="166">
                  <c:v>9.9699999999999997E-2</c:v>
                </c:pt>
                <c:pt idx="167">
                  <c:v>0.10100000000000001</c:v>
                </c:pt>
                <c:pt idx="168">
                  <c:v>0.1009</c:v>
                </c:pt>
                <c:pt idx="169">
                  <c:v>0.1014</c:v>
                </c:pt>
                <c:pt idx="170">
                  <c:v>0.1022</c:v>
                </c:pt>
                <c:pt idx="171">
                  <c:v>0.1014</c:v>
                </c:pt>
                <c:pt idx="172">
                  <c:v>0.1024</c:v>
                </c:pt>
                <c:pt idx="173">
                  <c:v>0.1031</c:v>
                </c:pt>
                <c:pt idx="174">
                  <c:v>0.1046</c:v>
                </c:pt>
                <c:pt idx="175">
                  <c:v>0.10199999999999999</c:v>
                </c:pt>
                <c:pt idx="176">
                  <c:v>0.1045</c:v>
                </c:pt>
                <c:pt idx="177">
                  <c:v>0.1052</c:v>
                </c:pt>
                <c:pt idx="178">
                  <c:v>0.1053</c:v>
                </c:pt>
                <c:pt idx="179">
                  <c:v>0.10589999999999999</c:v>
                </c:pt>
                <c:pt idx="180">
                  <c:v>0.1065</c:v>
                </c:pt>
                <c:pt idx="181">
                  <c:v>0.10589999999999999</c:v>
                </c:pt>
                <c:pt idx="182">
                  <c:v>0.1055</c:v>
                </c:pt>
                <c:pt idx="183">
                  <c:v>0.10639999999999999</c:v>
                </c:pt>
                <c:pt idx="184">
                  <c:v>0.10780000000000001</c:v>
                </c:pt>
                <c:pt idx="185">
                  <c:v>0.1077</c:v>
                </c:pt>
                <c:pt idx="186">
                  <c:v>0.1076</c:v>
                </c:pt>
                <c:pt idx="187">
                  <c:v>0.1086</c:v>
                </c:pt>
                <c:pt idx="188">
                  <c:v>0.1085</c:v>
                </c:pt>
                <c:pt idx="189">
                  <c:v>0.10929999999999999</c:v>
                </c:pt>
                <c:pt idx="190">
                  <c:v>0.1091</c:v>
                </c:pt>
                <c:pt idx="191">
                  <c:v>0.1079</c:v>
                </c:pt>
                <c:pt idx="192">
                  <c:v>0.1089</c:v>
                </c:pt>
                <c:pt idx="193">
                  <c:v>0.10879999999999999</c:v>
                </c:pt>
                <c:pt idx="194">
                  <c:v>0.10970000000000001</c:v>
                </c:pt>
                <c:pt idx="195">
                  <c:v>0.1096</c:v>
                </c:pt>
                <c:pt idx="196">
                  <c:v>0.1105</c:v>
                </c:pt>
                <c:pt idx="197">
                  <c:v>0.1096</c:v>
                </c:pt>
                <c:pt idx="198">
                  <c:v>0.1095</c:v>
                </c:pt>
                <c:pt idx="199">
                  <c:v>0.1106</c:v>
                </c:pt>
                <c:pt idx="200">
                  <c:v>0.1105</c:v>
                </c:pt>
                <c:pt idx="201">
                  <c:v>0.1108</c:v>
                </c:pt>
                <c:pt idx="202">
                  <c:v>0.1099</c:v>
                </c:pt>
                <c:pt idx="203">
                  <c:v>0.1118</c:v>
                </c:pt>
                <c:pt idx="204">
                  <c:v>0.11210000000000001</c:v>
                </c:pt>
                <c:pt idx="205">
                  <c:v>0.1124</c:v>
                </c:pt>
                <c:pt idx="206">
                  <c:v>0.1118</c:v>
                </c:pt>
                <c:pt idx="207">
                  <c:v>0.1118</c:v>
                </c:pt>
                <c:pt idx="208">
                  <c:v>0.1139</c:v>
                </c:pt>
                <c:pt idx="209">
                  <c:v>0.11269999999999999</c:v>
                </c:pt>
                <c:pt idx="210">
                  <c:v>0.1145</c:v>
                </c:pt>
                <c:pt idx="211">
                  <c:v>0.1157</c:v>
                </c:pt>
                <c:pt idx="212">
                  <c:v>0.11550000000000001</c:v>
                </c:pt>
                <c:pt idx="213">
                  <c:v>0.1158</c:v>
                </c:pt>
                <c:pt idx="214">
                  <c:v>0.11459999999999999</c:v>
                </c:pt>
                <c:pt idx="215">
                  <c:v>0.1177</c:v>
                </c:pt>
                <c:pt idx="216">
                  <c:v>0.1173</c:v>
                </c:pt>
                <c:pt idx="217">
                  <c:v>0.1187</c:v>
                </c:pt>
                <c:pt idx="218">
                  <c:v>0.1178</c:v>
                </c:pt>
                <c:pt idx="219">
                  <c:v>0.1183</c:v>
                </c:pt>
                <c:pt idx="220">
                  <c:v>0.1181</c:v>
                </c:pt>
                <c:pt idx="221">
                  <c:v>0.12039999999999999</c:v>
                </c:pt>
                <c:pt idx="222">
                  <c:v>0.1211</c:v>
                </c:pt>
                <c:pt idx="223">
                  <c:v>0.1193</c:v>
                </c:pt>
                <c:pt idx="224">
                  <c:v>0.12089999999999999</c:v>
                </c:pt>
                <c:pt idx="225">
                  <c:v>0.12089999999999999</c:v>
                </c:pt>
                <c:pt idx="226">
                  <c:v>0.1207</c:v>
                </c:pt>
                <c:pt idx="227">
                  <c:v>0.12</c:v>
                </c:pt>
                <c:pt idx="228">
                  <c:v>0.12189999999999999</c:v>
                </c:pt>
                <c:pt idx="229">
                  <c:v>0.1211</c:v>
                </c:pt>
                <c:pt idx="230">
                  <c:v>0.1211</c:v>
                </c:pt>
                <c:pt idx="231">
                  <c:v>0.1211</c:v>
                </c:pt>
                <c:pt idx="232">
                  <c:v>0.12139999999999999</c:v>
                </c:pt>
                <c:pt idx="233">
                  <c:v>0.1216</c:v>
                </c:pt>
                <c:pt idx="234">
                  <c:v>0.1202</c:v>
                </c:pt>
                <c:pt idx="235">
                  <c:v>0.12139999999999999</c:v>
                </c:pt>
                <c:pt idx="236">
                  <c:v>0.1206</c:v>
                </c:pt>
                <c:pt idx="237">
                  <c:v>0.11940000000000001</c:v>
                </c:pt>
                <c:pt idx="238">
                  <c:v>0.11990000000000001</c:v>
                </c:pt>
                <c:pt idx="239">
                  <c:v>0.11840000000000001</c:v>
                </c:pt>
                <c:pt idx="240">
                  <c:v>0.1186</c:v>
                </c:pt>
                <c:pt idx="241">
                  <c:v>0.1174</c:v>
                </c:pt>
                <c:pt idx="242">
                  <c:v>0.1164</c:v>
                </c:pt>
                <c:pt idx="243">
                  <c:v>0.1176</c:v>
                </c:pt>
                <c:pt idx="244">
                  <c:v>0.1159</c:v>
                </c:pt>
                <c:pt idx="245">
                  <c:v>0.115</c:v>
                </c:pt>
                <c:pt idx="246">
                  <c:v>0.1148</c:v>
                </c:pt>
                <c:pt idx="247">
                  <c:v>0.1143</c:v>
                </c:pt>
                <c:pt idx="248">
                  <c:v>0.11310000000000001</c:v>
                </c:pt>
                <c:pt idx="249">
                  <c:v>0.11310000000000001</c:v>
                </c:pt>
                <c:pt idx="250">
                  <c:v>0.11070000000000001</c:v>
                </c:pt>
                <c:pt idx="251">
                  <c:v>0.11210000000000001</c:v>
                </c:pt>
                <c:pt idx="252">
                  <c:v>0.1105</c:v>
                </c:pt>
                <c:pt idx="253">
                  <c:v>0.1082</c:v>
                </c:pt>
                <c:pt idx="254">
                  <c:v>0.1077</c:v>
                </c:pt>
                <c:pt idx="255">
                  <c:v>0.108</c:v>
                </c:pt>
                <c:pt idx="256">
                  <c:v>0.1094</c:v>
                </c:pt>
                <c:pt idx="257">
                  <c:v>0.1094</c:v>
                </c:pt>
                <c:pt idx="258">
                  <c:v>0.1076</c:v>
                </c:pt>
                <c:pt idx="259">
                  <c:v>0.1052</c:v>
                </c:pt>
                <c:pt idx="260">
                  <c:v>0.1052</c:v>
                </c:pt>
                <c:pt idx="261">
                  <c:v>0.1066</c:v>
                </c:pt>
                <c:pt idx="262">
                  <c:v>0.1056</c:v>
                </c:pt>
                <c:pt idx="263">
                  <c:v>0.1023</c:v>
                </c:pt>
                <c:pt idx="264">
                  <c:v>9.9099999999999994E-2</c:v>
                </c:pt>
                <c:pt idx="265">
                  <c:v>0.1009</c:v>
                </c:pt>
                <c:pt idx="266">
                  <c:v>9.9500000000000005E-2</c:v>
                </c:pt>
                <c:pt idx="267">
                  <c:v>9.6500000000000002E-2</c:v>
                </c:pt>
                <c:pt idx="268">
                  <c:v>9.7299999999999998E-2</c:v>
                </c:pt>
                <c:pt idx="269">
                  <c:v>9.6500000000000002E-2</c:v>
                </c:pt>
                <c:pt idx="270">
                  <c:v>9.1499999999999998E-2</c:v>
                </c:pt>
                <c:pt idx="271">
                  <c:v>9.2799999999999994E-2</c:v>
                </c:pt>
                <c:pt idx="272">
                  <c:v>9.3600000000000003E-2</c:v>
                </c:pt>
                <c:pt idx="273">
                  <c:v>9.0800000000000006E-2</c:v>
                </c:pt>
                <c:pt idx="274">
                  <c:v>9.01E-2</c:v>
                </c:pt>
                <c:pt idx="275">
                  <c:v>8.7300000000000003E-2</c:v>
                </c:pt>
                <c:pt idx="276">
                  <c:v>8.4699999999999998E-2</c:v>
                </c:pt>
                <c:pt idx="277">
                  <c:v>8.4000000000000005E-2</c:v>
                </c:pt>
                <c:pt idx="278">
                  <c:v>8.3299999999999999E-2</c:v>
                </c:pt>
                <c:pt idx="279">
                  <c:v>8.0799999999999997E-2</c:v>
                </c:pt>
                <c:pt idx="280">
                  <c:v>8.2000000000000003E-2</c:v>
                </c:pt>
                <c:pt idx="281">
                  <c:v>7.9500000000000001E-2</c:v>
                </c:pt>
                <c:pt idx="282">
                  <c:v>7.6999999999999999E-2</c:v>
                </c:pt>
                <c:pt idx="283">
                  <c:v>7.4899999999999994E-2</c:v>
                </c:pt>
                <c:pt idx="284">
                  <c:v>7.5899999999999995E-2</c:v>
                </c:pt>
                <c:pt idx="285">
                  <c:v>7.2300000000000003E-2</c:v>
                </c:pt>
                <c:pt idx="286">
                  <c:v>7.0000000000000007E-2</c:v>
                </c:pt>
                <c:pt idx="287">
                  <c:v>6.9400000000000003E-2</c:v>
                </c:pt>
                <c:pt idx="288">
                  <c:v>6.8900000000000003E-2</c:v>
                </c:pt>
                <c:pt idx="289">
                  <c:v>6.6900000000000001E-2</c:v>
                </c:pt>
                <c:pt idx="290">
                  <c:v>6.4799999999999996E-2</c:v>
                </c:pt>
                <c:pt idx="291">
                  <c:v>6.4299999999999996E-2</c:v>
                </c:pt>
                <c:pt idx="292">
                  <c:v>6.0699999999999997E-2</c:v>
                </c:pt>
                <c:pt idx="293">
                  <c:v>6.1699999999999998E-2</c:v>
                </c:pt>
                <c:pt idx="294">
                  <c:v>5.8400000000000001E-2</c:v>
                </c:pt>
                <c:pt idx="295">
                  <c:v>5.96E-2</c:v>
                </c:pt>
                <c:pt idx="296">
                  <c:v>5.62E-2</c:v>
                </c:pt>
                <c:pt idx="297">
                  <c:v>5.5800000000000002E-2</c:v>
                </c:pt>
                <c:pt idx="298">
                  <c:v>5.3999999999999999E-2</c:v>
                </c:pt>
                <c:pt idx="299">
                  <c:v>5.2200000000000003E-2</c:v>
                </c:pt>
                <c:pt idx="300">
                  <c:v>5.1900000000000002E-2</c:v>
                </c:pt>
                <c:pt idx="301">
                  <c:v>4.87E-2</c:v>
                </c:pt>
                <c:pt idx="302">
                  <c:v>4.99E-2</c:v>
                </c:pt>
                <c:pt idx="303">
                  <c:v>4.82E-2</c:v>
                </c:pt>
                <c:pt idx="304">
                  <c:v>4.65E-2</c:v>
                </c:pt>
                <c:pt idx="305">
                  <c:v>4.6199999999999998E-2</c:v>
                </c:pt>
                <c:pt idx="306">
                  <c:v>4.4699999999999997E-2</c:v>
                </c:pt>
                <c:pt idx="307">
                  <c:v>4.4400000000000002E-2</c:v>
                </c:pt>
                <c:pt idx="308">
                  <c:v>4.2799999999999998E-2</c:v>
                </c:pt>
                <c:pt idx="309">
                  <c:v>4.2599999999999999E-2</c:v>
                </c:pt>
                <c:pt idx="310">
                  <c:v>4.1000000000000002E-2</c:v>
                </c:pt>
                <c:pt idx="311">
                  <c:v>4.0899999999999999E-2</c:v>
                </c:pt>
                <c:pt idx="312">
                  <c:v>3.9100000000000003E-2</c:v>
                </c:pt>
                <c:pt idx="313">
                  <c:v>4.0500000000000001E-2</c:v>
                </c:pt>
                <c:pt idx="314">
                  <c:v>3.8899999999999997E-2</c:v>
                </c:pt>
                <c:pt idx="315">
                  <c:v>3.7400000000000003E-2</c:v>
                </c:pt>
                <c:pt idx="316">
                  <c:v>3.5799999999999998E-2</c:v>
                </c:pt>
                <c:pt idx="317">
                  <c:v>3.5799999999999998E-2</c:v>
                </c:pt>
                <c:pt idx="318">
                  <c:v>3.56E-2</c:v>
                </c:pt>
                <c:pt idx="319">
                  <c:v>3.5400000000000001E-2</c:v>
                </c:pt>
                <c:pt idx="320">
                  <c:v>3.5400000000000001E-2</c:v>
                </c:pt>
                <c:pt idx="321">
                  <c:v>3.2599999999999997E-2</c:v>
                </c:pt>
                <c:pt idx="322">
                  <c:v>3.3799999999999997E-2</c:v>
                </c:pt>
                <c:pt idx="323">
                  <c:v>3.5099999999999999E-2</c:v>
                </c:pt>
                <c:pt idx="324">
                  <c:v>3.2300000000000002E-2</c:v>
                </c:pt>
                <c:pt idx="325">
                  <c:v>3.2199999999999999E-2</c:v>
                </c:pt>
                <c:pt idx="326">
                  <c:v>3.2099999999999997E-2</c:v>
                </c:pt>
                <c:pt idx="327">
                  <c:v>3.0599999999999999E-2</c:v>
                </c:pt>
                <c:pt idx="328">
                  <c:v>3.2000000000000001E-2</c:v>
                </c:pt>
                <c:pt idx="329">
                  <c:v>3.1899999999999998E-2</c:v>
                </c:pt>
                <c:pt idx="330">
                  <c:v>3.0499999999999999E-2</c:v>
                </c:pt>
                <c:pt idx="331">
                  <c:v>2.9100000000000001E-2</c:v>
                </c:pt>
                <c:pt idx="332">
                  <c:v>3.04E-2</c:v>
                </c:pt>
                <c:pt idx="333">
                  <c:v>2.9100000000000001E-2</c:v>
                </c:pt>
                <c:pt idx="334">
                  <c:v>2.9000000000000001E-2</c:v>
                </c:pt>
                <c:pt idx="335">
                  <c:v>3.0200000000000001E-2</c:v>
                </c:pt>
                <c:pt idx="336">
                  <c:v>3.0200000000000001E-2</c:v>
                </c:pt>
                <c:pt idx="337">
                  <c:v>2.9000000000000001E-2</c:v>
                </c:pt>
                <c:pt idx="338">
                  <c:v>2.75E-2</c:v>
                </c:pt>
                <c:pt idx="339">
                  <c:v>2.75E-2</c:v>
                </c:pt>
                <c:pt idx="340">
                  <c:v>2.75E-2</c:v>
                </c:pt>
                <c:pt idx="341">
                  <c:v>2.8799999999999999E-2</c:v>
                </c:pt>
                <c:pt idx="342">
                  <c:v>2.7400000000000001E-2</c:v>
                </c:pt>
                <c:pt idx="343">
                  <c:v>2.7400000000000001E-2</c:v>
                </c:pt>
                <c:pt idx="344">
                  <c:v>2.7400000000000001E-2</c:v>
                </c:pt>
                <c:pt idx="345">
                  <c:v>2.6100000000000002E-2</c:v>
                </c:pt>
                <c:pt idx="346">
                  <c:v>2.6100000000000002E-2</c:v>
                </c:pt>
                <c:pt idx="347">
                  <c:v>2.6100000000000002E-2</c:v>
                </c:pt>
                <c:pt idx="348">
                  <c:v>2.6100000000000002E-2</c:v>
                </c:pt>
                <c:pt idx="349">
                  <c:v>2.47E-2</c:v>
                </c:pt>
                <c:pt idx="350">
                  <c:v>2.6100000000000002E-2</c:v>
                </c:pt>
                <c:pt idx="351">
                  <c:v>2.7400000000000001E-2</c:v>
                </c:pt>
                <c:pt idx="352">
                  <c:v>2.6100000000000002E-2</c:v>
                </c:pt>
                <c:pt idx="353">
                  <c:v>2.6100000000000002E-2</c:v>
                </c:pt>
                <c:pt idx="354">
                  <c:v>2.6100000000000002E-2</c:v>
                </c:pt>
                <c:pt idx="355">
                  <c:v>2.6100000000000002E-2</c:v>
                </c:pt>
                <c:pt idx="356">
                  <c:v>2.6100000000000002E-2</c:v>
                </c:pt>
                <c:pt idx="357">
                  <c:v>2.6100000000000002E-2</c:v>
                </c:pt>
                <c:pt idx="358">
                  <c:v>2.6200000000000001E-2</c:v>
                </c:pt>
                <c:pt idx="359">
                  <c:v>2.6200000000000001E-2</c:v>
                </c:pt>
                <c:pt idx="360">
                  <c:v>2.75E-2</c:v>
                </c:pt>
                <c:pt idx="361">
                  <c:v>2.6200000000000001E-2</c:v>
                </c:pt>
                <c:pt idx="362">
                  <c:v>2.6200000000000001E-2</c:v>
                </c:pt>
                <c:pt idx="363">
                  <c:v>2.5000000000000001E-2</c:v>
                </c:pt>
                <c:pt idx="364">
                  <c:v>2.5000000000000001E-2</c:v>
                </c:pt>
                <c:pt idx="365">
                  <c:v>2.63E-2</c:v>
                </c:pt>
                <c:pt idx="366">
                  <c:v>2.64E-2</c:v>
                </c:pt>
                <c:pt idx="367">
                  <c:v>2.5000000000000001E-2</c:v>
                </c:pt>
                <c:pt idx="368">
                  <c:v>2.52E-2</c:v>
                </c:pt>
                <c:pt idx="369">
                  <c:v>2.52E-2</c:v>
                </c:pt>
                <c:pt idx="370">
                  <c:v>2.6599999999999999E-2</c:v>
                </c:pt>
                <c:pt idx="371">
                  <c:v>2.6599999999999999E-2</c:v>
                </c:pt>
                <c:pt idx="372">
                  <c:v>2.3900000000000001E-2</c:v>
                </c:pt>
                <c:pt idx="373">
                  <c:v>2.6599999999999999E-2</c:v>
                </c:pt>
                <c:pt idx="374">
                  <c:v>2.6700000000000002E-2</c:v>
                </c:pt>
                <c:pt idx="375">
                  <c:v>2.41E-2</c:v>
                </c:pt>
                <c:pt idx="376">
                  <c:v>2.5499999999999998E-2</c:v>
                </c:pt>
                <c:pt idx="377">
                  <c:v>2.5499999999999998E-2</c:v>
                </c:pt>
                <c:pt idx="378">
                  <c:v>2.4199999999999999E-2</c:v>
                </c:pt>
                <c:pt idx="379">
                  <c:v>2.5700000000000001E-2</c:v>
                </c:pt>
                <c:pt idx="380">
                  <c:v>2.7199999999999998E-2</c:v>
                </c:pt>
                <c:pt idx="381">
                  <c:v>2.46E-2</c:v>
                </c:pt>
                <c:pt idx="382">
                  <c:v>2.46E-2</c:v>
                </c:pt>
                <c:pt idx="383">
                  <c:v>2.6100000000000002E-2</c:v>
                </c:pt>
                <c:pt idx="384">
                  <c:v>2.47E-2</c:v>
                </c:pt>
                <c:pt idx="385">
                  <c:v>2.35E-2</c:v>
                </c:pt>
                <c:pt idx="386">
                  <c:v>2.4899999999999999E-2</c:v>
                </c:pt>
                <c:pt idx="387">
                  <c:v>2.5000000000000001E-2</c:v>
                </c:pt>
                <c:pt idx="388">
                  <c:v>2.3699999999999999E-2</c:v>
                </c:pt>
                <c:pt idx="389">
                  <c:v>2.3800000000000002E-2</c:v>
                </c:pt>
                <c:pt idx="390">
                  <c:v>2.2499999999999999E-2</c:v>
                </c:pt>
                <c:pt idx="391">
                  <c:v>2.4E-2</c:v>
                </c:pt>
                <c:pt idx="392">
                  <c:v>2.41E-2</c:v>
                </c:pt>
                <c:pt idx="393">
                  <c:v>2.4299999999999999E-2</c:v>
                </c:pt>
                <c:pt idx="394">
                  <c:v>2.5700000000000001E-2</c:v>
                </c:pt>
                <c:pt idx="395">
                  <c:v>2.5899999999999999E-2</c:v>
                </c:pt>
                <c:pt idx="396">
                  <c:v>2.4500000000000001E-2</c:v>
                </c:pt>
                <c:pt idx="397">
                  <c:v>2.47E-2</c:v>
                </c:pt>
                <c:pt idx="398">
                  <c:v>2.3199999999999998E-2</c:v>
                </c:pt>
                <c:pt idx="399">
                  <c:v>2.3400000000000001E-2</c:v>
                </c:pt>
                <c:pt idx="400">
                  <c:v>2.5000000000000001E-2</c:v>
                </c:pt>
                <c:pt idx="401">
                  <c:v>2.52E-2</c:v>
                </c:pt>
                <c:pt idx="402">
                  <c:v>2.3800000000000002E-2</c:v>
                </c:pt>
                <c:pt idx="403">
                  <c:v>2.24E-2</c:v>
                </c:pt>
                <c:pt idx="404">
                  <c:v>2.5499999999999998E-2</c:v>
                </c:pt>
                <c:pt idx="405">
                  <c:v>2.41E-2</c:v>
                </c:pt>
                <c:pt idx="406">
                  <c:v>2.2800000000000001E-2</c:v>
                </c:pt>
                <c:pt idx="407">
                  <c:v>2.4400000000000002E-2</c:v>
                </c:pt>
                <c:pt idx="408">
                  <c:v>2.3099999999999999E-2</c:v>
                </c:pt>
                <c:pt idx="409">
                  <c:v>2.3099999999999999E-2</c:v>
                </c:pt>
                <c:pt idx="410">
                  <c:v>2.4899999999999999E-2</c:v>
                </c:pt>
                <c:pt idx="411">
                  <c:v>2.5000000000000001E-2</c:v>
                </c:pt>
                <c:pt idx="412">
                  <c:v>2.3599999999999999E-2</c:v>
                </c:pt>
                <c:pt idx="413">
                  <c:v>2.3699999999999999E-2</c:v>
                </c:pt>
                <c:pt idx="414">
                  <c:v>2.3900000000000001E-2</c:v>
                </c:pt>
                <c:pt idx="415">
                  <c:v>2.4E-2</c:v>
                </c:pt>
                <c:pt idx="416">
                  <c:v>2.2599999999999999E-2</c:v>
                </c:pt>
                <c:pt idx="417">
                  <c:v>2.5999999999999999E-2</c:v>
                </c:pt>
                <c:pt idx="418">
                  <c:v>2.29E-2</c:v>
                </c:pt>
                <c:pt idx="419">
                  <c:v>2.3E-2</c:v>
                </c:pt>
                <c:pt idx="420">
                  <c:v>2.47E-2</c:v>
                </c:pt>
                <c:pt idx="421">
                  <c:v>2.1700000000000001E-2</c:v>
                </c:pt>
                <c:pt idx="422">
                  <c:v>2.18E-2</c:v>
                </c:pt>
                <c:pt idx="423">
                  <c:v>2.53E-2</c:v>
                </c:pt>
                <c:pt idx="424">
                  <c:v>2.3800000000000002E-2</c:v>
                </c:pt>
                <c:pt idx="425">
                  <c:v>2.3800000000000002E-2</c:v>
                </c:pt>
                <c:pt idx="426">
                  <c:v>2.4E-2</c:v>
                </c:pt>
                <c:pt idx="427">
                  <c:v>2.5899999999999999E-2</c:v>
                </c:pt>
                <c:pt idx="428">
                  <c:v>2.2599999999999999E-2</c:v>
                </c:pt>
                <c:pt idx="429">
                  <c:v>2.4500000000000001E-2</c:v>
                </c:pt>
                <c:pt idx="430">
                  <c:v>2.47E-2</c:v>
                </c:pt>
                <c:pt idx="431">
                  <c:v>2.4899999999999999E-2</c:v>
                </c:pt>
                <c:pt idx="432">
                  <c:v>2.5100000000000001E-2</c:v>
                </c:pt>
                <c:pt idx="433">
                  <c:v>2.3599999999999999E-2</c:v>
                </c:pt>
                <c:pt idx="434">
                  <c:v>2.3699999999999999E-2</c:v>
                </c:pt>
                <c:pt idx="435">
                  <c:v>1.9900000000000001E-2</c:v>
                </c:pt>
                <c:pt idx="436">
                  <c:v>2.1399999999999999E-2</c:v>
                </c:pt>
                <c:pt idx="437">
                  <c:v>2.1399999999999999E-2</c:v>
                </c:pt>
                <c:pt idx="438">
                  <c:v>2.29E-2</c:v>
                </c:pt>
                <c:pt idx="439">
                  <c:v>2.1299999999999999E-2</c:v>
                </c:pt>
                <c:pt idx="440">
                  <c:v>2.1299999999999999E-2</c:v>
                </c:pt>
                <c:pt idx="441">
                  <c:v>1.9699999999999999E-2</c:v>
                </c:pt>
                <c:pt idx="442">
                  <c:v>1.9699999999999999E-2</c:v>
                </c:pt>
                <c:pt idx="443">
                  <c:v>2.12E-2</c:v>
                </c:pt>
                <c:pt idx="444">
                  <c:v>2.2599999999999999E-2</c:v>
                </c:pt>
                <c:pt idx="445">
                  <c:v>2.12E-2</c:v>
                </c:pt>
                <c:pt idx="446">
                  <c:v>2.1100000000000001E-2</c:v>
                </c:pt>
                <c:pt idx="447">
                  <c:v>2.1100000000000001E-2</c:v>
                </c:pt>
                <c:pt idx="448">
                  <c:v>2.2599999999999999E-2</c:v>
                </c:pt>
                <c:pt idx="449">
                  <c:v>2.1100000000000001E-2</c:v>
                </c:pt>
                <c:pt idx="450">
                  <c:v>2.1000000000000001E-2</c:v>
                </c:pt>
                <c:pt idx="451">
                  <c:v>2.2599999999999999E-2</c:v>
                </c:pt>
                <c:pt idx="452">
                  <c:v>2.1000000000000001E-2</c:v>
                </c:pt>
                <c:pt idx="453">
                  <c:v>2.1000000000000001E-2</c:v>
                </c:pt>
                <c:pt idx="454">
                  <c:v>2.2499999999999999E-2</c:v>
                </c:pt>
                <c:pt idx="455">
                  <c:v>1.95E-2</c:v>
                </c:pt>
                <c:pt idx="456">
                  <c:v>2.1000000000000001E-2</c:v>
                </c:pt>
                <c:pt idx="457">
                  <c:v>2.2499999999999999E-2</c:v>
                </c:pt>
                <c:pt idx="458">
                  <c:v>2.1000000000000001E-2</c:v>
                </c:pt>
                <c:pt idx="459">
                  <c:v>2.2599999999999999E-2</c:v>
                </c:pt>
                <c:pt idx="460">
                  <c:v>1.9599999999999999E-2</c:v>
                </c:pt>
                <c:pt idx="461">
                  <c:v>1.9599999999999999E-2</c:v>
                </c:pt>
                <c:pt idx="462">
                  <c:v>2.2599999999999999E-2</c:v>
                </c:pt>
                <c:pt idx="463">
                  <c:v>2.12E-2</c:v>
                </c:pt>
                <c:pt idx="464">
                  <c:v>2.2700000000000001E-2</c:v>
                </c:pt>
                <c:pt idx="465">
                  <c:v>1.9599999999999999E-2</c:v>
                </c:pt>
                <c:pt idx="466">
                  <c:v>2.2700000000000001E-2</c:v>
                </c:pt>
                <c:pt idx="467">
                  <c:v>2.2700000000000001E-2</c:v>
                </c:pt>
                <c:pt idx="468">
                  <c:v>2.1299999999999999E-2</c:v>
                </c:pt>
                <c:pt idx="469">
                  <c:v>1.9800000000000002E-2</c:v>
                </c:pt>
                <c:pt idx="470">
                  <c:v>2.1299999999999999E-2</c:v>
                </c:pt>
                <c:pt idx="471">
                  <c:v>2.1299999999999999E-2</c:v>
                </c:pt>
                <c:pt idx="472">
                  <c:v>2.1399999999999999E-2</c:v>
                </c:pt>
                <c:pt idx="473">
                  <c:v>2.3E-2</c:v>
                </c:pt>
                <c:pt idx="474">
                  <c:v>0.02</c:v>
                </c:pt>
                <c:pt idx="475">
                  <c:v>2.1499999999999998E-2</c:v>
                </c:pt>
                <c:pt idx="476">
                  <c:v>2.1600000000000001E-2</c:v>
                </c:pt>
                <c:pt idx="477">
                  <c:v>2.1600000000000001E-2</c:v>
                </c:pt>
                <c:pt idx="478">
                  <c:v>2.1600000000000001E-2</c:v>
                </c:pt>
                <c:pt idx="479">
                  <c:v>2.1600000000000001E-2</c:v>
                </c:pt>
                <c:pt idx="480">
                  <c:v>2.0199999999999999E-2</c:v>
                </c:pt>
                <c:pt idx="481">
                  <c:v>2.1700000000000001E-2</c:v>
                </c:pt>
                <c:pt idx="482">
                  <c:v>2.0299999999999999E-2</c:v>
                </c:pt>
                <c:pt idx="483">
                  <c:v>2.0299999999999999E-2</c:v>
                </c:pt>
                <c:pt idx="484">
                  <c:v>2.0299999999999999E-2</c:v>
                </c:pt>
                <c:pt idx="485">
                  <c:v>2.0400000000000001E-2</c:v>
                </c:pt>
                <c:pt idx="486">
                  <c:v>2.3599999999999999E-2</c:v>
                </c:pt>
                <c:pt idx="487">
                  <c:v>2.1999999999999999E-2</c:v>
                </c:pt>
                <c:pt idx="488">
                  <c:v>2.3699999999999999E-2</c:v>
                </c:pt>
                <c:pt idx="489">
                  <c:v>2.06E-2</c:v>
                </c:pt>
                <c:pt idx="490">
                  <c:v>2.06E-2</c:v>
                </c:pt>
                <c:pt idx="491">
                  <c:v>2.23E-2</c:v>
                </c:pt>
                <c:pt idx="492">
                  <c:v>2.23E-2</c:v>
                </c:pt>
                <c:pt idx="493">
                  <c:v>2.07E-2</c:v>
                </c:pt>
                <c:pt idx="494">
                  <c:v>1.9199999999999998E-2</c:v>
                </c:pt>
                <c:pt idx="495">
                  <c:v>2.0899999999999998E-2</c:v>
                </c:pt>
                <c:pt idx="496">
                  <c:v>1.9300000000000001E-2</c:v>
                </c:pt>
                <c:pt idx="497">
                  <c:v>2.1000000000000001E-2</c:v>
                </c:pt>
                <c:pt idx="498">
                  <c:v>2.1000000000000001E-2</c:v>
                </c:pt>
                <c:pt idx="499">
                  <c:v>2.1000000000000001E-2</c:v>
                </c:pt>
                <c:pt idx="500">
                  <c:v>2.2700000000000001E-2</c:v>
                </c:pt>
                <c:pt idx="501">
                  <c:v>2.2800000000000001E-2</c:v>
                </c:pt>
                <c:pt idx="502">
                  <c:v>2.12E-2</c:v>
                </c:pt>
                <c:pt idx="503">
                  <c:v>2.29E-2</c:v>
                </c:pt>
                <c:pt idx="504">
                  <c:v>2.29E-2</c:v>
                </c:pt>
                <c:pt idx="505">
                  <c:v>2.29E-2</c:v>
                </c:pt>
                <c:pt idx="506">
                  <c:v>2.1299999999999999E-2</c:v>
                </c:pt>
                <c:pt idx="507">
                  <c:v>2.3099999999999999E-2</c:v>
                </c:pt>
                <c:pt idx="508">
                  <c:v>2.1399999999999999E-2</c:v>
                </c:pt>
                <c:pt idx="509">
                  <c:v>1.9800000000000002E-2</c:v>
                </c:pt>
                <c:pt idx="510">
                  <c:v>2.1499999999999998E-2</c:v>
                </c:pt>
                <c:pt idx="511">
                  <c:v>1.9900000000000001E-2</c:v>
                </c:pt>
                <c:pt idx="512">
                  <c:v>2.3199999999999998E-2</c:v>
                </c:pt>
                <c:pt idx="513">
                  <c:v>2.1600000000000001E-2</c:v>
                </c:pt>
                <c:pt idx="514">
                  <c:v>0.02</c:v>
                </c:pt>
                <c:pt idx="515">
                  <c:v>2.3300000000000001E-2</c:v>
                </c:pt>
                <c:pt idx="516">
                  <c:v>2.1700000000000001E-2</c:v>
                </c:pt>
                <c:pt idx="517">
                  <c:v>2.1700000000000001E-2</c:v>
                </c:pt>
                <c:pt idx="518">
                  <c:v>2.18E-2</c:v>
                </c:pt>
                <c:pt idx="519">
                  <c:v>2.01E-2</c:v>
                </c:pt>
                <c:pt idx="520">
                  <c:v>2.18E-2</c:v>
                </c:pt>
                <c:pt idx="521">
                  <c:v>2.18E-2</c:v>
                </c:pt>
                <c:pt idx="522">
                  <c:v>2.18E-2</c:v>
                </c:pt>
                <c:pt idx="523">
                  <c:v>2.18E-2</c:v>
                </c:pt>
                <c:pt idx="524">
                  <c:v>2.0199999999999999E-2</c:v>
                </c:pt>
                <c:pt idx="525">
                  <c:v>2.0199999999999999E-2</c:v>
                </c:pt>
                <c:pt idx="526">
                  <c:v>2.18E-2</c:v>
                </c:pt>
                <c:pt idx="527">
                  <c:v>2.18E-2</c:v>
                </c:pt>
                <c:pt idx="528">
                  <c:v>2.1899999999999999E-2</c:v>
                </c:pt>
                <c:pt idx="529">
                  <c:v>2.1899999999999999E-2</c:v>
                </c:pt>
                <c:pt idx="530">
                  <c:v>1.8599999999999998E-2</c:v>
                </c:pt>
                <c:pt idx="531">
                  <c:v>2.1899999999999999E-2</c:v>
                </c:pt>
                <c:pt idx="532">
                  <c:v>2.0199999999999999E-2</c:v>
                </c:pt>
                <c:pt idx="533">
                  <c:v>2.1899999999999999E-2</c:v>
                </c:pt>
                <c:pt idx="534">
                  <c:v>2.0199999999999999E-2</c:v>
                </c:pt>
                <c:pt idx="535">
                  <c:v>2.0199999999999999E-2</c:v>
                </c:pt>
                <c:pt idx="536">
                  <c:v>2.18E-2</c:v>
                </c:pt>
                <c:pt idx="537">
                  <c:v>1.8499999999999999E-2</c:v>
                </c:pt>
                <c:pt idx="538">
                  <c:v>2.18E-2</c:v>
                </c:pt>
                <c:pt idx="539">
                  <c:v>2.18E-2</c:v>
                </c:pt>
                <c:pt idx="540">
                  <c:v>2.01E-2</c:v>
                </c:pt>
                <c:pt idx="541">
                  <c:v>2.18E-2</c:v>
                </c:pt>
                <c:pt idx="542">
                  <c:v>2.18E-2</c:v>
                </c:pt>
                <c:pt idx="543">
                  <c:v>2.3400000000000001E-2</c:v>
                </c:pt>
                <c:pt idx="544">
                  <c:v>2.1700000000000001E-2</c:v>
                </c:pt>
                <c:pt idx="545">
                  <c:v>2.1700000000000001E-2</c:v>
                </c:pt>
                <c:pt idx="546">
                  <c:v>0.02</c:v>
                </c:pt>
                <c:pt idx="547">
                  <c:v>2.1600000000000001E-2</c:v>
                </c:pt>
                <c:pt idx="548">
                  <c:v>1.9900000000000001E-2</c:v>
                </c:pt>
                <c:pt idx="549">
                  <c:v>2.1499999999999998E-2</c:v>
                </c:pt>
                <c:pt idx="550">
                  <c:v>2.3099999999999999E-2</c:v>
                </c:pt>
                <c:pt idx="551">
                  <c:v>1.9800000000000002E-2</c:v>
                </c:pt>
                <c:pt idx="552">
                  <c:v>2.1299999999999999E-2</c:v>
                </c:pt>
                <c:pt idx="553">
                  <c:v>2.1299999999999999E-2</c:v>
                </c:pt>
                <c:pt idx="554">
                  <c:v>2.29E-2</c:v>
                </c:pt>
                <c:pt idx="555">
                  <c:v>2.29E-2</c:v>
                </c:pt>
                <c:pt idx="556">
                  <c:v>2.29E-2</c:v>
                </c:pt>
                <c:pt idx="557">
                  <c:v>2.12E-2</c:v>
                </c:pt>
                <c:pt idx="558">
                  <c:v>2.12E-2</c:v>
                </c:pt>
                <c:pt idx="559">
                  <c:v>1.95E-2</c:v>
                </c:pt>
                <c:pt idx="560">
                  <c:v>2.1100000000000001E-2</c:v>
                </c:pt>
                <c:pt idx="561">
                  <c:v>2.2800000000000001E-2</c:v>
                </c:pt>
                <c:pt idx="562">
                  <c:v>2.2700000000000001E-2</c:v>
                </c:pt>
                <c:pt idx="563">
                  <c:v>2.1100000000000001E-2</c:v>
                </c:pt>
                <c:pt idx="564">
                  <c:v>1.9400000000000001E-2</c:v>
                </c:pt>
                <c:pt idx="565">
                  <c:v>2.2700000000000001E-2</c:v>
                </c:pt>
                <c:pt idx="566">
                  <c:v>2.2700000000000001E-2</c:v>
                </c:pt>
                <c:pt idx="567">
                  <c:v>2.1000000000000001E-2</c:v>
                </c:pt>
                <c:pt idx="568">
                  <c:v>1.9400000000000001E-2</c:v>
                </c:pt>
                <c:pt idx="569">
                  <c:v>2.1100000000000001E-2</c:v>
                </c:pt>
                <c:pt idx="570">
                  <c:v>2.1100000000000001E-2</c:v>
                </c:pt>
                <c:pt idx="571">
                  <c:v>1.95E-2</c:v>
                </c:pt>
                <c:pt idx="572">
                  <c:v>1.7899999999999999E-2</c:v>
                </c:pt>
                <c:pt idx="573">
                  <c:v>1.9599999999999999E-2</c:v>
                </c:pt>
                <c:pt idx="574">
                  <c:v>2.12E-2</c:v>
                </c:pt>
                <c:pt idx="575">
                  <c:v>2.1299999999999999E-2</c:v>
                </c:pt>
                <c:pt idx="576">
                  <c:v>1.9599999999999999E-2</c:v>
                </c:pt>
                <c:pt idx="577">
                  <c:v>1.95E-2</c:v>
                </c:pt>
                <c:pt idx="578">
                  <c:v>1.9400000000000001E-2</c:v>
                </c:pt>
                <c:pt idx="579">
                  <c:v>2.1000000000000001E-2</c:v>
                </c:pt>
                <c:pt idx="580">
                  <c:v>1.9300000000000001E-2</c:v>
                </c:pt>
                <c:pt idx="581">
                  <c:v>2.0799999999999999E-2</c:v>
                </c:pt>
                <c:pt idx="582">
                  <c:v>2.23E-2</c:v>
                </c:pt>
                <c:pt idx="583">
                  <c:v>2.2100000000000002E-2</c:v>
                </c:pt>
                <c:pt idx="584">
                  <c:v>2.0500000000000001E-2</c:v>
                </c:pt>
                <c:pt idx="585">
                  <c:v>2.1999999999999999E-2</c:v>
                </c:pt>
                <c:pt idx="586">
                  <c:v>2.35E-2</c:v>
                </c:pt>
                <c:pt idx="587">
                  <c:v>2.1999999999999999E-2</c:v>
                </c:pt>
                <c:pt idx="588">
                  <c:v>2.1999999999999999E-2</c:v>
                </c:pt>
                <c:pt idx="589">
                  <c:v>2.3699999999999999E-2</c:v>
                </c:pt>
                <c:pt idx="590">
                  <c:v>2.3699999999999999E-2</c:v>
                </c:pt>
                <c:pt idx="591">
                  <c:v>2.5399999999999999E-2</c:v>
                </c:pt>
                <c:pt idx="592">
                  <c:v>2.3699999999999999E-2</c:v>
                </c:pt>
                <c:pt idx="593">
                  <c:v>2.3800000000000002E-2</c:v>
                </c:pt>
                <c:pt idx="594">
                  <c:v>2.5600000000000001E-2</c:v>
                </c:pt>
                <c:pt idx="595">
                  <c:v>2.4400000000000002E-2</c:v>
                </c:pt>
                <c:pt idx="596">
                  <c:v>2.3199999999999998E-2</c:v>
                </c:pt>
                <c:pt idx="597">
                  <c:v>2.58E-2</c:v>
                </c:pt>
                <c:pt idx="598">
                  <c:v>2.1399999999999999E-2</c:v>
                </c:pt>
                <c:pt idx="599">
                  <c:v>2.0299999999999999E-2</c:v>
                </c:pt>
                <c:pt idx="600">
                  <c:v>2.2800000000000001E-2</c:v>
                </c:pt>
                <c:pt idx="601">
                  <c:v>2.4799999999999999E-2</c:v>
                </c:pt>
                <c:pt idx="602">
                  <c:v>2.4299999999999999E-2</c:v>
                </c:pt>
                <c:pt idx="603">
                  <c:v>2.3099999999999999E-2</c:v>
                </c:pt>
                <c:pt idx="604">
                  <c:v>2.1700000000000001E-2</c:v>
                </c:pt>
                <c:pt idx="605">
                  <c:v>2.3400000000000001E-2</c:v>
                </c:pt>
                <c:pt idx="606">
                  <c:v>2.3599999999999999E-2</c:v>
                </c:pt>
                <c:pt idx="607">
                  <c:v>2.24E-2</c:v>
                </c:pt>
                <c:pt idx="608">
                  <c:v>2.29E-2</c:v>
                </c:pt>
                <c:pt idx="609">
                  <c:v>2.23E-2</c:v>
                </c:pt>
                <c:pt idx="610">
                  <c:v>2.1899999999999999E-2</c:v>
                </c:pt>
                <c:pt idx="611">
                  <c:v>2.2800000000000001E-2</c:v>
                </c:pt>
                <c:pt idx="612">
                  <c:v>2.2499999999999999E-2</c:v>
                </c:pt>
                <c:pt idx="613">
                  <c:v>2.23E-2</c:v>
                </c:pt>
                <c:pt idx="614">
                  <c:v>2.0899999999999998E-2</c:v>
                </c:pt>
                <c:pt idx="615">
                  <c:v>2.1999999999999999E-2</c:v>
                </c:pt>
                <c:pt idx="616">
                  <c:v>2.07E-2</c:v>
                </c:pt>
                <c:pt idx="617">
                  <c:v>2.1700000000000001E-2</c:v>
                </c:pt>
                <c:pt idx="618">
                  <c:v>2.1499999999999998E-2</c:v>
                </c:pt>
                <c:pt idx="619">
                  <c:v>2.2599999999999999E-2</c:v>
                </c:pt>
                <c:pt idx="620">
                  <c:v>2.12E-2</c:v>
                </c:pt>
                <c:pt idx="621">
                  <c:v>2.2200000000000001E-2</c:v>
                </c:pt>
                <c:pt idx="622">
                  <c:v>2.3199999999999998E-2</c:v>
                </c:pt>
                <c:pt idx="623">
                  <c:v>2.4199999999999999E-2</c:v>
                </c:pt>
                <c:pt idx="624">
                  <c:v>2.29E-2</c:v>
                </c:pt>
                <c:pt idx="625">
                  <c:v>2.2700000000000001E-2</c:v>
                </c:pt>
                <c:pt idx="626">
                  <c:v>2.3699999999999999E-2</c:v>
                </c:pt>
                <c:pt idx="627">
                  <c:v>2.3599999999999999E-2</c:v>
                </c:pt>
                <c:pt idx="628">
                  <c:v>2.35E-2</c:v>
                </c:pt>
                <c:pt idx="629">
                  <c:v>2.23E-2</c:v>
                </c:pt>
                <c:pt idx="630">
                  <c:v>2.3300000000000001E-2</c:v>
                </c:pt>
                <c:pt idx="631">
                  <c:v>2.2100000000000002E-2</c:v>
                </c:pt>
                <c:pt idx="632">
                  <c:v>2.1000000000000001E-2</c:v>
                </c:pt>
                <c:pt idx="633">
                  <c:v>2.0899999999999998E-2</c:v>
                </c:pt>
                <c:pt idx="634">
                  <c:v>2.3099999999999999E-2</c:v>
                </c:pt>
                <c:pt idx="635">
                  <c:v>2.0799999999999999E-2</c:v>
                </c:pt>
                <c:pt idx="636">
                  <c:v>2.29E-2</c:v>
                </c:pt>
                <c:pt idx="637">
                  <c:v>2.18E-2</c:v>
                </c:pt>
                <c:pt idx="638">
                  <c:v>2.2800000000000001E-2</c:v>
                </c:pt>
                <c:pt idx="639">
                  <c:v>2.06E-2</c:v>
                </c:pt>
                <c:pt idx="640">
                  <c:v>2.0500000000000001E-2</c:v>
                </c:pt>
                <c:pt idx="641">
                  <c:v>2.1499999999999998E-2</c:v>
                </c:pt>
                <c:pt idx="642">
                  <c:v>2.1499999999999998E-2</c:v>
                </c:pt>
                <c:pt idx="643">
                  <c:v>2.1399999999999999E-2</c:v>
                </c:pt>
                <c:pt idx="644">
                  <c:v>2.0299999999999999E-2</c:v>
                </c:pt>
                <c:pt idx="645">
                  <c:v>2.24E-2</c:v>
                </c:pt>
                <c:pt idx="646">
                  <c:v>2.23E-2</c:v>
                </c:pt>
                <c:pt idx="647">
                  <c:v>2.23E-2</c:v>
                </c:pt>
                <c:pt idx="648">
                  <c:v>2.2200000000000001E-2</c:v>
                </c:pt>
                <c:pt idx="649">
                  <c:v>2.2200000000000001E-2</c:v>
                </c:pt>
                <c:pt idx="650">
                  <c:v>2.2200000000000001E-2</c:v>
                </c:pt>
                <c:pt idx="651">
                  <c:v>2.3199999999999998E-2</c:v>
                </c:pt>
                <c:pt idx="652">
                  <c:v>2.2100000000000002E-2</c:v>
                </c:pt>
                <c:pt idx="653">
                  <c:v>2.3099999999999999E-2</c:v>
                </c:pt>
                <c:pt idx="654">
                  <c:v>2.2100000000000002E-2</c:v>
                </c:pt>
                <c:pt idx="655">
                  <c:v>2.3E-2</c:v>
                </c:pt>
                <c:pt idx="656">
                  <c:v>2.1999999999999999E-2</c:v>
                </c:pt>
                <c:pt idx="657">
                  <c:v>2.1999999999999999E-2</c:v>
                </c:pt>
                <c:pt idx="658">
                  <c:v>2.3E-2</c:v>
                </c:pt>
                <c:pt idx="659">
                  <c:v>2.1899999999999999E-2</c:v>
                </c:pt>
                <c:pt idx="660">
                  <c:v>2.1899999999999999E-2</c:v>
                </c:pt>
                <c:pt idx="661">
                  <c:v>2.0799999999999999E-2</c:v>
                </c:pt>
                <c:pt idx="662">
                  <c:v>2.29E-2</c:v>
                </c:pt>
                <c:pt idx="663">
                  <c:v>2.18E-2</c:v>
                </c:pt>
                <c:pt idx="664">
                  <c:v>2.0799999999999999E-2</c:v>
                </c:pt>
                <c:pt idx="665">
                  <c:v>2.18E-2</c:v>
                </c:pt>
                <c:pt idx="666">
                  <c:v>2.29E-2</c:v>
                </c:pt>
                <c:pt idx="667">
                  <c:v>2.18E-2</c:v>
                </c:pt>
                <c:pt idx="668">
                  <c:v>2.0799999999999999E-2</c:v>
                </c:pt>
                <c:pt idx="669">
                  <c:v>2.18E-2</c:v>
                </c:pt>
                <c:pt idx="670">
                  <c:v>2.18E-2</c:v>
                </c:pt>
                <c:pt idx="671">
                  <c:v>2.07E-2</c:v>
                </c:pt>
                <c:pt idx="672">
                  <c:v>2.18E-2</c:v>
                </c:pt>
                <c:pt idx="673">
                  <c:v>2.18E-2</c:v>
                </c:pt>
                <c:pt idx="674">
                  <c:v>2.18E-2</c:v>
                </c:pt>
                <c:pt idx="675">
                  <c:v>2.29E-2</c:v>
                </c:pt>
                <c:pt idx="676">
                  <c:v>2.0799999999999999E-2</c:v>
                </c:pt>
                <c:pt idx="677">
                  <c:v>2.1899999999999999E-2</c:v>
                </c:pt>
                <c:pt idx="678">
                  <c:v>2.1899999999999999E-2</c:v>
                </c:pt>
                <c:pt idx="679">
                  <c:v>2.3E-2</c:v>
                </c:pt>
                <c:pt idx="680">
                  <c:v>2.1999999999999999E-2</c:v>
                </c:pt>
                <c:pt idx="681">
                  <c:v>2.41E-2</c:v>
                </c:pt>
                <c:pt idx="682">
                  <c:v>2.2100000000000002E-2</c:v>
                </c:pt>
                <c:pt idx="683">
                  <c:v>2.2100000000000002E-2</c:v>
                </c:pt>
                <c:pt idx="684">
                  <c:v>2.2100000000000002E-2</c:v>
                </c:pt>
                <c:pt idx="685">
                  <c:v>2.3199999999999998E-2</c:v>
                </c:pt>
                <c:pt idx="686">
                  <c:v>2.23E-2</c:v>
                </c:pt>
                <c:pt idx="687">
                  <c:v>2.23E-2</c:v>
                </c:pt>
                <c:pt idx="688">
                  <c:v>2.23E-2</c:v>
                </c:pt>
                <c:pt idx="689">
                  <c:v>2.1299999999999999E-2</c:v>
                </c:pt>
                <c:pt idx="690">
                  <c:v>2.2499999999999999E-2</c:v>
                </c:pt>
                <c:pt idx="691">
                  <c:v>2.3599999999999999E-2</c:v>
                </c:pt>
                <c:pt idx="692">
                  <c:v>2.1600000000000001E-2</c:v>
                </c:pt>
                <c:pt idx="693">
                  <c:v>2.2700000000000001E-2</c:v>
                </c:pt>
                <c:pt idx="694">
                  <c:v>2.2800000000000001E-2</c:v>
                </c:pt>
                <c:pt idx="695">
                  <c:v>2.29E-2</c:v>
                </c:pt>
                <c:pt idx="696">
                  <c:v>2.1899999999999999E-2</c:v>
                </c:pt>
                <c:pt idx="697">
                  <c:v>2.0899999999999998E-2</c:v>
                </c:pt>
                <c:pt idx="698">
                  <c:v>2.2100000000000002E-2</c:v>
                </c:pt>
                <c:pt idx="699">
                  <c:v>2.3300000000000001E-2</c:v>
                </c:pt>
                <c:pt idx="700">
                  <c:v>2.23E-2</c:v>
                </c:pt>
                <c:pt idx="701">
                  <c:v>2.35E-2</c:v>
                </c:pt>
                <c:pt idx="702">
                  <c:v>2.24E-2</c:v>
                </c:pt>
                <c:pt idx="703">
                  <c:v>2.4799999999999999E-2</c:v>
                </c:pt>
                <c:pt idx="704">
                  <c:v>2.2700000000000001E-2</c:v>
                </c:pt>
                <c:pt idx="705">
                  <c:v>2.2800000000000001E-2</c:v>
                </c:pt>
                <c:pt idx="706">
                  <c:v>2.29E-2</c:v>
                </c:pt>
                <c:pt idx="707">
                  <c:v>2.3E-2</c:v>
                </c:pt>
                <c:pt idx="708">
                  <c:v>2.3199999999999998E-2</c:v>
                </c:pt>
                <c:pt idx="709">
                  <c:v>2.3400000000000001E-2</c:v>
                </c:pt>
                <c:pt idx="710">
                  <c:v>2.35E-2</c:v>
                </c:pt>
                <c:pt idx="711">
                  <c:v>2.2499999999999999E-2</c:v>
                </c:pt>
                <c:pt idx="712">
                  <c:v>2.2800000000000001E-2</c:v>
                </c:pt>
                <c:pt idx="713">
                  <c:v>2.0500000000000001E-2</c:v>
                </c:pt>
                <c:pt idx="714">
                  <c:v>2.3E-2</c:v>
                </c:pt>
                <c:pt idx="715">
                  <c:v>2.1999999999999999E-2</c:v>
                </c:pt>
                <c:pt idx="716">
                  <c:v>2.0899999999999998E-2</c:v>
                </c:pt>
                <c:pt idx="717">
                  <c:v>2.24E-2</c:v>
                </c:pt>
                <c:pt idx="718">
                  <c:v>2.2499999999999999E-2</c:v>
                </c:pt>
                <c:pt idx="719">
                  <c:v>2.1499999999999998E-2</c:v>
                </c:pt>
                <c:pt idx="720">
                  <c:v>2.0299999999999999E-2</c:v>
                </c:pt>
                <c:pt idx="721">
                  <c:v>2.18E-2</c:v>
                </c:pt>
                <c:pt idx="722">
                  <c:v>2.1899999999999999E-2</c:v>
                </c:pt>
                <c:pt idx="723">
                  <c:v>2.3400000000000001E-2</c:v>
                </c:pt>
                <c:pt idx="724">
                  <c:v>2.1000000000000001E-2</c:v>
                </c:pt>
                <c:pt idx="725">
                  <c:v>2.5100000000000001E-2</c:v>
                </c:pt>
                <c:pt idx="726">
                  <c:v>2.1299999999999999E-2</c:v>
                </c:pt>
                <c:pt idx="727">
                  <c:v>2.1499999999999998E-2</c:v>
                </c:pt>
                <c:pt idx="728">
                  <c:v>2.1700000000000001E-2</c:v>
                </c:pt>
                <c:pt idx="729">
                  <c:v>2.3300000000000001E-2</c:v>
                </c:pt>
                <c:pt idx="730">
                  <c:v>2.2200000000000001E-2</c:v>
                </c:pt>
                <c:pt idx="731">
                  <c:v>2.24E-2</c:v>
                </c:pt>
                <c:pt idx="732">
                  <c:v>2.1299999999999999E-2</c:v>
                </c:pt>
                <c:pt idx="733">
                  <c:v>2.29E-2</c:v>
                </c:pt>
                <c:pt idx="734">
                  <c:v>2.3099999999999999E-2</c:v>
                </c:pt>
                <c:pt idx="735">
                  <c:v>2.3400000000000001E-2</c:v>
                </c:pt>
                <c:pt idx="736">
                  <c:v>2.2200000000000001E-2</c:v>
                </c:pt>
                <c:pt idx="737">
                  <c:v>2.24E-2</c:v>
                </c:pt>
                <c:pt idx="738">
                  <c:v>2.4199999999999999E-2</c:v>
                </c:pt>
                <c:pt idx="739">
                  <c:v>2.46E-2</c:v>
                </c:pt>
                <c:pt idx="740">
                  <c:v>2.4899999999999999E-2</c:v>
                </c:pt>
                <c:pt idx="741">
                  <c:v>2.3699999999999999E-2</c:v>
                </c:pt>
                <c:pt idx="742">
                  <c:v>2.24E-2</c:v>
                </c:pt>
                <c:pt idx="743">
                  <c:v>2.2800000000000001E-2</c:v>
                </c:pt>
                <c:pt idx="744">
                  <c:v>2.3099999999999999E-2</c:v>
                </c:pt>
                <c:pt idx="745">
                  <c:v>2.5100000000000001E-2</c:v>
                </c:pt>
                <c:pt idx="746">
                  <c:v>2.5600000000000001E-2</c:v>
                </c:pt>
                <c:pt idx="747">
                  <c:v>2.2499999999999999E-2</c:v>
                </c:pt>
                <c:pt idx="748">
                  <c:v>2.12E-2</c:v>
                </c:pt>
                <c:pt idx="749">
                  <c:v>2.3300000000000001E-2</c:v>
                </c:pt>
                <c:pt idx="750">
                  <c:v>2.1899999999999999E-2</c:v>
                </c:pt>
                <c:pt idx="751">
                  <c:v>2.24E-2</c:v>
                </c:pt>
                <c:pt idx="752">
                  <c:v>2.2800000000000001E-2</c:v>
                </c:pt>
                <c:pt idx="753">
                  <c:v>2.1299999999999999E-2</c:v>
                </c:pt>
                <c:pt idx="754">
                  <c:v>2.3599999999999999E-2</c:v>
                </c:pt>
                <c:pt idx="755">
                  <c:v>2.41E-2</c:v>
                </c:pt>
                <c:pt idx="756">
                  <c:v>2.2499999999999999E-2</c:v>
                </c:pt>
                <c:pt idx="757">
                  <c:v>2.29E-2</c:v>
                </c:pt>
                <c:pt idx="758">
                  <c:v>2.1399999999999999E-2</c:v>
                </c:pt>
                <c:pt idx="759">
                  <c:v>2.18E-2</c:v>
                </c:pt>
                <c:pt idx="760">
                  <c:v>2.23E-2</c:v>
                </c:pt>
                <c:pt idx="761">
                  <c:v>2.29E-2</c:v>
                </c:pt>
                <c:pt idx="762">
                  <c:v>2.58E-2</c:v>
                </c:pt>
                <c:pt idx="763">
                  <c:v>2.3900000000000001E-2</c:v>
                </c:pt>
                <c:pt idx="764">
                  <c:v>2.1999999999999999E-2</c:v>
                </c:pt>
                <c:pt idx="765">
                  <c:v>2.4799999999999999E-2</c:v>
                </c:pt>
                <c:pt idx="766">
                  <c:v>2.0299999999999999E-2</c:v>
                </c:pt>
                <c:pt idx="767">
                  <c:v>2.07E-2</c:v>
                </c:pt>
                <c:pt idx="768">
                  <c:v>2.3599999999999999E-2</c:v>
                </c:pt>
                <c:pt idx="769">
                  <c:v>1.8700000000000001E-2</c:v>
                </c:pt>
                <c:pt idx="770">
                  <c:v>2.4500000000000001E-2</c:v>
                </c:pt>
                <c:pt idx="771">
                  <c:v>2.1999999999999999E-2</c:v>
                </c:pt>
                <c:pt idx="772">
                  <c:v>2.24E-2</c:v>
                </c:pt>
                <c:pt idx="773">
                  <c:v>2.29E-2</c:v>
                </c:pt>
                <c:pt idx="774">
                  <c:v>2.6200000000000001E-2</c:v>
                </c:pt>
                <c:pt idx="775">
                  <c:v>2.0799999999999999E-2</c:v>
                </c:pt>
                <c:pt idx="776">
                  <c:v>2.1000000000000001E-2</c:v>
                </c:pt>
                <c:pt idx="777">
                  <c:v>2.4500000000000001E-2</c:v>
                </c:pt>
                <c:pt idx="778">
                  <c:v>1.5599999999999999E-2</c:v>
                </c:pt>
                <c:pt idx="779">
                  <c:v>2.5399999999999999E-2</c:v>
                </c:pt>
                <c:pt idx="780">
                  <c:v>2.2599999999999999E-2</c:v>
                </c:pt>
                <c:pt idx="781">
                  <c:v>2.63E-2</c:v>
                </c:pt>
                <c:pt idx="782">
                  <c:v>0.02</c:v>
                </c:pt>
                <c:pt idx="783">
                  <c:v>2.3800000000000002E-2</c:v>
                </c:pt>
                <c:pt idx="784">
                  <c:v>2.4400000000000002E-2</c:v>
                </c:pt>
                <c:pt idx="785">
                  <c:v>2.4799999999999999E-2</c:v>
                </c:pt>
                <c:pt idx="786">
                  <c:v>2.9000000000000001E-2</c:v>
                </c:pt>
                <c:pt idx="787">
                  <c:v>2.5899999999999999E-2</c:v>
                </c:pt>
                <c:pt idx="788">
                  <c:v>2.2499999999999999E-2</c:v>
                </c:pt>
                <c:pt idx="789">
                  <c:v>2.3099999999999999E-2</c:v>
                </c:pt>
                <c:pt idx="790">
                  <c:v>2.35E-2</c:v>
                </c:pt>
                <c:pt idx="791">
                  <c:v>2.3900000000000001E-2</c:v>
                </c:pt>
                <c:pt idx="792">
                  <c:v>2.0400000000000001E-2</c:v>
                </c:pt>
                <c:pt idx="793">
                  <c:v>2.0799999999999999E-2</c:v>
                </c:pt>
                <c:pt idx="794">
                  <c:v>2.12E-2</c:v>
                </c:pt>
                <c:pt idx="795">
                  <c:v>2.1600000000000001E-2</c:v>
                </c:pt>
                <c:pt idx="796">
                  <c:v>2.2100000000000002E-2</c:v>
                </c:pt>
                <c:pt idx="797">
                  <c:v>2.2700000000000001E-2</c:v>
                </c:pt>
                <c:pt idx="798">
                  <c:v>2.7699999999999999E-2</c:v>
                </c:pt>
                <c:pt idx="799">
                  <c:v>1.8700000000000001E-2</c:v>
                </c:pt>
                <c:pt idx="800">
                  <c:v>1.8700000000000001E-2</c:v>
                </c:pt>
              </c:numCache>
            </c:numRef>
          </c:yVal>
          <c:smooth val="1"/>
          <c:extLst>
            <c:ext xmlns:c16="http://schemas.microsoft.com/office/drawing/2014/chart" uri="{C3380CC4-5D6E-409C-BE32-E72D297353CC}">
              <c16:uniqueId val="{00000000-0EDE-4336-8650-1EFEB0AD557D}"/>
            </c:ext>
          </c:extLst>
        </c:ser>
        <c:ser>
          <c:idx val="1"/>
          <c:order val="1"/>
          <c:tx>
            <c:strRef>
              <c:f>Red (Bleach)</c:f>
              <c:strCache>
                <c:ptCount val="1"/>
                <c:pt idx="0">
                  <c:v>Red (Bleach)</c:v>
                </c:pt>
              </c:strCache>
            </c:strRef>
          </c:tx>
          <c:spPr>
            <a:ln w="25400" cap="rnd">
              <a:solidFill>
                <a:schemeClr val="accent2"/>
              </a:solidFill>
              <a:round/>
            </a:ln>
            <a:effectLst/>
          </c:spPr>
          <c:marker>
            <c:symbol val="none"/>
          </c:marker>
          <c:xVal>
            <c:numRef>
              <c:f>'[Chart in Microsoft Word]photochrom-red-abs-xylene BG'!$A$36:$A$836</c:f>
              <c:numCache>
                <c:formatCode>General</c:formatCode>
                <c:ptCount val="8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pt idx="201">
                  <c:v>501</c:v>
                </c:pt>
                <c:pt idx="202">
                  <c:v>502</c:v>
                </c:pt>
                <c:pt idx="203">
                  <c:v>503</c:v>
                </c:pt>
                <c:pt idx="204">
                  <c:v>504</c:v>
                </c:pt>
                <c:pt idx="205">
                  <c:v>505</c:v>
                </c:pt>
                <c:pt idx="206">
                  <c:v>506</c:v>
                </c:pt>
                <c:pt idx="207">
                  <c:v>507</c:v>
                </c:pt>
                <c:pt idx="208">
                  <c:v>508</c:v>
                </c:pt>
                <c:pt idx="209">
                  <c:v>509</c:v>
                </c:pt>
                <c:pt idx="210">
                  <c:v>510</c:v>
                </c:pt>
                <c:pt idx="211">
                  <c:v>511</c:v>
                </c:pt>
                <c:pt idx="212">
                  <c:v>512</c:v>
                </c:pt>
                <c:pt idx="213">
                  <c:v>513</c:v>
                </c:pt>
                <c:pt idx="214">
                  <c:v>514</c:v>
                </c:pt>
                <c:pt idx="215">
                  <c:v>515</c:v>
                </c:pt>
                <c:pt idx="216">
                  <c:v>516</c:v>
                </c:pt>
                <c:pt idx="217">
                  <c:v>517</c:v>
                </c:pt>
                <c:pt idx="218">
                  <c:v>518</c:v>
                </c:pt>
                <c:pt idx="219">
                  <c:v>519</c:v>
                </c:pt>
                <c:pt idx="220">
                  <c:v>520</c:v>
                </c:pt>
                <c:pt idx="221">
                  <c:v>521</c:v>
                </c:pt>
                <c:pt idx="222">
                  <c:v>522</c:v>
                </c:pt>
                <c:pt idx="223">
                  <c:v>523</c:v>
                </c:pt>
                <c:pt idx="224">
                  <c:v>524</c:v>
                </c:pt>
                <c:pt idx="225">
                  <c:v>525</c:v>
                </c:pt>
                <c:pt idx="226">
                  <c:v>526</c:v>
                </c:pt>
                <c:pt idx="227">
                  <c:v>527</c:v>
                </c:pt>
                <c:pt idx="228">
                  <c:v>528</c:v>
                </c:pt>
                <c:pt idx="229">
                  <c:v>529</c:v>
                </c:pt>
                <c:pt idx="230">
                  <c:v>530</c:v>
                </c:pt>
                <c:pt idx="231">
                  <c:v>531</c:v>
                </c:pt>
                <c:pt idx="232">
                  <c:v>532</c:v>
                </c:pt>
                <c:pt idx="233">
                  <c:v>533</c:v>
                </c:pt>
                <c:pt idx="234">
                  <c:v>534</c:v>
                </c:pt>
                <c:pt idx="235">
                  <c:v>535</c:v>
                </c:pt>
                <c:pt idx="236">
                  <c:v>536</c:v>
                </c:pt>
                <c:pt idx="237">
                  <c:v>537</c:v>
                </c:pt>
                <c:pt idx="238">
                  <c:v>538</c:v>
                </c:pt>
                <c:pt idx="239">
                  <c:v>539</c:v>
                </c:pt>
                <c:pt idx="240">
                  <c:v>540</c:v>
                </c:pt>
                <c:pt idx="241">
                  <c:v>541</c:v>
                </c:pt>
                <c:pt idx="242">
                  <c:v>542</c:v>
                </c:pt>
                <c:pt idx="243">
                  <c:v>543</c:v>
                </c:pt>
                <c:pt idx="244">
                  <c:v>544</c:v>
                </c:pt>
                <c:pt idx="245">
                  <c:v>545</c:v>
                </c:pt>
                <c:pt idx="246">
                  <c:v>546</c:v>
                </c:pt>
                <c:pt idx="247">
                  <c:v>547</c:v>
                </c:pt>
                <c:pt idx="248">
                  <c:v>548</c:v>
                </c:pt>
                <c:pt idx="249">
                  <c:v>549</c:v>
                </c:pt>
                <c:pt idx="250">
                  <c:v>550</c:v>
                </c:pt>
                <c:pt idx="251">
                  <c:v>551</c:v>
                </c:pt>
                <c:pt idx="252">
                  <c:v>552</c:v>
                </c:pt>
                <c:pt idx="253">
                  <c:v>553</c:v>
                </c:pt>
                <c:pt idx="254">
                  <c:v>554</c:v>
                </c:pt>
                <c:pt idx="255">
                  <c:v>555</c:v>
                </c:pt>
                <c:pt idx="256">
                  <c:v>556</c:v>
                </c:pt>
                <c:pt idx="257">
                  <c:v>557</c:v>
                </c:pt>
                <c:pt idx="258">
                  <c:v>558</c:v>
                </c:pt>
                <c:pt idx="259">
                  <c:v>559</c:v>
                </c:pt>
                <c:pt idx="260">
                  <c:v>560</c:v>
                </c:pt>
                <c:pt idx="261">
                  <c:v>561</c:v>
                </c:pt>
                <c:pt idx="262">
                  <c:v>562</c:v>
                </c:pt>
                <c:pt idx="263">
                  <c:v>563</c:v>
                </c:pt>
                <c:pt idx="264">
                  <c:v>564</c:v>
                </c:pt>
                <c:pt idx="265">
                  <c:v>565</c:v>
                </c:pt>
                <c:pt idx="266">
                  <c:v>566</c:v>
                </c:pt>
                <c:pt idx="267">
                  <c:v>567</c:v>
                </c:pt>
                <c:pt idx="268">
                  <c:v>568</c:v>
                </c:pt>
                <c:pt idx="269">
                  <c:v>569</c:v>
                </c:pt>
                <c:pt idx="270">
                  <c:v>570</c:v>
                </c:pt>
                <c:pt idx="271">
                  <c:v>571</c:v>
                </c:pt>
                <c:pt idx="272">
                  <c:v>572</c:v>
                </c:pt>
                <c:pt idx="273">
                  <c:v>573</c:v>
                </c:pt>
                <c:pt idx="274">
                  <c:v>574</c:v>
                </c:pt>
                <c:pt idx="275">
                  <c:v>575</c:v>
                </c:pt>
                <c:pt idx="276">
                  <c:v>576</c:v>
                </c:pt>
                <c:pt idx="277">
                  <c:v>577</c:v>
                </c:pt>
                <c:pt idx="278">
                  <c:v>578</c:v>
                </c:pt>
                <c:pt idx="279">
                  <c:v>579</c:v>
                </c:pt>
                <c:pt idx="280">
                  <c:v>580</c:v>
                </c:pt>
                <c:pt idx="281">
                  <c:v>581</c:v>
                </c:pt>
                <c:pt idx="282">
                  <c:v>582</c:v>
                </c:pt>
                <c:pt idx="283">
                  <c:v>583</c:v>
                </c:pt>
                <c:pt idx="284">
                  <c:v>584</c:v>
                </c:pt>
                <c:pt idx="285">
                  <c:v>585</c:v>
                </c:pt>
                <c:pt idx="286">
                  <c:v>586</c:v>
                </c:pt>
                <c:pt idx="287">
                  <c:v>587</c:v>
                </c:pt>
                <c:pt idx="288">
                  <c:v>588</c:v>
                </c:pt>
                <c:pt idx="289">
                  <c:v>589</c:v>
                </c:pt>
                <c:pt idx="290">
                  <c:v>590</c:v>
                </c:pt>
                <c:pt idx="291">
                  <c:v>591</c:v>
                </c:pt>
                <c:pt idx="292">
                  <c:v>592</c:v>
                </c:pt>
                <c:pt idx="293">
                  <c:v>593</c:v>
                </c:pt>
                <c:pt idx="294">
                  <c:v>594</c:v>
                </c:pt>
                <c:pt idx="295">
                  <c:v>595</c:v>
                </c:pt>
                <c:pt idx="296">
                  <c:v>596</c:v>
                </c:pt>
                <c:pt idx="297">
                  <c:v>597</c:v>
                </c:pt>
                <c:pt idx="298">
                  <c:v>598</c:v>
                </c:pt>
                <c:pt idx="299">
                  <c:v>599</c:v>
                </c:pt>
                <c:pt idx="300">
                  <c:v>600</c:v>
                </c:pt>
                <c:pt idx="301">
                  <c:v>601</c:v>
                </c:pt>
                <c:pt idx="302">
                  <c:v>602</c:v>
                </c:pt>
                <c:pt idx="303">
                  <c:v>603</c:v>
                </c:pt>
                <c:pt idx="304">
                  <c:v>604</c:v>
                </c:pt>
                <c:pt idx="305">
                  <c:v>605</c:v>
                </c:pt>
                <c:pt idx="306">
                  <c:v>606</c:v>
                </c:pt>
                <c:pt idx="307">
                  <c:v>607</c:v>
                </c:pt>
                <c:pt idx="308">
                  <c:v>608</c:v>
                </c:pt>
                <c:pt idx="309">
                  <c:v>609</c:v>
                </c:pt>
                <c:pt idx="310">
                  <c:v>610</c:v>
                </c:pt>
                <c:pt idx="311">
                  <c:v>611</c:v>
                </c:pt>
                <c:pt idx="312">
                  <c:v>612</c:v>
                </c:pt>
                <c:pt idx="313">
                  <c:v>613</c:v>
                </c:pt>
                <c:pt idx="314">
                  <c:v>614</c:v>
                </c:pt>
                <c:pt idx="315">
                  <c:v>615</c:v>
                </c:pt>
                <c:pt idx="316">
                  <c:v>616</c:v>
                </c:pt>
                <c:pt idx="317">
                  <c:v>617</c:v>
                </c:pt>
                <c:pt idx="318">
                  <c:v>618</c:v>
                </c:pt>
                <c:pt idx="319">
                  <c:v>619</c:v>
                </c:pt>
                <c:pt idx="320">
                  <c:v>620</c:v>
                </c:pt>
                <c:pt idx="321">
                  <c:v>621</c:v>
                </c:pt>
                <c:pt idx="322">
                  <c:v>622</c:v>
                </c:pt>
                <c:pt idx="323">
                  <c:v>623</c:v>
                </c:pt>
                <c:pt idx="324">
                  <c:v>624</c:v>
                </c:pt>
                <c:pt idx="325">
                  <c:v>625</c:v>
                </c:pt>
                <c:pt idx="326">
                  <c:v>626</c:v>
                </c:pt>
                <c:pt idx="327">
                  <c:v>627</c:v>
                </c:pt>
                <c:pt idx="328">
                  <c:v>628</c:v>
                </c:pt>
                <c:pt idx="329">
                  <c:v>629</c:v>
                </c:pt>
                <c:pt idx="330">
                  <c:v>630</c:v>
                </c:pt>
                <c:pt idx="331">
                  <c:v>631</c:v>
                </c:pt>
                <c:pt idx="332">
                  <c:v>632</c:v>
                </c:pt>
                <c:pt idx="333">
                  <c:v>633</c:v>
                </c:pt>
                <c:pt idx="334">
                  <c:v>634</c:v>
                </c:pt>
                <c:pt idx="335">
                  <c:v>635</c:v>
                </c:pt>
                <c:pt idx="336">
                  <c:v>636</c:v>
                </c:pt>
                <c:pt idx="337">
                  <c:v>637</c:v>
                </c:pt>
                <c:pt idx="338">
                  <c:v>638</c:v>
                </c:pt>
                <c:pt idx="339">
                  <c:v>639</c:v>
                </c:pt>
                <c:pt idx="340">
                  <c:v>640</c:v>
                </c:pt>
                <c:pt idx="341">
                  <c:v>641</c:v>
                </c:pt>
                <c:pt idx="342">
                  <c:v>642</c:v>
                </c:pt>
                <c:pt idx="343">
                  <c:v>643</c:v>
                </c:pt>
                <c:pt idx="344">
                  <c:v>644</c:v>
                </c:pt>
                <c:pt idx="345">
                  <c:v>645</c:v>
                </c:pt>
                <c:pt idx="346">
                  <c:v>646</c:v>
                </c:pt>
                <c:pt idx="347">
                  <c:v>647</c:v>
                </c:pt>
                <c:pt idx="348">
                  <c:v>648</c:v>
                </c:pt>
                <c:pt idx="349">
                  <c:v>649</c:v>
                </c:pt>
                <c:pt idx="350">
                  <c:v>650</c:v>
                </c:pt>
                <c:pt idx="351">
                  <c:v>651</c:v>
                </c:pt>
                <c:pt idx="352">
                  <c:v>652</c:v>
                </c:pt>
                <c:pt idx="353">
                  <c:v>653</c:v>
                </c:pt>
                <c:pt idx="354">
                  <c:v>654</c:v>
                </c:pt>
                <c:pt idx="355">
                  <c:v>655</c:v>
                </c:pt>
                <c:pt idx="356">
                  <c:v>656</c:v>
                </c:pt>
                <c:pt idx="357">
                  <c:v>657</c:v>
                </c:pt>
                <c:pt idx="358">
                  <c:v>658</c:v>
                </c:pt>
                <c:pt idx="359">
                  <c:v>659</c:v>
                </c:pt>
                <c:pt idx="360">
                  <c:v>660</c:v>
                </c:pt>
                <c:pt idx="361">
                  <c:v>661</c:v>
                </c:pt>
                <c:pt idx="362">
                  <c:v>662</c:v>
                </c:pt>
                <c:pt idx="363">
                  <c:v>663</c:v>
                </c:pt>
                <c:pt idx="364">
                  <c:v>664</c:v>
                </c:pt>
                <c:pt idx="365">
                  <c:v>665</c:v>
                </c:pt>
                <c:pt idx="366">
                  <c:v>666</c:v>
                </c:pt>
                <c:pt idx="367">
                  <c:v>667</c:v>
                </c:pt>
                <c:pt idx="368">
                  <c:v>668</c:v>
                </c:pt>
                <c:pt idx="369">
                  <c:v>669</c:v>
                </c:pt>
                <c:pt idx="370">
                  <c:v>670</c:v>
                </c:pt>
                <c:pt idx="371">
                  <c:v>671</c:v>
                </c:pt>
                <c:pt idx="372">
                  <c:v>672</c:v>
                </c:pt>
                <c:pt idx="373">
                  <c:v>673</c:v>
                </c:pt>
                <c:pt idx="374">
                  <c:v>674</c:v>
                </c:pt>
                <c:pt idx="375">
                  <c:v>675</c:v>
                </c:pt>
                <c:pt idx="376">
                  <c:v>676</c:v>
                </c:pt>
                <c:pt idx="377">
                  <c:v>677</c:v>
                </c:pt>
                <c:pt idx="378">
                  <c:v>678</c:v>
                </c:pt>
                <c:pt idx="379">
                  <c:v>679</c:v>
                </c:pt>
                <c:pt idx="380">
                  <c:v>680</c:v>
                </c:pt>
                <c:pt idx="381">
                  <c:v>681</c:v>
                </c:pt>
                <c:pt idx="382">
                  <c:v>682</c:v>
                </c:pt>
                <c:pt idx="383">
                  <c:v>683</c:v>
                </c:pt>
                <c:pt idx="384">
                  <c:v>684</c:v>
                </c:pt>
                <c:pt idx="385">
                  <c:v>685</c:v>
                </c:pt>
                <c:pt idx="386">
                  <c:v>686</c:v>
                </c:pt>
                <c:pt idx="387">
                  <c:v>687</c:v>
                </c:pt>
                <c:pt idx="388">
                  <c:v>688</c:v>
                </c:pt>
                <c:pt idx="389">
                  <c:v>689</c:v>
                </c:pt>
                <c:pt idx="390">
                  <c:v>690</c:v>
                </c:pt>
                <c:pt idx="391">
                  <c:v>691</c:v>
                </c:pt>
                <c:pt idx="392">
                  <c:v>692</c:v>
                </c:pt>
                <c:pt idx="393">
                  <c:v>693</c:v>
                </c:pt>
                <c:pt idx="394">
                  <c:v>694</c:v>
                </c:pt>
                <c:pt idx="395">
                  <c:v>695</c:v>
                </c:pt>
                <c:pt idx="396">
                  <c:v>696</c:v>
                </c:pt>
                <c:pt idx="397">
                  <c:v>697</c:v>
                </c:pt>
                <c:pt idx="398">
                  <c:v>698</c:v>
                </c:pt>
                <c:pt idx="399">
                  <c:v>699</c:v>
                </c:pt>
                <c:pt idx="400">
                  <c:v>700</c:v>
                </c:pt>
                <c:pt idx="401">
                  <c:v>701</c:v>
                </c:pt>
                <c:pt idx="402">
                  <c:v>702</c:v>
                </c:pt>
                <c:pt idx="403">
                  <c:v>703</c:v>
                </c:pt>
                <c:pt idx="404">
                  <c:v>704</c:v>
                </c:pt>
                <c:pt idx="405">
                  <c:v>705</c:v>
                </c:pt>
                <c:pt idx="406">
                  <c:v>706</c:v>
                </c:pt>
                <c:pt idx="407">
                  <c:v>707</c:v>
                </c:pt>
                <c:pt idx="408">
                  <c:v>708</c:v>
                </c:pt>
                <c:pt idx="409">
                  <c:v>709</c:v>
                </c:pt>
                <c:pt idx="410">
                  <c:v>710</c:v>
                </c:pt>
                <c:pt idx="411">
                  <c:v>711</c:v>
                </c:pt>
                <c:pt idx="412">
                  <c:v>712</c:v>
                </c:pt>
                <c:pt idx="413">
                  <c:v>713</c:v>
                </c:pt>
                <c:pt idx="414">
                  <c:v>714</c:v>
                </c:pt>
                <c:pt idx="415">
                  <c:v>715</c:v>
                </c:pt>
                <c:pt idx="416">
                  <c:v>716</c:v>
                </c:pt>
                <c:pt idx="417">
                  <c:v>717</c:v>
                </c:pt>
                <c:pt idx="418">
                  <c:v>718</c:v>
                </c:pt>
                <c:pt idx="419">
                  <c:v>719</c:v>
                </c:pt>
                <c:pt idx="420">
                  <c:v>720</c:v>
                </c:pt>
                <c:pt idx="421">
                  <c:v>721</c:v>
                </c:pt>
                <c:pt idx="422">
                  <c:v>722</c:v>
                </c:pt>
                <c:pt idx="423">
                  <c:v>723</c:v>
                </c:pt>
                <c:pt idx="424">
                  <c:v>724</c:v>
                </c:pt>
                <c:pt idx="425">
                  <c:v>725</c:v>
                </c:pt>
                <c:pt idx="426">
                  <c:v>726</c:v>
                </c:pt>
                <c:pt idx="427">
                  <c:v>727</c:v>
                </c:pt>
                <c:pt idx="428">
                  <c:v>728</c:v>
                </c:pt>
                <c:pt idx="429">
                  <c:v>729</c:v>
                </c:pt>
                <c:pt idx="430">
                  <c:v>730</c:v>
                </c:pt>
                <c:pt idx="431">
                  <c:v>731</c:v>
                </c:pt>
                <c:pt idx="432">
                  <c:v>732</c:v>
                </c:pt>
                <c:pt idx="433">
                  <c:v>733</c:v>
                </c:pt>
                <c:pt idx="434">
                  <c:v>734</c:v>
                </c:pt>
                <c:pt idx="435">
                  <c:v>735</c:v>
                </c:pt>
                <c:pt idx="436">
                  <c:v>736</c:v>
                </c:pt>
                <c:pt idx="437">
                  <c:v>737</c:v>
                </c:pt>
                <c:pt idx="438">
                  <c:v>738</c:v>
                </c:pt>
                <c:pt idx="439">
                  <c:v>739</c:v>
                </c:pt>
                <c:pt idx="440">
                  <c:v>740</c:v>
                </c:pt>
                <c:pt idx="441">
                  <c:v>741</c:v>
                </c:pt>
                <c:pt idx="442">
                  <c:v>742</c:v>
                </c:pt>
                <c:pt idx="443">
                  <c:v>743</c:v>
                </c:pt>
                <c:pt idx="444">
                  <c:v>744</c:v>
                </c:pt>
                <c:pt idx="445">
                  <c:v>745</c:v>
                </c:pt>
                <c:pt idx="446">
                  <c:v>746</c:v>
                </c:pt>
                <c:pt idx="447">
                  <c:v>747</c:v>
                </c:pt>
                <c:pt idx="448">
                  <c:v>748</c:v>
                </c:pt>
                <c:pt idx="449">
                  <c:v>749</c:v>
                </c:pt>
                <c:pt idx="450">
                  <c:v>750</c:v>
                </c:pt>
                <c:pt idx="451">
                  <c:v>751</c:v>
                </c:pt>
                <c:pt idx="452">
                  <c:v>752</c:v>
                </c:pt>
                <c:pt idx="453">
                  <c:v>753</c:v>
                </c:pt>
                <c:pt idx="454">
                  <c:v>754</c:v>
                </c:pt>
                <c:pt idx="455">
                  <c:v>755</c:v>
                </c:pt>
                <c:pt idx="456">
                  <c:v>756</c:v>
                </c:pt>
                <c:pt idx="457">
                  <c:v>757</c:v>
                </c:pt>
                <c:pt idx="458">
                  <c:v>758</c:v>
                </c:pt>
                <c:pt idx="459">
                  <c:v>759</c:v>
                </c:pt>
                <c:pt idx="460">
                  <c:v>760</c:v>
                </c:pt>
                <c:pt idx="461">
                  <c:v>761</c:v>
                </c:pt>
                <c:pt idx="462">
                  <c:v>762</c:v>
                </c:pt>
                <c:pt idx="463">
                  <c:v>763</c:v>
                </c:pt>
                <c:pt idx="464">
                  <c:v>764</c:v>
                </c:pt>
                <c:pt idx="465">
                  <c:v>765</c:v>
                </c:pt>
                <c:pt idx="466">
                  <c:v>766</c:v>
                </c:pt>
                <c:pt idx="467">
                  <c:v>767</c:v>
                </c:pt>
                <c:pt idx="468">
                  <c:v>768</c:v>
                </c:pt>
                <c:pt idx="469">
                  <c:v>769</c:v>
                </c:pt>
                <c:pt idx="470">
                  <c:v>770</c:v>
                </c:pt>
                <c:pt idx="471">
                  <c:v>771</c:v>
                </c:pt>
                <c:pt idx="472">
                  <c:v>772</c:v>
                </c:pt>
                <c:pt idx="473">
                  <c:v>773</c:v>
                </c:pt>
                <c:pt idx="474">
                  <c:v>774</c:v>
                </c:pt>
                <c:pt idx="475">
                  <c:v>775</c:v>
                </c:pt>
                <c:pt idx="476">
                  <c:v>776</c:v>
                </c:pt>
                <c:pt idx="477">
                  <c:v>777</c:v>
                </c:pt>
                <c:pt idx="478">
                  <c:v>778</c:v>
                </c:pt>
                <c:pt idx="479">
                  <c:v>779</c:v>
                </c:pt>
                <c:pt idx="480">
                  <c:v>780</c:v>
                </c:pt>
                <c:pt idx="481">
                  <c:v>781</c:v>
                </c:pt>
                <c:pt idx="482">
                  <c:v>782</c:v>
                </c:pt>
                <c:pt idx="483">
                  <c:v>783</c:v>
                </c:pt>
                <c:pt idx="484">
                  <c:v>784</c:v>
                </c:pt>
                <c:pt idx="485">
                  <c:v>785</c:v>
                </c:pt>
                <c:pt idx="486">
                  <c:v>786</c:v>
                </c:pt>
                <c:pt idx="487">
                  <c:v>787</c:v>
                </c:pt>
                <c:pt idx="488">
                  <c:v>788</c:v>
                </c:pt>
                <c:pt idx="489">
                  <c:v>789</c:v>
                </c:pt>
                <c:pt idx="490">
                  <c:v>790</c:v>
                </c:pt>
                <c:pt idx="491">
                  <c:v>791</c:v>
                </c:pt>
                <c:pt idx="492">
                  <c:v>792</c:v>
                </c:pt>
                <c:pt idx="493">
                  <c:v>793</c:v>
                </c:pt>
                <c:pt idx="494">
                  <c:v>794</c:v>
                </c:pt>
                <c:pt idx="495">
                  <c:v>795</c:v>
                </c:pt>
                <c:pt idx="496">
                  <c:v>796</c:v>
                </c:pt>
                <c:pt idx="497">
                  <c:v>797</c:v>
                </c:pt>
                <c:pt idx="498">
                  <c:v>798</c:v>
                </c:pt>
                <c:pt idx="499">
                  <c:v>799</c:v>
                </c:pt>
                <c:pt idx="500">
                  <c:v>800</c:v>
                </c:pt>
                <c:pt idx="501">
                  <c:v>801</c:v>
                </c:pt>
                <c:pt idx="502">
                  <c:v>802</c:v>
                </c:pt>
                <c:pt idx="503">
                  <c:v>803</c:v>
                </c:pt>
                <c:pt idx="504">
                  <c:v>804</c:v>
                </c:pt>
                <c:pt idx="505">
                  <c:v>805</c:v>
                </c:pt>
                <c:pt idx="506">
                  <c:v>806</c:v>
                </c:pt>
                <c:pt idx="507">
                  <c:v>807</c:v>
                </c:pt>
                <c:pt idx="508">
                  <c:v>808</c:v>
                </c:pt>
                <c:pt idx="509">
                  <c:v>809</c:v>
                </c:pt>
                <c:pt idx="510">
                  <c:v>810</c:v>
                </c:pt>
                <c:pt idx="511">
                  <c:v>811</c:v>
                </c:pt>
                <c:pt idx="512">
                  <c:v>812</c:v>
                </c:pt>
                <c:pt idx="513">
                  <c:v>813</c:v>
                </c:pt>
                <c:pt idx="514">
                  <c:v>814</c:v>
                </c:pt>
                <c:pt idx="515">
                  <c:v>815</c:v>
                </c:pt>
                <c:pt idx="516">
                  <c:v>816</c:v>
                </c:pt>
                <c:pt idx="517">
                  <c:v>817</c:v>
                </c:pt>
                <c:pt idx="518">
                  <c:v>818</c:v>
                </c:pt>
                <c:pt idx="519">
                  <c:v>819</c:v>
                </c:pt>
                <c:pt idx="520">
                  <c:v>820</c:v>
                </c:pt>
                <c:pt idx="521">
                  <c:v>821</c:v>
                </c:pt>
                <c:pt idx="522">
                  <c:v>822</c:v>
                </c:pt>
                <c:pt idx="523">
                  <c:v>823</c:v>
                </c:pt>
                <c:pt idx="524">
                  <c:v>824</c:v>
                </c:pt>
                <c:pt idx="525">
                  <c:v>825</c:v>
                </c:pt>
                <c:pt idx="526">
                  <c:v>826</c:v>
                </c:pt>
                <c:pt idx="527">
                  <c:v>827</c:v>
                </c:pt>
                <c:pt idx="528">
                  <c:v>828</c:v>
                </c:pt>
                <c:pt idx="529">
                  <c:v>829</c:v>
                </c:pt>
                <c:pt idx="530">
                  <c:v>830</c:v>
                </c:pt>
                <c:pt idx="531">
                  <c:v>831</c:v>
                </c:pt>
                <c:pt idx="532">
                  <c:v>832</c:v>
                </c:pt>
                <c:pt idx="533">
                  <c:v>833</c:v>
                </c:pt>
                <c:pt idx="534">
                  <c:v>834</c:v>
                </c:pt>
                <c:pt idx="535">
                  <c:v>835</c:v>
                </c:pt>
                <c:pt idx="536">
                  <c:v>836</c:v>
                </c:pt>
                <c:pt idx="537">
                  <c:v>837</c:v>
                </c:pt>
                <c:pt idx="538">
                  <c:v>838</c:v>
                </c:pt>
                <c:pt idx="539">
                  <c:v>839</c:v>
                </c:pt>
                <c:pt idx="540">
                  <c:v>840</c:v>
                </c:pt>
                <c:pt idx="541">
                  <c:v>841</c:v>
                </c:pt>
                <c:pt idx="542">
                  <c:v>842</c:v>
                </c:pt>
                <c:pt idx="543">
                  <c:v>843</c:v>
                </c:pt>
                <c:pt idx="544">
                  <c:v>844</c:v>
                </c:pt>
                <c:pt idx="545">
                  <c:v>845</c:v>
                </c:pt>
                <c:pt idx="546">
                  <c:v>846</c:v>
                </c:pt>
                <c:pt idx="547">
                  <c:v>847</c:v>
                </c:pt>
                <c:pt idx="548">
                  <c:v>848</c:v>
                </c:pt>
                <c:pt idx="549">
                  <c:v>849</c:v>
                </c:pt>
                <c:pt idx="550">
                  <c:v>850</c:v>
                </c:pt>
                <c:pt idx="551">
                  <c:v>851</c:v>
                </c:pt>
                <c:pt idx="552">
                  <c:v>852</c:v>
                </c:pt>
                <c:pt idx="553">
                  <c:v>853</c:v>
                </c:pt>
                <c:pt idx="554">
                  <c:v>854</c:v>
                </c:pt>
                <c:pt idx="555">
                  <c:v>855</c:v>
                </c:pt>
                <c:pt idx="556">
                  <c:v>856</c:v>
                </c:pt>
                <c:pt idx="557">
                  <c:v>857</c:v>
                </c:pt>
                <c:pt idx="558">
                  <c:v>858</c:v>
                </c:pt>
                <c:pt idx="559">
                  <c:v>859</c:v>
                </c:pt>
                <c:pt idx="560">
                  <c:v>860</c:v>
                </c:pt>
                <c:pt idx="561">
                  <c:v>861</c:v>
                </c:pt>
                <c:pt idx="562">
                  <c:v>862</c:v>
                </c:pt>
                <c:pt idx="563">
                  <c:v>863</c:v>
                </c:pt>
                <c:pt idx="564">
                  <c:v>864</c:v>
                </c:pt>
                <c:pt idx="565">
                  <c:v>865</c:v>
                </c:pt>
                <c:pt idx="566">
                  <c:v>866</c:v>
                </c:pt>
                <c:pt idx="567">
                  <c:v>867</c:v>
                </c:pt>
                <c:pt idx="568">
                  <c:v>868</c:v>
                </c:pt>
                <c:pt idx="569">
                  <c:v>869</c:v>
                </c:pt>
                <c:pt idx="570">
                  <c:v>870</c:v>
                </c:pt>
                <c:pt idx="571">
                  <c:v>871</c:v>
                </c:pt>
                <c:pt idx="572">
                  <c:v>872</c:v>
                </c:pt>
                <c:pt idx="573">
                  <c:v>873</c:v>
                </c:pt>
                <c:pt idx="574">
                  <c:v>874</c:v>
                </c:pt>
                <c:pt idx="575">
                  <c:v>875</c:v>
                </c:pt>
                <c:pt idx="576">
                  <c:v>876</c:v>
                </c:pt>
                <c:pt idx="577">
                  <c:v>877</c:v>
                </c:pt>
                <c:pt idx="578">
                  <c:v>878</c:v>
                </c:pt>
                <c:pt idx="579">
                  <c:v>879</c:v>
                </c:pt>
                <c:pt idx="580">
                  <c:v>880</c:v>
                </c:pt>
                <c:pt idx="581">
                  <c:v>881</c:v>
                </c:pt>
                <c:pt idx="582">
                  <c:v>882</c:v>
                </c:pt>
                <c:pt idx="583">
                  <c:v>883</c:v>
                </c:pt>
                <c:pt idx="584">
                  <c:v>884</c:v>
                </c:pt>
                <c:pt idx="585">
                  <c:v>885</c:v>
                </c:pt>
                <c:pt idx="586">
                  <c:v>886</c:v>
                </c:pt>
                <c:pt idx="587">
                  <c:v>887</c:v>
                </c:pt>
                <c:pt idx="588">
                  <c:v>888</c:v>
                </c:pt>
                <c:pt idx="589">
                  <c:v>889</c:v>
                </c:pt>
                <c:pt idx="590">
                  <c:v>890</c:v>
                </c:pt>
                <c:pt idx="591">
                  <c:v>891</c:v>
                </c:pt>
                <c:pt idx="592">
                  <c:v>892</c:v>
                </c:pt>
                <c:pt idx="593">
                  <c:v>893</c:v>
                </c:pt>
                <c:pt idx="594">
                  <c:v>894</c:v>
                </c:pt>
                <c:pt idx="595">
                  <c:v>895</c:v>
                </c:pt>
                <c:pt idx="596">
                  <c:v>896</c:v>
                </c:pt>
                <c:pt idx="597">
                  <c:v>897</c:v>
                </c:pt>
                <c:pt idx="598">
                  <c:v>898</c:v>
                </c:pt>
                <c:pt idx="599">
                  <c:v>899</c:v>
                </c:pt>
                <c:pt idx="600">
                  <c:v>900</c:v>
                </c:pt>
                <c:pt idx="601">
                  <c:v>901</c:v>
                </c:pt>
                <c:pt idx="602">
                  <c:v>902</c:v>
                </c:pt>
                <c:pt idx="603">
                  <c:v>903</c:v>
                </c:pt>
                <c:pt idx="604">
                  <c:v>904</c:v>
                </c:pt>
                <c:pt idx="605">
                  <c:v>905</c:v>
                </c:pt>
                <c:pt idx="606">
                  <c:v>906</c:v>
                </c:pt>
                <c:pt idx="607">
                  <c:v>907</c:v>
                </c:pt>
                <c:pt idx="608">
                  <c:v>908</c:v>
                </c:pt>
                <c:pt idx="609">
                  <c:v>909</c:v>
                </c:pt>
                <c:pt idx="610">
                  <c:v>910</c:v>
                </c:pt>
                <c:pt idx="611">
                  <c:v>911</c:v>
                </c:pt>
                <c:pt idx="612">
                  <c:v>912</c:v>
                </c:pt>
                <c:pt idx="613">
                  <c:v>913</c:v>
                </c:pt>
                <c:pt idx="614">
                  <c:v>914</c:v>
                </c:pt>
                <c:pt idx="615">
                  <c:v>915</c:v>
                </c:pt>
                <c:pt idx="616">
                  <c:v>916</c:v>
                </c:pt>
                <c:pt idx="617">
                  <c:v>917</c:v>
                </c:pt>
                <c:pt idx="618">
                  <c:v>918</c:v>
                </c:pt>
                <c:pt idx="619">
                  <c:v>919</c:v>
                </c:pt>
                <c:pt idx="620">
                  <c:v>920</c:v>
                </c:pt>
                <c:pt idx="621">
                  <c:v>921</c:v>
                </c:pt>
                <c:pt idx="622">
                  <c:v>922</c:v>
                </c:pt>
                <c:pt idx="623">
                  <c:v>923</c:v>
                </c:pt>
                <c:pt idx="624">
                  <c:v>924</c:v>
                </c:pt>
                <c:pt idx="625">
                  <c:v>925</c:v>
                </c:pt>
                <c:pt idx="626">
                  <c:v>926</c:v>
                </c:pt>
                <c:pt idx="627">
                  <c:v>927</c:v>
                </c:pt>
                <c:pt idx="628">
                  <c:v>928</c:v>
                </c:pt>
                <c:pt idx="629">
                  <c:v>929</c:v>
                </c:pt>
                <c:pt idx="630">
                  <c:v>930</c:v>
                </c:pt>
                <c:pt idx="631">
                  <c:v>931</c:v>
                </c:pt>
                <c:pt idx="632">
                  <c:v>932</c:v>
                </c:pt>
                <c:pt idx="633">
                  <c:v>933</c:v>
                </c:pt>
                <c:pt idx="634">
                  <c:v>934</c:v>
                </c:pt>
                <c:pt idx="635">
                  <c:v>935</c:v>
                </c:pt>
                <c:pt idx="636">
                  <c:v>936</c:v>
                </c:pt>
                <c:pt idx="637">
                  <c:v>937</c:v>
                </c:pt>
                <c:pt idx="638">
                  <c:v>938</c:v>
                </c:pt>
                <c:pt idx="639">
                  <c:v>939</c:v>
                </c:pt>
                <c:pt idx="640">
                  <c:v>940</c:v>
                </c:pt>
                <c:pt idx="641">
                  <c:v>941</c:v>
                </c:pt>
                <c:pt idx="642">
                  <c:v>942</c:v>
                </c:pt>
                <c:pt idx="643">
                  <c:v>943</c:v>
                </c:pt>
                <c:pt idx="644">
                  <c:v>944</c:v>
                </c:pt>
                <c:pt idx="645">
                  <c:v>945</c:v>
                </c:pt>
                <c:pt idx="646">
                  <c:v>946</c:v>
                </c:pt>
                <c:pt idx="647">
                  <c:v>947</c:v>
                </c:pt>
                <c:pt idx="648">
                  <c:v>948</c:v>
                </c:pt>
                <c:pt idx="649">
                  <c:v>949</c:v>
                </c:pt>
                <c:pt idx="650">
                  <c:v>950</c:v>
                </c:pt>
                <c:pt idx="651">
                  <c:v>951</c:v>
                </c:pt>
                <c:pt idx="652">
                  <c:v>952</c:v>
                </c:pt>
                <c:pt idx="653">
                  <c:v>953</c:v>
                </c:pt>
                <c:pt idx="654">
                  <c:v>954</c:v>
                </c:pt>
                <c:pt idx="655">
                  <c:v>955</c:v>
                </c:pt>
                <c:pt idx="656">
                  <c:v>956</c:v>
                </c:pt>
                <c:pt idx="657">
                  <c:v>957</c:v>
                </c:pt>
                <c:pt idx="658">
                  <c:v>958</c:v>
                </c:pt>
                <c:pt idx="659">
                  <c:v>959</c:v>
                </c:pt>
                <c:pt idx="660">
                  <c:v>960</c:v>
                </c:pt>
                <c:pt idx="661">
                  <c:v>961</c:v>
                </c:pt>
                <c:pt idx="662">
                  <c:v>962</c:v>
                </c:pt>
                <c:pt idx="663">
                  <c:v>963</c:v>
                </c:pt>
                <c:pt idx="664">
                  <c:v>964</c:v>
                </c:pt>
                <c:pt idx="665">
                  <c:v>965</c:v>
                </c:pt>
                <c:pt idx="666">
                  <c:v>966</c:v>
                </c:pt>
                <c:pt idx="667">
                  <c:v>967</c:v>
                </c:pt>
                <c:pt idx="668">
                  <c:v>968</c:v>
                </c:pt>
                <c:pt idx="669">
                  <c:v>969</c:v>
                </c:pt>
                <c:pt idx="670">
                  <c:v>970</c:v>
                </c:pt>
                <c:pt idx="671">
                  <c:v>971</c:v>
                </c:pt>
                <c:pt idx="672">
                  <c:v>972</c:v>
                </c:pt>
                <c:pt idx="673">
                  <c:v>973</c:v>
                </c:pt>
                <c:pt idx="674">
                  <c:v>974</c:v>
                </c:pt>
                <c:pt idx="675">
                  <c:v>975</c:v>
                </c:pt>
                <c:pt idx="676">
                  <c:v>976</c:v>
                </c:pt>
                <c:pt idx="677">
                  <c:v>977</c:v>
                </c:pt>
                <c:pt idx="678">
                  <c:v>978</c:v>
                </c:pt>
                <c:pt idx="679">
                  <c:v>979</c:v>
                </c:pt>
                <c:pt idx="680">
                  <c:v>980</c:v>
                </c:pt>
                <c:pt idx="681">
                  <c:v>981</c:v>
                </c:pt>
                <c:pt idx="682">
                  <c:v>982</c:v>
                </c:pt>
                <c:pt idx="683">
                  <c:v>983</c:v>
                </c:pt>
                <c:pt idx="684">
                  <c:v>984</c:v>
                </c:pt>
                <c:pt idx="685">
                  <c:v>985</c:v>
                </c:pt>
                <c:pt idx="686">
                  <c:v>986</c:v>
                </c:pt>
                <c:pt idx="687">
                  <c:v>987</c:v>
                </c:pt>
                <c:pt idx="688">
                  <c:v>988</c:v>
                </c:pt>
                <c:pt idx="689">
                  <c:v>989</c:v>
                </c:pt>
                <c:pt idx="690">
                  <c:v>990</c:v>
                </c:pt>
                <c:pt idx="691">
                  <c:v>991</c:v>
                </c:pt>
                <c:pt idx="692">
                  <c:v>992</c:v>
                </c:pt>
                <c:pt idx="693">
                  <c:v>993</c:v>
                </c:pt>
                <c:pt idx="694">
                  <c:v>994</c:v>
                </c:pt>
                <c:pt idx="695">
                  <c:v>995</c:v>
                </c:pt>
                <c:pt idx="696">
                  <c:v>996</c:v>
                </c:pt>
                <c:pt idx="697">
                  <c:v>997</c:v>
                </c:pt>
                <c:pt idx="698">
                  <c:v>998</c:v>
                </c:pt>
                <c:pt idx="699">
                  <c:v>999</c:v>
                </c:pt>
                <c:pt idx="700">
                  <c:v>1000</c:v>
                </c:pt>
                <c:pt idx="701">
                  <c:v>1001</c:v>
                </c:pt>
                <c:pt idx="702">
                  <c:v>1002</c:v>
                </c:pt>
                <c:pt idx="703">
                  <c:v>1003</c:v>
                </c:pt>
                <c:pt idx="704">
                  <c:v>1004</c:v>
                </c:pt>
                <c:pt idx="705">
                  <c:v>1005</c:v>
                </c:pt>
                <c:pt idx="706">
                  <c:v>1006</c:v>
                </c:pt>
                <c:pt idx="707">
                  <c:v>1007</c:v>
                </c:pt>
                <c:pt idx="708">
                  <c:v>1008</c:v>
                </c:pt>
                <c:pt idx="709">
                  <c:v>1009</c:v>
                </c:pt>
                <c:pt idx="710">
                  <c:v>1010</c:v>
                </c:pt>
                <c:pt idx="711">
                  <c:v>1011</c:v>
                </c:pt>
                <c:pt idx="712">
                  <c:v>1012</c:v>
                </c:pt>
                <c:pt idx="713">
                  <c:v>1013</c:v>
                </c:pt>
                <c:pt idx="714">
                  <c:v>1014</c:v>
                </c:pt>
                <c:pt idx="715">
                  <c:v>1015</c:v>
                </c:pt>
                <c:pt idx="716">
                  <c:v>1016</c:v>
                </c:pt>
                <c:pt idx="717">
                  <c:v>1017</c:v>
                </c:pt>
                <c:pt idx="718">
                  <c:v>1018</c:v>
                </c:pt>
                <c:pt idx="719">
                  <c:v>1019</c:v>
                </c:pt>
                <c:pt idx="720">
                  <c:v>1020</c:v>
                </c:pt>
                <c:pt idx="721">
                  <c:v>1021</c:v>
                </c:pt>
                <c:pt idx="722">
                  <c:v>1022</c:v>
                </c:pt>
                <c:pt idx="723">
                  <c:v>1023</c:v>
                </c:pt>
                <c:pt idx="724">
                  <c:v>1024</c:v>
                </c:pt>
                <c:pt idx="725">
                  <c:v>1025</c:v>
                </c:pt>
                <c:pt idx="726">
                  <c:v>1026</c:v>
                </c:pt>
                <c:pt idx="727">
                  <c:v>1027</c:v>
                </c:pt>
                <c:pt idx="728">
                  <c:v>1028</c:v>
                </c:pt>
                <c:pt idx="729">
                  <c:v>1029</c:v>
                </c:pt>
                <c:pt idx="730">
                  <c:v>1030</c:v>
                </c:pt>
                <c:pt idx="731">
                  <c:v>1031</c:v>
                </c:pt>
                <c:pt idx="732">
                  <c:v>1032</c:v>
                </c:pt>
                <c:pt idx="733">
                  <c:v>1033</c:v>
                </c:pt>
                <c:pt idx="734">
                  <c:v>1034</c:v>
                </c:pt>
                <c:pt idx="735">
                  <c:v>1035</c:v>
                </c:pt>
                <c:pt idx="736">
                  <c:v>1036</c:v>
                </c:pt>
                <c:pt idx="737">
                  <c:v>1037</c:v>
                </c:pt>
                <c:pt idx="738">
                  <c:v>1038</c:v>
                </c:pt>
                <c:pt idx="739">
                  <c:v>1039</c:v>
                </c:pt>
                <c:pt idx="740">
                  <c:v>1040</c:v>
                </c:pt>
                <c:pt idx="741">
                  <c:v>1041</c:v>
                </c:pt>
                <c:pt idx="742">
                  <c:v>1042</c:v>
                </c:pt>
                <c:pt idx="743">
                  <c:v>1043</c:v>
                </c:pt>
                <c:pt idx="744">
                  <c:v>1044</c:v>
                </c:pt>
                <c:pt idx="745">
                  <c:v>1045</c:v>
                </c:pt>
                <c:pt idx="746">
                  <c:v>1046</c:v>
                </c:pt>
                <c:pt idx="747">
                  <c:v>1047</c:v>
                </c:pt>
                <c:pt idx="748">
                  <c:v>1048</c:v>
                </c:pt>
                <c:pt idx="749">
                  <c:v>1049</c:v>
                </c:pt>
                <c:pt idx="750">
                  <c:v>1050</c:v>
                </c:pt>
                <c:pt idx="751">
                  <c:v>1051</c:v>
                </c:pt>
                <c:pt idx="752">
                  <c:v>1052</c:v>
                </c:pt>
                <c:pt idx="753">
                  <c:v>1053</c:v>
                </c:pt>
                <c:pt idx="754">
                  <c:v>1054</c:v>
                </c:pt>
                <c:pt idx="755">
                  <c:v>1055</c:v>
                </c:pt>
                <c:pt idx="756">
                  <c:v>1056</c:v>
                </c:pt>
                <c:pt idx="757">
                  <c:v>1057</c:v>
                </c:pt>
                <c:pt idx="758">
                  <c:v>1058</c:v>
                </c:pt>
                <c:pt idx="759">
                  <c:v>1059</c:v>
                </c:pt>
                <c:pt idx="760">
                  <c:v>1060</c:v>
                </c:pt>
                <c:pt idx="761">
                  <c:v>1061</c:v>
                </c:pt>
                <c:pt idx="762">
                  <c:v>1062</c:v>
                </c:pt>
                <c:pt idx="763">
                  <c:v>1063</c:v>
                </c:pt>
                <c:pt idx="764">
                  <c:v>1064</c:v>
                </c:pt>
                <c:pt idx="765">
                  <c:v>1065</c:v>
                </c:pt>
                <c:pt idx="766">
                  <c:v>1066</c:v>
                </c:pt>
                <c:pt idx="767">
                  <c:v>1067</c:v>
                </c:pt>
                <c:pt idx="768">
                  <c:v>1068</c:v>
                </c:pt>
                <c:pt idx="769">
                  <c:v>1069</c:v>
                </c:pt>
                <c:pt idx="770">
                  <c:v>1070</c:v>
                </c:pt>
                <c:pt idx="771">
                  <c:v>1071</c:v>
                </c:pt>
                <c:pt idx="772">
                  <c:v>1072</c:v>
                </c:pt>
                <c:pt idx="773">
                  <c:v>1073</c:v>
                </c:pt>
                <c:pt idx="774">
                  <c:v>1074</c:v>
                </c:pt>
                <c:pt idx="775">
                  <c:v>1075</c:v>
                </c:pt>
                <c:pt idx="776">
                  <c:v>1076</c:v>
                </c:pt>
                <c:pt idx="777">
                  <c:v>1077</c:v>
                </c:pt>
                <c:pt idx="778">
                  <c:v>1078</c:v>
                </c:pt>
                <c:pt idx="779">
                  <c:v>1079</c:v>
                </c:pt>
                <c:pt idx="780">
                  <c:v>1080</c:v>
                </c:pt>
                <c:pt idx="781">
                  <c:v>1081</c:v>
                </c:pt>
                <c:pt idx="782">
                  <c:v>1082</c:v>
                </c:pt>
                <c:pt idx="783">
                  <c:v>1083</c:v>
                </c:pt>
                <c:pt idx="784">
                  <c:v>1084</c:v>
                </c:pt>
                <c:pt idx="785">
                  <c:v>1085</c:v>
                </c:pt>
                <c:pt idx="786">
                  <c:v>1086</c:v>
                </c:pt>
                <c:pt idx="787">
                  <c:v>1087</c:v>
                </c:pt>
                <c:pt idx="788">
                  <c:v>1088</c:v>
                </c:pt>
                <c:pt idx="789">
                  <c:v>1089</c:v>
                </c:pt>
                <c:pt idx="790">
                  <c:v>1090</c:v>
                </c:pt>
                <c:pt idx="791">
                  <c:v>1091</c:v>
                </c:pt>
                <c:pt idx="792">
                  <c:v>1092</c:v>
                </c:pt>
                <c:pt idx="793">
                  <c:v>1093</c:v>
                </c:pt>
                <c:pt idx="794">
                  <c:v>1094</c:v>
                </c:pt>
                <c:pt idx="795">
                  <c:v>1095</c:v>
                </c:pt>
                <c:pt idx="796">
                  <c:v>1096</c:v>
                </c:pt>
                <c:pt idx="797">
                  <c:v>1097</c:v>
                </c:pt>
                <c:pt idx="798">
                  <c:v>1098</c:v>
                </c:pt>
                <c:pt idx="799">
                  <c:v>1099</c:v>
                </c:pt>
                <c:pt idx="800">
                  <c:v>1100</c:v>
                </c:pt>
              </c:numCache>
            </c:numRef>
          </c:xVal>
          <c:yVal>
            <c:numRef>
              <c:f>'[Chart in Microsoft Word]photochrom-red-abs-xylene BG'!$C$36:$C$836</c:f>
              <c:numCache>
                <c:formatCode>General</c:formatCode>
                <c:ptCount val="801"/>
                <c:pt idx="0">
                  <c:v>0.13100000000000001</c:v>
                </c:pt>
                <c:pt idx="1">
                  <c:v>0.13100000000000001</c:v>
                </c:pt>
                <c:pt idx="2">
                  <c:v>0.13100000000000001</c:v>
                </c:pt>
                <c:pt idx="3">
                  <c:v>0.13100000000000001</c:v>
                </c:pt>
                <c:pt idx="4">
                  <c:v>0.13100000000000001</c:v>
                </c:pt>
                <c:pt idx="5">
                  <c:v>0.13100000000000001</c:v>
                </c:pt>
                <c:pt idx="6">
                  <c:v>0.13100000000000001</c:v>
                </c:pt>
                <c:pt idx="7">
                  <c:v>0.13100000000000001</c:v>
                </c:pt>
                <c:pt idx="8">
                  <c:v>0.13100000000000001</c:v>
                </c:pt>
                <c:pt idx="9">
                  <c:v>0.13100000000000001</c:v>
                </c:pt>
                <c:pt idx="10">
                  <c:v>0.13100000000000001</c:v>
                </c:pt>
                <c:pt idx="11">
                  <c:v>0.13100000000000001</c:v>
                </c:pt>
                <c:pt idx="12">
                  <c:v>0.13100000000000001</c:v>
                </c:pt>
                <c:pt idx="13">
                  <c:v>0.13100000000000001</c:v>
                </c:pt>
                <c:pt idx="14">
                  <c:v>0.13100000000000001</c:v>
                </c:pt>
                <c:pt idx="15">
                  <c:v>0.13100000000000001</c:v>
                </c:pt>
                <c:pt idx="16">
                  <c:v>0.13100000000000001</c:v>
                </c:pt>
                <c:pt idx="17">
                  <c:v>0.13100000000000001</c:v>
                </c:pt>
                <c:pt idx="18">
                  <c:v>0.13100000000000001</c:v>
                </c:pt>
                <c:pt idx="19">
                  <c:v>0.13100000000000001</c:v>
                </c:pt>
                <c:pt idx="20">
                  <c:v>0.13100000000000001</c:v>
                </c:pt>
                <c:pt idx="21">
                  <c:v>0.13100000000000001</c:v>
                </c:pt>
                <c:pt idx="22">
                  <c:v>0.13100000000000001</c:v>
                </c:pt>
                <c:pt idx="23">
                  <c:v>0.13100000000000001</c:v>
                </c:pt>
                <c:pt idx="24">
                  <c:v>0.13100000000000001</c:v>
                </c:pt>
                <c:pt idx="25">
                  <c:v>0.13100000000000001</c:v>
                </c:pt>
                <c:pt idx="26">
                  <c:v>0.13100000000000001</c:v>
                </c:pt>
                <c:pt idx="27">
                  <c:v>0.13100000000000001</c:v>
                </c:pt>
                <c:pt idx="28">
                  <c:v>0.13100000000000001</c:v>
                </c:pt>
                <c:pt idx="29">
                  <c:v>0.13100000000000001</c:v>
                </c:pt>
                <c:pt idx="30">
                  <c:v>0.13100000000000001</c:v>
                </c:pt>
                <c:pt idx="31">
                  <c:v>0.13100000000000001</c:v>
                </c:pt>
                <c:pt idx="32">
                  <c:v>0.13100000000000001</c:v>
                </c:pt>
                <c:pt idx="33">
                  <c:v>0.13100000000000001</c:v>
                </c:pt>
                <c:pt idx="34">
                  <c:v>0.13100000000000001</c:v>
                </c:pt>
                <c:pt idx="35">
                  <c:v>0.13100000000000001</c:v>
                </c:pt>
                <c:pt idx="36">
                  <c:v>0.13100000000000001</c:v>
                </c:pt>
                <c:pt idx="37">
                  <c:v>0.13100000000000001</c:v>
                </c:pt>
                <c:pt idx="38">
                  <c:v>0.13100000000000001</c:v>
                </c:pt>
                <c:pt idx="39">
                  <c:v>0.13100000000000001</c:v>
                </c:pt>
                <c:pt idx="40">
                  <c:v>0.13100000000000001</c:v>
                </c:pt>
                <c:pt idx="41">
                  <c:v>0.13100000000000001</c:v>
                </c:pt>
                <c:pt idx="42">
                  <c:v>0.13100000000000001</c:v>
                </c:pt>
                <c:pt idx="43">
                  <c:v>0.13100000000000001</c:v>
                </c:pt>
                <c:pt idx="44">
                  <c:v>0.13100000000000001</c:v>
                </c:pt>
                <c:pt idx="45">
                  <c:v>0.13100000000000001</c:v>
                </c:pt>
                <c:pt idx="46">
                  <c:v>0.13100000000000001</c:v>
                </c:pt>
                <c:pt idx="47">
                  <c:v>0.13100000000000001</c:v>
                </c:pt>
                <c:pt idx="48">
                  <c:v>0.13100000000000001</c:v>
                </c:pt>
                <c:pt idx="49">
                  <c:v>0.13100000000000001</c:v>
                </c:pt>
                <c:pt idx="50">
                  <c:v>0.13100000000000001</c:v>
                </c:pt>
                <c:pt idx="51">
                  <c:v>0.13100000000000001</c:v>
                </c:pt>
                <c:pt idx="52">
                  <c:v>0.13100000000000001</c:v>
                </c:pt>
                <c:pt idx="53">
                  <c:v>0.13100000000000001</c:v>
                </c:pt>
                <c:pt idx="54">
                  <c:v>0.13100000000000001</c:v>
                </c:pt>
                <c:pt idx="55">
                  <c:v>0.13100000000000001</c:v>
                </c:pt>
                <c:pt idx="56">
                  <c:v>0.13100000000000001</c:v>
                </c:pt>
                <c:pt idx="57">
                  <c:v>0.13100000000000001</c:v>
                </c:pt>
                <c:pt idx="58">
                  <c:v>0.13100000000000001</c:v>
                </c:pt>
                <c:pt idx="59">
                  <c:v>0.13100000000000001</c:v>
                </c:pt>
                <c:pt idx="60">
                  <c:v>0.13100000000000001</c:v>
                </c:pt>
                <c:pt idx="61">
                  <c:v>0.13100000000000001</c:v>
                </c:pt>
                <c:pt idx="62">
                  <c:v>0.13100000000000001</c:v>
                </c:pt>
                <c:pt idx="63">
                  <c:v>0.13100000000000001</c:v>
                </c:pt>
                <c:pt idx="64">
                  <c:v>0.13100000000000001</c:v>
                </c:pt>
                <c:pt idx="65">
                  <c:v>0.13100000000000001</c:v>
                </c:pt>
                <c:pt idx="66">
                  <c:v>0.13100000000000001</c:v>
                </c:pt>
                <c:pt idx="67">
                  <c:v>0.13100000000000001</c:v>
                </c:pt>
                <c:pt idx="68">
                  <c:v>0.13100000000000001</c:v>
                </c:pt>
                <c:pt idx="69">
                  <c:v>0.13100000000000001</c:v>
                </c:pt>
                <c:pt idx="70">
                  <c:v>0.13100000000000001</c:v>
                </c:pt>
                <c:pt idx="71">
                  <c:v>0.13100000000000001</c:v>
                </c:pt>
                <c:pt idx="72">
                  <c:v>0.13100000000000001</c:v>
                </c:pt>
                <c:pt idx="73">
                  <c:v>0.13100000000000001</c:v>
                </c:pt>
                <c:pt idx="74">
                  <c:v>0.13100000000000001</c:v>
                </c:pt>
                <c:pt idx="75">
                  <c:v>0.13100000000000001</c:v>
                </c:pt>
                <c:pt idx="76">
                  <c:v>0.13100000000000001</c:v>
                </c:pt>
                <c:pt idx="77">
                  <c:v>0.13100000000000001</c:v>
                </c:pt>
                <c:pt idx="78">
                  <c:v>0.13100000000000001</c:v>
                </c:pt>
                <c:pt idx="79">
                  <c:v>0.13100000000000001</c:v>
                </c:pt>
                <c:pt idx="80">
                  <c:v>0.13100000000000001</c:v>
                </c:pt>
                <c:pt idx="81">
                  <c:v>0.13100000000000001</c:v>
                </c:pt>
                <c:pt idx="82">
                  <c:v>0.13100000000000001</c:v>
                </c:pt>
                <c:pt idx="83">
                  <c:v>0.13100000000000001</c:v>
                </c:pt>
                <c:pt idx="84">
                  <c:v>0.13100000000000001</c:v>
                </c:pt>
                <c:pt idx="85">
                  <c:v>0.13100000000000001</c:v>
                </c:pt>
                <c:pt idx="86">
                  <c:v>0.13100000000000001</c:v>
                </c:pt>
                <c:pt idx="87">
                  <c:v>0.13100000000000001</c:v>
                </c:pt>
                <c:pt idx="88">
                  <c:v>0.13100000000000001</c:v>
                </c:pt>
                <c:pt idx="89">
                  <c:v>0.13100000000000001</c:v>
                </c:pt>
                <c:pt idx="90">
                  <c:v>0.13100000000000001</c:v>
                </c:pt>
                <c:pt idx="91">
                  <c:v>0.13100000000000001</c:v>
                </c:pt>
                <c:pt idx="92">
                  <c:v>0.13100000000000001</c:v>
                </c:pt>
                <c:pt idx="93">
                  <c:v>0.13100000000000001</c:v>
                </c:pt>
                <c:pt idx="94">
                  <c:v>0.13100000000000001</c:v>
                </c:pt>
                <c:pt idx="95">
                  <c:v>0.13100000000000001</c:v>
                </c:pt>
                <c:pt idx="96">
                  <c:v>0.13100000000000001</c:v>
                </c:pt>
                <c:pt idx="97">
                  <c:v>0.13100000000000001</c:v>
                </c:pt>
                <c:pt idx="98">
                  <c:v>0.13100000000000001</c:v>
                </c:pt>
                <c:pt idx="99">
                  <c:v>0.13100000000000001</c:v>
                </c:pt>
                <c:pt idx="100">
                  <c:v>0.13100000000000001</c:v>
                </c:pt>
                <c:pt idx="101">
                  <c:v>0.13100000000000001</c:v>
                </c:pt>
                <c:pt idx="102">
                  <c:v>0.13100000000000001</c:v>
                </c:pt>
                <c:pt idx="103">
                  <c:v>0.129</c:v>
                </c:pt>
                <c:pt idx="104">
                  <c:v>0.13100000000000001</c:v>
                </c:pt>
                <c:pt idx="105">
                  <c:v>0.13100000000000001</c:v>
                </c:pt>
                <c:pt idx="106">
                  <c:v>0.13100000000000001</c:v>
                </c:pt>
                <c:pt idx="107">
                  <c:v>0.13100000000000001</c:v>
                </c:pt>
                <c:pt idx="108">
                  <c:v>0.13100000000000001</c:v>
                </c:pt>
                <c:pt idx="109">
                  <c:v>0.13</c:v>
                </c:pt>
                <c:pt idx="110">
                  <c:v>0.129</c:v>
                </c:pt>
                <c:pt idx="111">
                  <c:v>0.13100000000000001</c:v>
                </c:pt>
                <c:pt idx="112">
                  <c:v>0.13100000000000001</c:v>
                </c:pt>
                <c:pt idx="113">
                  <c:v>0.13100000000000001</c:v>
                </c:pt>
                <c:pt idx="114">
                  <c:v>0.127</c:v>
                </c:pt>
                <c:pt idx="115">
                  <c:v>0.13100000000000001</c:v>
                </c:pt>
                <c:pt idx="116">
                  <c:v>0.13100000000000001</c:v>
                </c:pt>
                <c:pt idx="117">
                  <c:v>0.13100000000000001</c:v>
                </c:pt>
                <c:pt idx="118">
                  <c:v>0.13200000000000001</c:v>
                </c:pt>
                <c:pt idx="119">
                  <c:v>0.13100000000000001</c:v>
                </c:pt>
                <c:pt idx="120">
                  <c:v>0.13</c:v>
                </c:pt>
                <c:pt idx="121">
                  <c:v>0.13100000000000001</c:v>
                </c:pt>
                <c:pt idx="122">
                  <c:v>0.13100000000000001</c:v>
                </c:pt>
                <c:pt idx="123">
                  <c:v>0.13100000000000001</c:v>
                </c:pt>
                <c:pt idx="124">
                  <c:v>0.13100000000000001</c:v>
                </c:pt>
                <c:pt idx="125">
                  <c:v>0.13100000000000001</c:v>
                </c:pt>
                <c:pt idx="126">
                  <c:v>0.13100000000000001</c:v>
                </c:pt>
                <c:pt idx="127">
                  <c:v>0.13100000000000001</c:v>
                </c:pt>
                <c:pt idx="128">
                  <c:v>0.13100000000000001</c:v>
                </c:pt>
                <c:pt idx="129">
                  <c:v>0.13100000000000001</c:v>
                </c:pt>
                <c:pt idx="130">
                  <c:v>0.13100000000000001</c:v>
                </c:pt>
                <c:pt idx="131">
                  <c:v>0.1452</c:v>
                </c:pt>
                <c:pt idx="132">
                  <c:v>0.14480000000000001</c:v>
                </c:pt>
                <c:pt idx="133">
                  <c:v>0.14349999999999999</c:v>
                </c:pt>
                <c:pt idx="134">
                  <c:v>0.1431</c:v>
                </c:pt>
                <c:pt idx="135">
                  <c:v>0.14199999999999999</c:v>
                </c:pt>
                <c:pt idx="136">
                  <c:v>0.1396</c:v>
                </c:pt>
                <c:pt idx="137">
                  <c:v>0.14330000000000001</c:v>
                </c:pt>
                <c:pt idx="138">
                  <c:v>0.14380000000000001</c:v>
                </c:pt>
                <c:pt idx="139">
                  <c:v>0.14069999999999999</c:v>
                </c:pt>
                <c:pt idx="140">
                  <c:v>0.14499999999999999</c:v>
                </c:pt>
                <c:pt idx="141">
                  <c:v>0.14799999999999999</c:v>
                </c:pt>
                <c:pt idx="142">
                  <c:v>0.1502</c:v>
                </c:pt>
                <c:pt idx="143">
                  <c:v>0.1479</c:v>
                </c:pt>
                <c:pt idx="144">
                  <c:v>0.14829999999999999</c:v>
                </c:pt>
                <c:pt idx="145">
                  <c:v>0.15040000000000001</c:v>
                </c:pt>
                <c:pt idx="146">
                  <c:v>0.15570000000000001</c:v>
                </c:pt>
                <c:pt idx="147">
                  <c:v>0.1542</c:v>
                </c:pt>
                <c:pt idx="148">
                  <c:v>0.15759999999999999</c:v>
                </c:pt>
                <c:pt idx="149">
                  <c:v>0.15690000000000001</c:v>
                </c:pt>
                <c:pt idx="150">
                  <c:v>0.16270000000000001</c:v>
                </c:pt>
                <c:pt idx="151">
                  <c:v>0.16200000000000001</c:v>
                </c:pt>
                <c:pt idx="152">
                  <c:v>0.1661</c:v>
                </c:pt>
                <c:pt idx="153">
                  <c:v>0.1678</c:v>
                </c:pt>
                <c:pt idx="154">
                  <c:v>0.16700000000000001</c:v>
                </c:pt>
                <c:pt idx="155">
                  <c:v>0.1719</c:v>
                </c:pt>
                <c:pt idx="156">
                  <c:v>0.1711</c:v>
                </c:pt>
                <c:pt idx="157">
                  <c:v>0.1719</c:v>
                </c:pt>
                <c:pt idx="158">
                  <c:v>0.17530000000000001</c:v>
                </c:pt>
                <c:pt idx="159">
                  <c:v>0.17860000000000001</c:v>
                </c:pt>
                <c:pt idx="160">
                  <c:v>0.1794</c:v>
                </c:pt>
                <c:pt idx="161">
                  <c:v>0.18340000000000001</c:v>
                </c:pt>
                <c:pt idx="162">
                  <c:v>0.18410000000000001</c:v>
                </c:pt>
                <c:pt idx="163">
                  <c:v>0.18540000000000001</c:v>
                </c:pt>
                <c:pt idx="164">
                  <c:v>0.18990000000000001</c:v>
                </c:pt>
                <c:pt idx="165">
                  <c:v>0.1895</c:v>
                </c:pt>
                <c:pt idx="166">
                  <c:v>0.1905</c:v>
                </c:pt>
                <c:pt idx="167">
                  <c:v>0.1928</c:v>
                </c:pt>
                <c:pt idx="168">
                  <c:v>0.19570000000000001</c:v>
                </c:pt>
                <c:pt idx="169">
                  <c:v>0.20030000000000001</c:v>
                </c:pt>
                <c:pt idx="170">
                  <c:v>0.2014</c:v>
                </c:pt>
                <c:pt idx="171">
                  <c:v>0.2044</c:v>
                </c:pt>
                <c:pt idx="172">
                  <c:v>0.20599999999999999</c:v>
                </c:pt>
                <c:pt idx="173">
                  <c:v>0.2104</c:v>
                </c:pt>
                <c:pt idx="174">
                  <c:v>0.2114</c:v>
                </c:pt>
                <c:pt idx="175">
                  <c:v>0.21229999999999999</c:v>
                </c:pt>
                <c:pt idx="176">
                  <c:v>0.216</c:v>
                </c:pt>
                <c:pt idx="177">
                  <c:v>0.21809999999999999</c:v>
                </c:pt>
                <c:pt idx="178">
                  <c:v>0.22220000000000001</c:v>
                </c:pt>
                <c:pt idx="179">
                  <c:v>0.22420000000000001</c:v>
                </c:pt>
                <c:pt idx="180">
                  <c:v>0.22770000000000001</c:v>
                </c:pt>
                <c:pt idx="181">
                  <c:v>0.2296</c:v>
                </c:pt>
                <c:pt idx="182">
                  <c:v>0.2321</c:v>
                </c:pt>
                <c:pt idx="183">
                  <c:v>0.2329</c:v>
                </c:pt>
                <c:pt idx="184">
                  <c:v>0.23710000000000001</c:v>
                </c:pt>
                <c:pt idx="185">
                  <c:v>0.23849999999999999</c:v>
                </c:pt>
                <c:pt idx="186">
                  <c:v>0.24149999999999999</c:v>
                </c:pt>
                <c:pt idx="187">
                  <c:v>0.24590000000000001</c:v>
                </c:pt>
                <c:pt idx="188">
                  <c:v>0.24879999999999999</c:v>
                </c:pt>
                <c:pt idx="189">
                  <c:v>0.25090000000000001</c:v>
                </c:pt>
                <c:pt idx="190">
                  <c:v>0.25369999999999998</c:v>
                </c:pt>
                <c:pt idx="191">
                  <c:v>0.25800000000000001</c:v>
                </c:pt>
                <c:pt idx="192">
                  <c:v>0.25919999999999999</c:v>
                </c:pt>
                <c:pt idx="193">
                  <c:v>0.26179999999999998</c:v>
                </c:pt>
                <c:pt idx="194">
                  <c:v>0.26600000000000001</c:v>
                </c:pt>
                <c:pt idx="195">
                  <c:v>0.26860000000000001</c:v>
                </c:pt>
                <c:pt idx="196">
                  <c:v>0.2727</c:v>
                </c:pt>
                <c:pt idx="197">
                  <c:v>0.27589999999999998</c:v>
                </c:pt>
                <c:pt idx="198">
                  <c:v>0.27839999999999998</c:v>
                </c:pt>
                <c:pt idx="199">
                  <c:v>0.28160000000000002</c:v>
                </c:pt>
                <c:pt idx="200">
                  <c:v>0.28710000000000002</c:v>
                </c:pt>
                <c:pt idx="201">
                  <c:v>0.28789999999999999</c:v>
                </c:pt>
                <c:pt idx="202">
                  <c:v>0.29099999999999998</c:v>
                </c:pt>
                <c:pt idx="203">
                  <c:v>0.2964</c:v>
                </c:pt>
                <c:pt idx="204">
                  <c:v>0.29870000000000002</c:v>
                </c:pt>
                <c:pt idx="205">
                  <c:v>0.30099999999999999</c:v>
                </c:pt>
                <c:pt idx="206">
                  <c:v>0.30480000000000002</c:v>
                </c:pt>
                <c:pt idx="207">
                  <c:v>0.30790000000000001</c:v>
                </c:pt>
                <c:pt idx="208">
                  <c:v>0.31240000000000001</c:v>
                </c:pt>
                <c:pt idx="209">
                  <c:v>0.31469999999999998</c:v>
                </c:pt>
                <c:pt idx="210">
                  <c:v>0.32150000000000001</c:v>
                </c:pt>
                <c:pt idx="211">
                  <c:v>0.32519999999999999</c:v>
                </c:pt>
                <c:pt idx="212">
                  <c:v>0.32750000000000001</c:v>
                </c:pt>
                <c:pt idx="213">
                  <c:v>0.33289999999999997</c:v>
                </c:pt>
                <c:pt idx="214">
                  <c:v>0.3352</c:v>
                </c:pt>
                <c:pt idx="215">
                  <c:v>0.34050000000000002</c:v>
                </c:pt>
                <c:pt idx="216">
                  <c:v>0.34360000000000002</c:v>
                </c:pt>
                <c:pt idx="217">
                  <c:v>0.34820000000000001</c:v>
                </c:pt>
                <c:pt idx="218">
                  <c:v>0.35149999999999998</c:v>
                </c:pt>
                <c:pt idx="219">
                  <c:v>0.35620000000000002</c:v>
                </c:pt>
                <c:pt idx="220">
                  <c:v>0.36020000000000002</c:v>
                </c:pt>
                <c:pt idx="221">
                  <c:v>0.36320000000000002</c:v>
                </c:pt>
                <c:pt idx="222">
                  <c:v>0.36890000000000001</c:v>
                </c:pt>
                <c:pt idx="223">
                  <c:v>0.37230000000000002</c:v>
                </c:pt>
                <c:pt idx="224">
                  <c:v>0.37640000000000001</c:v>
                </c:pt>
                <c:pt idx="225">
                  <c:v>0.37980000000000003</c:v>
                </c:pt>
                <c:pt idx="226">
                  <c:v>0.38219999999999998</c:v>
                </c:pt>
                <c:pt idx="227">
                  <c:v>0.38490000000000002</c:v>
                </c:pt>
                <c:pt idx="228">
                  <c:v>0.38669999999999999</c:v>
                </c:pt>
                <c:pt idx="229">
                  <c:v>0.39119999999999999</c:v>
                </c:pt>
                <c:pt idx="230">
                  <c:v>0.39300000000000002</c:v>
                </c:pt>
                <c:pt idx="231">
                  <c:v>0.39650000000000002</c:v>
                </c:pt>
                <c:pt idx="232">
                  <c:v>0.39579999999999999</c:v>
                </c:pt>
                <c:pt idx="233">
                  <c:v>0.3987</c:v>
                </c:pt>
                <c:pt idx="234">
                  <c:v>0.40260000000000001</c:v>
                </c:pt>
                <c:pt idx="235">
                  <c:v>0.4037</c:v>
                </c:pt>
                <c:pt idx="236">
                  <c:v>0.40300000000000002</c:v>
                </c:pt>
                <c:pt idx="237">
                  <c:v>0.40639999999999998</c:v>
                </c:pt>
                <c:pt idx="238">
                  <c:v>0.40679999999999999</c:v>
                </c:pt>
                <c:pt idx="239">
                  <c:v>0.40720000000000001</c:v>
                </c:pt>
                <c:pt idx="240">
                  <c:v>0.4083</c:v>
                </c:pt>
                <c:pt idx="241">
                  <c:v>0.40989999999999999</c:v>
                </c:pt>
                <c:pt idx="242">
                  <c:v>0.40989999999999999</c:v>
                </c:pt>
                <c:pt idx="243">
                  <c:v>0.41099999999999998</c:v>
                </c:pt>
                <c:pt idx="244">
                  <c:v>0.4103</c:v>
                </c:pt>
                <c:pt idx="245">
                  <c:v>0.4103</c:v>
                </c:pt>
                <c:pt idx="246">
                  <c:v>0.41099999999999998</c:v>
                </c:pt>
                <c:pt idx="247">
                  <c:v>0.41870000000000002</c:v>
                </c:pt>
                <c:pt idx="248">
                  <c:v>0.4194</c:v>
                </c:pt>
                <c:pt idx="249">
                  <c:v>0.41839999999999999</c:v>
                </c:pt>
                <c:pt idx="250">
                  <c:v>0.41880000000000001</c:v>
                </c:pt>
                <c:pt idx="251">
                  <c:v>0.42649999999999999</c:v>
                </c:pt>
                <c:pt idx="252">
                  <c:v>0.42580000000000001</c:v>
                </c:pt>
                <c:pt idx="253">
                  <c:v>0.42249999999999999</c:v>
                </c:pt>
                <c:pt idx="254">
                  <c:v>0.42199999999999999</c:v>
                </c:pt>
                <c:pt idx="255">
                  <c:v>0.42930000000000001</c:v>
                </c:pt>
                <c:pt idx="256">
                  <c:v>0.42209999999999998</c:v>
                </c:pt>
                <c:pt idx="257">
                  <c:v>0.42209999999999998</c:v>
                </c:pt>
                <c:pt idx="258">
                  <c:v>0.4214</c:v>
                </c:pt>
                <c:pt idx="259">
                  <c:v>0.42049999999999998</c:v>
                </c:pt>
                <c:pt idx="260">
                  <c:v>0.42049999999999998</c:v>
                </c:pt>
                <c:pt idx="261">
                  <c:v>0.4204</c:v>
                </c:pt>
                <c:pt idx="262">
                  <c:v>0.42109999999999997</c:v>
                </c:pt>
                <c:pt idx="263">
                  <c:v>0.41249999999999998</c:v>
                </c:pt>
                <c:pt idx="264">
                  <c:v>0.40689999999999998</c:v>
                </c:pt>
                <c:pt idx="265">
                  <c:v>0.3997</c:v>
                </c:pt>
                <c:pt idx="266">
                  <c:v>0.40060000000000001</c:v>
                </c:pt>
                <c:pt idx="267">
                  <c:v>0.3911</c:v>
                </c:pt>
                <c:pt idx="268">
                  <c:v>0.38779999999999998</c:v>
                </c:pt>
                <c:pt idx="269">
                  <c:v>0.38290000000000002</c:v>
                </c:pt>
                <c:pt idx="270">
                  <c:v>0.37419999999999998</c:v>
                </c:pt>
                <c:pt idx="271">
                  <c:v>0.36969999999999997</c:v>
                </c:pt>
                <c:pt idx="272">
                  <c:v>0.3669</c:v>
                </c:pt>
                <c:pt idx="273">
                  <c:v>0.35880000000000001</c:v>
                </c:pt>
                <c:pt idx="274">
                  <c:v>0.35460000000000003</c:v>
                </c:pt>
                <c:pt idx="275">
                  <c:v>0.34699999999999998</c:v>
                </c:pt>
                <c:pt idx="276">
                  <c:v>0.34310000000000002</c:v>
                </c:pt>
                <c:pt idx="277">
                  <c:v>0.33239999999999997</c:v>
                </c:pt>
                <c:pt idx="278">
                  <c:v>0.32540000000000002</c:v>
                </c:pt>
                <c:pt idx="279">
                  <c:v>0.31859999999999999</c:v>
                </c:pt>
                <c:pt idx="280">
                  <c:v>0.31209999999999999</c:v>
                </c:pt>
                <c:pt idx="281">
                  <c:v>0.30570000000000003</c:v>
                </c:pt>
                <c:pt idx="282">
                  <c:v>0.29649999999999999</c:v>
                </c:pt>
                <c:pt idx="283">
                  <c:v>0.28899999999999998</c:v>
                </c:pt>
                <c:pt idx="284">
                  <c:v>0.28470000000000001</c:v>
                </c:pt>
                <c:pt idx="285">
                  <c:v>0.2732</c:v>
                </c:pt>
                <c:pt idx="286">
                  <c:v>0.26779999999999998</c:v>
                </c:pt>
                <c:pt idx="287">
                  <c:v>0.26250000000000001</c:v>
                </c:pt>
                <c:pt idx="288">
                  <c:v>0.25469999999999998</c:v>
                </c:pt>
                <c:pt idx="289">
                  <c:v>0.24560000000000001</c:v>
                </c:pt>
                <c:pt idx="290">
                  <c:v>0.23830000000000001</c:v>
                </c:pt>
                <c:pt idx="291">
                  <c:v>0.23369999999999999</c:v>
                </c:pt>
                <c:pt idx="292">
                  <c:v>0.2253</c:v>
                </c:pt>
                <c:pt idx="293">
                  <c:v>0.21759999999999999</c:v>
                </c:pt>
                <c:pt idx="294">
                  <c:v>0.21049999999999999</c:v>
                </c:pt>
                <c:pt idx="295">
                  <c:v>0.2041</c:v>
                </c:pt>
                <c:pt idx="296">
                  <c:v>0.19650000000000001</c:v>
                </c:pt>
                <c:pt idx="297">
                  <c:v>0.1905</c:v>
                </c:pt>
                <c:pt idx="298">
                  <c:v>0.1832</c:v>
                </c:pt>
                <c:pt idx="299">
                  <c:v>0.17399999999999999</c:v>
                </c:pt>
                <c:pt idx="300">
                  <c:v>0.17050000000000001</c:v>
                </c:pt>
                <c:pt idx="301">
                  <c:v>0.1623</c:v>
                </c:pt>
                <c:pt idx="302">
                  <c:v>0.15709999999999999</c:v>
                </c:pt>
                <c:pt idx="303">
                  <c:v>0.15060000000000001</c:v>
                </c:pt>
                <c:pt idx="304">
                  <c:v>0.14419999999999999</c:v>
                </c:pt>
                <c:pt idx="305">
                  <c:v>0.14119999999999999</c:v>
                </c:pt>
                <c:pt idx="306">
                  <c:v>0.13370000000000001</c:v>
                </c:pt>
                <c:pt idx="307">
                  <c:v>0.129</c:v>
                </c:pt>
                <c:pt idx="308">
                  <c:v>0.12130000000000001</c:v>
                </c:pt>
                <c:pt idx="309">
                  <c:v>0.1173</c:v>
                </c:pt>
                <c:pt idx="310">
                  <c:v>0.1134</c:v>
                </c:pt>
                <c:pt idx="311">
                  <c:v>0.1095</c:v>
                </c:pt>
                <c:pt idx="312">
                  <c:v>0.1053</c:v>
                </c:pt>
                <c:pt idx="313">
                  <c:v>9.9900000000000003E-2</c:v>
                </c:pt>
                <c:pt idx="314">
                  <c:v>9.6199999999999994E-2</c:v>
                </c:pt>
                <c:pt idx="315">
                  <c:v>9.2899999999999996E-2</c:v>
                </c:pt>
                <c:pt idx="316">
                  <c:v>8.9099999999999999E-2</c:v>
                </c:pt>
                <c:pt idx="317">
                  <c:v>8.5800000000000001E-2</c:v>
                </c:pt>
                <c:pt idx="318">
                  <c:v>8.0799999999999997E-2</c:v>
                </c:pt>
                <c:pt idx="319">
                  <c:v>7.8700000000000006E-2</c:v>
                </c:pt>
                <c:pt idx="320">
                  <c:v>7.3999999999999996E-2</c:v>
                </c:pt>
                <c:pt idx="321">
                  <c:v>7.0900000000000005E-2</c:v>
                </c:pt>
                <c:pt idx="322">
                  <c:v>6.8900000000000003E-2</c:v>
                </c:pt>
                <c:pt idx="323">
                  <c:v>6.7199999999999996E-2</c:v>
                </c:pt>
                <c:pt idx="324">
                  <c:v>6.2600000000000003E-2</c:v>
                </c:pt>
                <c:pt idx="325">
                  <c:v>6.2399999999999997E-2</c:v>
                </c:pt>
                <c:pt idx="326">
                  <c:v>5.9299999999999999E-2</c:v>
                </c:pt>
                <c:pt idx="327">
                  <c:v>5.7599999999999998E-2</c:v>
                </c:pt>
                <c:pt idx="328">
                  <c:v>5.4699999999999999E-2</c:v>
                </c:pt>
                <c:pt idx="329">
                  <c:v>5.3100000000000001E-2</c:v>
                </c:pt>
                <c:pt idx="330">
                  <c:v>5.16E-2</c:v>
                </c:pt>
                <c:pt idx="331">
                  <c:v>5.0200000000000002E-2</c:v>
                </c:pt>
                <c:pt idx="332">
                  <c:v>4.8599999999999997E-2</c:v>
                </c:pt>
                <c:pt idx="333">
                  <c:v>4.58E-2</c:v>
                </c:pt>
                <c:pt idx="334">
                  <c:v>4.5600000000000002E-2</c:v>
                </c:pt>
                <c:pt idx="335">
                  <c:v>4.5499999999999999E-2</c:v>
                </c:pt>
                <c:pt idx="336">
                  <c:v>4.2700000000000002E-2</c:v>
                </c:pt>
                <c:pt idx="337">
                  <c:v>0.04</c:v>
                </c:pt>
                <c:pt idx="338">
                  <c:v>3.9899999999999998E-2</c:v>
                </c:pt>
                <c:pt idx="339">
                  <c:v>3.85E-2</c:v>
                </c:pt>
                <c:pt idx="340">
                  <c:v>3.7100000000000001E-2</c:v>
                </c:pt>
                <c:pt idx="341">
                  <c:v>3.6999999999999998E-2</c:v>
                </c:pt>
                <c:pt idx="342">
                  <c:v>3.6999999999999998E-2</c:v>
                </c:pt>
                <c:pt idx="343">
                  <c:v>3.4200000000000001E-2</c:v>
                </c:pt>
                <c:pt idx="344">
                  <c:v>3.2899999999999999E-2</c:v>
                </c:pt>
                <c:pt idx="345">
                  <c:v>3.15E-2</c:v>
                </c:pt>
                <c:pt idx="346">
                  <c:v>3.15E-2</c:v>
                </c:pt>
                <c:pt idx="347">
                  <c:v>3.0099999999999998E-2</c:v>
                </c:pt>
                <c:pt idx="348">
                  <c:v>3.15E-2</c:v>
                </c:pt>
                <c:pt idx="349">
                  <c:v>2.8799999999999999E-2</c:v>
                </c:pt>
                <c:pt idx="350">
                  <c:v>2.8799999999999999E-2</c:v>
                </c:pt>
                <c:pt idx="351">
                  <c:v>3.0099999999999998E-2</c:v>
                </c:pt>
                <c:pt idx="352">
                  <c:v>2.7400000000000001E-2</c:v>
                </c:pt>
                <c:pt idx="353">
                  <c:v>2.7400000000000001E-2</c:v>
                </c:pt>
                <c:pt idx="354">
                  <c:v>2.7400000000000001E-2</c:v>
                </c:pt>
                <c:pt idx="355">
                  <c:v>2.6100000000000002E-2</c:v>
                </c:pt>
                <c:pt idx="356">
                  <c:v>2.7400000000000001E-2</c:v>
                </c:pt>
                <c:pt idx="357">
                  <c:v>2.7400000000000001E-2</c:v>
                </c:pt>
                <c:pt idx="358">
                  <c:v>2.4799999999999999E-2</c:v>
                </c:pt>
                <c:pt idx="359">
                  <c:v>2.6200000000000001E-2</c:v>
                </c:pt>
                <c:pt idx="360">
                  <c:v>2.6200000000000001E-2</c:v>
                </c:pt>
                <c:pt idx="361">
                  <c:v>2.4899999999999999E-2</c:v>
                </c:pt>
                <c:pt idx="362">
                  <c:v>2.3599999999999999E-2</c:v>
                </c:pt>
                <c:pt idx="363">
                  <c:v>2.3599999999999999E-2</c:v>
                </c:pt>
                <c:pt idx="364">
                  <c:v>2.3599999999999999E-2</c:v>
                </c:pt>
                <c:pt idx="365">
                  <c:v>2.3599999999999999E-2</c:v>
                </c:pt>
                <c:pt idx="366">
                  <c:v>2.3699999999999999E-2</c:v>
                </c:pt>
                <c:pt idx="367">
                  <c:v>2.3699999999999999E-2</c:v>
                </c:pt>
                <c:pt idx="368">
                  <c:v>2.1100000000000001E-2</c:v>
                </c:pt>
                <c:pt idx="369">
                  <c:v>2.1100000000000001E-2</c:v>
                </c:pt>
                <c:pt idx="370">
                  <c:v>2.3800000000000002E-2</c:v>
                </c:pt>
                <c:pt idx="371">
                  <c:v>2.2499999999999999E-2</c:v>
                </c:pt>
                <c:pt idx="372">
                  <c:v>2.2499999999999999E-2</c:v>
                </c:pt>
                <c:pt idx="373">
                  <c:v>2.3800000000000002E-2</c:v>
                </c:pt>
                <c:pt idx="374">
                  <c:v>2.1299999999999999E-2</c:v>
                </c:pt>
                <c:pt idx="375">
                  <c:v>2.1399999999999999E-2</c:v>
                </c:pt>
                <c:pt idx="376">
                  <c:v>2.1399999999999999E-2</c:v>
                </c:pt>
                <c:pt idx="377">
                  <c:v>2.1399999999999999E-2</c:v>
                </c:pt>
                <c:pt idx="378">
                  <c:v>2.01E-2</c:v>
                </c:pt>
                <c:pt idx="379">
                  <c:v>2.1499999999999998E-2</c:v>
                </c:pt>
                <c:pt idx="380">
                  <c:v>2.3E-2</c:v>
                </c:pt>
                <c:pt idx="381">
                  <c:v>2.0400000000000001E-2</c:v>
                </c:pt>
                <c:pt idx="382">
                  <c:v>2.18E-2</c:v>
                </c:pt>
                <c:pt idx="383">
                  <c:v>2.0500000000000001E-2</c:v>
                </c:pt>
                <c:pt idx="384">
                  <c:v>2.0500000000000001E-2</c:v>
                </c:pt>
                <c:pt idx="385">
                  <c:v>1.9199999999999998E-2</c:v>
                </c:pt>
                <c:pt idx="386">
                  <c:v>2.07E-2</c:v>
                </c:pt>
                <c:pt idx="387">
                  <c:v>2.07E-2</c:v>
                </c:pt>
                <c:pt idx="388">
                  <c:v>1.9400000000000001E-2</c:v>
                </c:pt>
                <c:pt idx="389">
                  <c:v>1.95E-2</c:v>
                </c:pt>
                <c:pt idx="390">
                  <c:v>1.8200000000000001E-2</c:v>
                </c:pt>
                <c:pt idx="391">
                  <c:v>1.8200000000000001E-2</c:v>
                </c:pt>
                <c:pt idx="392">
                  <c:v>1.9699999999999999E-2</c:v>
                </c:pt>
                <c:pt idx="393">
                  <c:v>1.84E-2</c:v>
                </c:pt>
                <c:pt idx="394">
                  <c:v>1.9900000000000001E-2</c:v>
                </c:pt>
                <c:pt idx="395">
                  <c:v>1.8499999999999999E-2</c:v>
                </c:pt>
                <c:pt idx="396">
                  <c:v>2.01E-2</c:v>
                </c:pt>
                <c:pt idx="397">
                  <c:v>1.8700000000000001E-2</c:v>
                </c:pt>
                <c:pt idx="398">
                  <c:v>2.0299999999999999E-2</c:v>
                </c:pt>
                <c:pt idx="399">
                  <c:v>1.7399999999999999E-2</c:v>
                </c:pt>
                <c:pt idx="400">
                  <c:v>1.9E-2</c:v>
                </c:pt>
                <c:pt idx="401">
                  <c:v>1.9099999999999999E-2</c:v>
                </c:pt>
                <c:pt idx="402">
                  <c:v>1.77E-2</c:v>
                </c:pt>
                <c:pt idx="403">
                  <c:v>1.7899999999999999E-2</c:v>
                </c:pt>
                <c:pt idx="404">
                  <c:v>1.9400000000000001E-2</c:v>
                </c:pt>
                <c:pt idx="405">
                  <c:v>1.7999999999999999E-2</c:v>
                </c:pt>
                <c:pt idx="406">
                  <c:v>1.66E-2</c:v>
                </c:pt>
                <c:pt idx="407">
                  <c:v>1.9699999999999999E-2</c:v>
                </c:pt>
                <c:pt idx="408">
                  <c:v>1.84E-2</c:v>
                </c:pt>
                <c:pt idx="409">
                  <c:v>1.6899999999999998E-2</c:v>
                </c:pt>
                <c:pt idx="410">
                  <c:v>1.8499999999999999E-2</c:v>
                </c:pt>
                <c:pt idx="411">
                  <c:v>2.0199999999999999E-2</c:v>
                </c:pt>
                <c:pt idx="412">
                  <c:v>1.8700000000000001E-2</c:v>
                </c:pt>
                <c:pt idx="413">
                  <c:v>1.89E-2</c:v>
                </c:pt>
                <c:pt idx="414">
                  <c:v>1.9E-2</c:v>
                </c:pt>
                <c:pt idx="415">
                  <c:v>1.9099999999999999E-2</c:v>
                </c:pt>
                <c:pt idx="416">
                  <c:v>1.77E-2</c:v>
                </c:pt>
                <c:pt idx="417">
                  <c:v>1.9400000000000001E-2</c:v>
                </c:pt>
                <c:pt idx="418">
                  <c:v>1.7899999999999999E-2</c:v>
                </c:pt>
                <c:pt idx="419">
                  <c:v>1.6299999999999999E-2</c:v>
                </c:pt>
                <c:pt idx="420">
                  <c:v>1.9699999999999999E-2</c:v>
                </c:pt>
                <c:pt idx="421">
                  <c:v>1.66E-2</c:v>
                </c:pt>
                <c:pt idx="422">
                  <c:v>1.66E-2</c:v>
                </c:pt>
                <c:pt idx="423">
                  <c:v>1.84E-2</c:v>
                </c:pt>
                <c:pt idx="424">
                  <c:v>1.8599999999999998E-2</c:v>
                </c:pt>
                <c:pt idx="425">
                  <c:v>2.0400000000000001E-2</c:v>
                </c:pt>
                <c:pt idx="426">
                  <c:v>1.8800000000000001E-2</c:v>
                </c:pt>
                <c:pt idx="427">
                  <c:v>1.8800000000000001E-2</c:v>
                </c:pt>
                <c:pt idx="428">
                  <c:v>1.7299999999999999E-2</c:v>
                </c:pt>
                <c:pt idx="429">
                  <c:v>1.9199999999999998E-2</c:v>
                </c:pt>
                <c:pt idx="430">
                  <c:v>1.9300000000000001E-2</c:v>
                </c:pt>
                <c:pt idx="431">
                  <c:v>1.77E-2</c:v>
                </c:pt>
                <c:pt idx="432">
                  <c:v>1.78E-2</c:v>
                </c:pt>
                <c:pt idx="433">
                  <c:v>1.6199999999999999E-2</c:v>
                </c:pt>
                <c:pt idx="434">
                  <c:v>1.6299999999999999E-2</c:v>
                </c:pt>
                <c:pt idx="435">
                  <c:v>1.37E-2</c:v>
                </c:pt>
                <c:pt idx="436">
                  <c:v>1.3599999999999999E-2</c:v>
                </c:pt>
                <c:pt idx="437">
                  <c:v>1.3599999999999999E-2</c:v>
                </c:pt>
                <c:pt idx="438">
                  <c:v>1.3599999999999999E-2</c:v>
                </c:pt>
                <c:pt idx="439">
                  <c:v>1.5100000000000001E-2</c:v>
                </c:pt>
                <c:pt idx="440">
                  <c:v>1.5100000000000001E-2</c:v>
                </c:pt>
                <c:pt idx="441">
                  <c:v>1.35E-2</c:v>
                </c:pt>
                <c:pt idx="442">
                  <c:v>1.35E-2</c:v>
                </c:pt>
                <c:pt idx="443">
                  <c:v>1.4999999999999999E-2</c:v>
                </c:pt>
                <c:pt idx="444">
                  <c:v>1.6400000000000001E-2</c:v>
                </c:pt>
                <c:pt idx="445">
                  <c:v>1.35E-2</c:v>
                </c:pt>
                <c:pt idx="446">
                  <c:v>1.35E-2</c:v>
                </c:pt>
                <c:pt idx="447">
                  <c:v>1.35E-2</c:v>
                </c:pt>
                <c:pt idx="448">
                  <c:v>1.49E-2</c:v>
                </c:pt>
                <c:pt idx="449">
                  <c:v>1.35E-2</c:v>
                </c:pt>
                <c:pt idx="450">
                  <c:v>1.49E-2</c:v>
                </c:pt>
                <c:pt idx="451">
                  <c:v>1.49E-2</c:v>
                </c:pt>
                <c:pt idx="452">
                  <c:v>1.34E-2</c:v>
                </c:pt>
                <c:pt idx="453">
                  <c:v>1.34E-2</c:v>
                </c:pt>
                <c:pt idx="454">
                  <c:v>1.49E-2</c:v>
                </c:pt>
                <c:pt idx="455">
                  <c:v>1.34E-2</c:v>
                </c:pt>
                <c:pt idx="456">
                  <c:v>1.34E-2</c:v>
                </c:pt>
                <c:pt idx="457">
                  <c:v>1.6400000000000001E-2</c:v>
                </c:pt>
                <c:pt idx="458">
                  <c:v>1.34E-2</c:v>
                </c:pt>
                <c:pt idx="459">
                  <c:v>1.34E-2</c:v>
                </c:pt>
                <c:pt idx="460">
                  <c:v>1.1900000000000001E-2</c:v>
                </c:pt>
                <c:pt idx="461">
                  <c:v>1.35E-2</c:v>
                </c:pt>
                <c:pt idx="462">
                  <c:v>1.49E-2</c:v>
                </c:pt>
                <c:pt idx="463">
                  <c:v>1.2E-2</c:v>
                </c:pt>
                <c:pt idx="464">
                  <c:v>1.4999999999999999E-2</c:v>
                </c:pt>
                <c:pt idx="465">
                  <c:v>1.2E-2</c:v>
                </c:pt>
                <c:pt idx="466">
                  <c:v>1.35E-2</c:v>
                </c:pt>
                <c:pt idx="467">
                  <c:v>1.35E-2</c:v>
                </c:pt>
                <c:pt idx="468">
                  <c:v>1.2E-2</c:v>
                </c:pt>
                <c:pt idx="469">
                  <c:v>1.21E-2</c:v>
                </c:pt>
                <c:pt idx="470">
                  <c:v>1.21E-2</c:v>
                </c:pt>
                <c:pt idx="471">
                  <c:v>1.3599999999999999E-2</c:v>
                </c:pt>
                <c:pt idx="472">
                  <c:v>1.3599999999999999E-2</c:v>
                </c:pt>
                <c:pt idx="473">
                  <c:v>1.3599999999999999E-2</c:v>
                </c:pt>
                <c:pt idx="474">
                  <c:v>1.06E-2</c:v>
                </c:pt>
                <c:pt idx="475">
                  <c:v>1.37E-2</c:v>
                </c:pt>
                <c:pt idx="476">
                  <c:v>1.2200000000000001E-2</c:v>
                </c:pt>
                <c:pt idx="477">
                  <c:v>1.0699999999999999E-2</c:v>
                </c:pt>
                <c:pt idx="478">
                  <c:v>1.2200000000000001E-2</c:v>
                </c:pt>
                <c:pt idx="479">
                  <c:v>1.38E-2</c:v>
                </c:pt>
                <c:pt idx="480">
                  <c:v>1.0800000000000001E-2</c:v>
                </c:pt>
                <c:pt idx="481">
                  <c:v>1.54E-2</c:v>
                </c:pt>
                <c:pt idx="482">
                  <c:v>1.24E-2</c:v>
                </c:pt>
                <c:pt idx="483">
                  <c:v>1.24E-2</c:v>
                </c:pt>
                <c:pt idx="484">
                  <c:v>1.0800000000000001E-2</c:v>
                </c:pt>
                <c:pt idx="485">
                  <c:v>1.2500000000000001E-2</c:v>
                </c:pt>
                <c:pt idx="486">
                  <c:v>1.4E-2</c:v>
                </c:pt>
                <c:pt idx="487">
                  <c:v>1.4E-2</c:v>
                </c:pt>
                <c:pt idx="488">
                  <c:v>1.5599999999999999E-2</c:v>
                </c:pt>
                <c:pt idx="489">
                  <c:v>1.2500000000000001E-2</c:v>
                </c:pt>
                <c:pt idx="490">
                  <c:v>1.0999999999999999E-2</c:v>
                </c:pt>
                <c:pt idx="491">
                  <c:v>1.4200000000000001E-2</c:v>
                </c:pt>
                <c:pt idx="492">
                  <c:v>1.26E-2</c:v>
                </c:pt>
                <c:pt idx="493">
                  <c:v>1.4200000000000001E-2</c:v>
                </c:pt>
                <c:pt idx="494">
                  <c:v>1.2699999999999999E-2</c:v>
                </c:pt>
                <c:pt idx="495">
                  <c:v>1.43E-2</c:v>
                </c:pt>
                <c:pt idx="496">
                  <c:v>1.12E-2</c:v>
                </c:pt>
                <c:pt idx="497">
                  <c:v>1.2800000000000001E-2</c:v>
                </c:pt>
                <c:pt idx="498">
                  <c:v>1.44E-2</c:v>
                </c:pt>
                <c:pt idx="499">
                  <c:v>1.4500000000000001E-2</c:v>
                </c:pt>
                <c:pt idx="500">
                  <c:v>1.4500000000000001E-2</c:v>
                </c:pt>
                <c:pt idx="501">
                  <c:v>1.29E-2</c:v>
                </c:pt>
                <c:pt idx="502">
                  <c:v>1.29E-2</c:v>
                </c:pt>
                <c:pt idx="503">
                  <c:v>1.46E-2</c:v>
                </c:pt>
                <c:pt idx="504">
                  <c:v>1.46E-2</c:v>
                </c:pt>
                <c:pt idx="505">
                  <c:v>1.46E-2</c:v>
                </c:pt>
                <c:pt idx="506">
                  <c:v>1.47E-2</c:v>
                </c:pt>
                <c:pt idx="507">
                  <c:v>1.3100000000000001E-2</c:v>
                </c:pt>
                <c:pt idx="508">
                  <c:v>1.47E-2</c:v>
                </c:pt>
                <c:pt idx="509">
                  <c:v>1.4800000000000001E-2</c:v>
                </c:pt>
                <c:pt idx="510">
                  <c:v>1.4800000000000001E-2</c:v>
                </c:pt>
                <c:pt idx="511">
                  <c:v>1.4800000000000001E-2</c:v>
                </c:pt>
                <c:pt idx="512">
                  <c:v>1.4800000000000001E-2</c:v>
                </c:pt>
                <c:pt idx="513">
                  <c:v>1.6500000000000001E-2</c:v>
                </c:pt>
                <c:pt idx="514">
                  <c:v>1.49E-2</c:v>
                </c:pt>
                <c:pt idx="515">
                  <c:v>1.6500000000000001E-2</c:v>
                </c:pt>
                <c:pt idx="516">
                  <c:v>1.49E-2</c:v>
                </c:pt>
                <c:pt idx="517">
                  <c:v>1.66E-2</c:v>
                </c:pt>
                <c:pt idx="518">
                  <c:v>1.49E-2</c:v>
                </c:pt>
                <c:pt idx="519">
                  <c:v>1.4999999999999999E-2</c:v>
                </c:pt>
                <c:pt idx="520">
                  <c:v>1.4999999999999999E-2</c:v>
                </c:pt>
                <c:pt idx="521">
                  <c:v>1.4999999999999999E-2</c:v>
                </c:pt>
                <c:pt idx="522">
                  <c:v>1.4999999999999999E-2</c:v>
                </c:pt>
                <c:pt idx="523">
                  <c:v>1.4999999999999999E-2</c:v>
                </c:pt>
                <c:pt idx="524">
                  <c:v>1.5100000000000001E-2</c:v>
                </c:pt>
                <c:pt idx="525">
                  <c:v>1.5100000000000001E-2</c:v>
                </c:pt>
                <c:pt idx="526">
                  <c:v>1.67E-2</c:v>
                </c:pt>
                <c:pt idx="527">
                  <c:v>1.84E-2</c:v>
                </c:pt>
                <c:pt idx="528">
                  <c:v>1.5100000000000001E-2</c:v>
                </c:pt>
                <c:pt idx="529">
                  <c:v>1.6799999999999999E-2</c:v>
                </c:pt>
                <c:pt idx="530">
                  <c:v>1.5100000000000001E-2</c:v>
                </c:pt>
                <c:pt idx="531">
                  <c:v>1.5100000000000001E-2</c:v>
                </c:pt>
                <c:pt idx="532">
                  <c:v>1.5100000000000001E-2</c:v>
                </c:pt>
                <c:pt idx="533">
                  <c:v>1.34E-2</c:v>
                </c:pt>
                <c:pt idx="534">
                  <c:v>1.5100000000000001E-2</c:v>
                </c:pt>
                <c:pt idx="535">
                  <c:v>1.34E-2</c:v>
                </c:pt>
                <c:pt idx="536">
                  <c:v>1.67E-2</c:v>
                </c:pt>
                <c:pt idx="537">
                  <c:v>1.34E-2</c:v>
                </c:pt>
                <c:pt idx="538">
                  <c:v>1.4999999999999999E-2</c:v>
                </c:pt>
                <c:pt idx="539">
                  <c:v>1.66E-2</c:v>
                </c:pt>
                <c:pt idx="540">
                  <c:v>1.3299999999999999E-2</c:v>
                </c:pt>
                <c:pt idx="541">
                  <c:v>1.49E-2</c:v>
                </c:pt>
                <c:pt idx="542">
                  <c:v>1.3299999999999999E-2</c:v>
                </c:pt>
                <c:pt idx="543">
                  <c:v>1.49E-2</c:v>
                </c:pt>
                <c:pt idx="544">
                  <c:v>1.32E-2</c:v>
                </c:pt>
                <c:pt idx="545">
                  <c:v>1.32E-2</c:v>
                </c:pt>
                <c:pt idx="546">
                  <c:v>1.32E-2</c:v>
                </c:pt>
                <c:pt idx="547">
                  <c:v>1.32E-2</c:v>
                </c:pt>
                <c:pt idx="548">
                  <c:v>1.32E-2</c:v>
                </c:pt>
                <c:pt idx="549">
                  <c:v>1.4800000000000001E-2</c:v>
                </c:pt>
                <c:pt idx="550">
                  <c:v>1.47E-2</c:v>
                </c:pt>
                <c:pt idx="551">
                  <c:v>1.3100000000000001E-2</c:v>
                </c:pt>
                <c:pt idx="552">
                  <c:v>1.2999999999999999E-2</c:v>
                </c:pt>
                <c:pt idx="553">
                  <c:v>1.2999999999999999E-2</c:v>
                </c:pt>
                <c:pt idx="554">
                  <c:v>1.46E-2</c:v>
                </c:pt>
                <c:pt idx="555">
                  <c:v>1.46E-2</c:v>
                </c:pt>
                <c:pt idx="556">
                  <c:v>1.46E-2</c:v>
                </c:pt>
                <c:pt idx="557">
                  <c:v>1.29E-2</c:v>
                </c:pt>
                <c:pt idx="558">
                  <c:v>1.29E-2</c:v>
                </c:pt>
                <c:pt idx="559">
                  <c:v>1.29E-2</c:v>
                </c:pt>
                <c:pt idx="560">
                  <c:v>1.29E-2</c:v>
                </c:pt>
                <c:pt idx="561">
                  <c:v>1.29E-2</c:v>
                </c:pt>
                <c:pt idx="562">
                  <c:v>1.4500000000000001E-2</c:v>
                </c:pt>
                <c:pt idx="563">
                  <c:v>1.12E-2</c:v>
                </c:pt>
                <c:pt idx="564">
                  <c:v>1.12E-2</c:v>
                </c:pt>
                <c:pt idx="565">
                  <c:v>1.2800000000000001E-2</c:v>
                </c:pt>
                <c:pt idx="566">
                  <c:v>1.12E-2</c:v>
                </c:pt>
                <c:pt idx="567">
                  <c:v>1.12E-2</c:v>
                </c:pt>
                <c:pt idx="568">
                  <c:v>1.12E-2</c:v>
                </c:pt>
                <c:pt idx="569">
                  <c:v>1.12E-2</c:v>
                </c:pt>
                <c:pt idx="570">
                  <c:v>1.12E-2</c:v>
                </c:pt>
                <c:pt idx="571">
                  <c:v>9.7000000000000003E-3</c:v>
                </c:pt>
                <c:pt idx="572">
                  <c:v>9.7000000000000003E-3</c:v>
                </c:pt>
                <c:pt idx="573">
                  <c:v>9.7000000000000003E-3</c:v>
                </c:pt>
                <c:pt idx="574">
                  <c:v>1.29E-2</c:v>
                </c:pt>
                <c:pt idx="575">
                  <c:v>1.2999999999999999E-2</c:v>
                </c:pt>
                <c:pt idx="576">
                  <c:v>9.7000000000000003E-3</c:v>
                </c:pt>
                <c:pt idx="577">
                  <c:v>9.7000000000000003E-3</c:v>
                </c:pt>
                <c:pt idx="578">
                  <c:v>9.5999999999999992E-3</c:v>
                </c:pt>
                <c:pt idx="579">
                  <c:v>1.12E-2</c:v>
                </c:pt>
                <c:pt idx="580">
                  <c:v>9.4999999999999998E-3</c:v>
                </c:pt>
                <c:pt idx="581">
                  <c:v>1.11E-2</c:v>
                </c:pt>
                <c:pt idx="582">
                  <c:v>1.0999999999999999E-2</c:v>
                </c:pt>
                <c:pt idx="583">
                  <c:v>1.2500000000000001E-2</c:v>
                </c:pt>
                <c:pt idx="584">
                  <c:v>1.09E-2</c:v>
                </c:pt>
                <c:pt idx="585">
                  <c:v>1.24E-2</c:v>
                </c:pt>
                <c:pt idx="586">
                  <c:v>1.3899999999999999E-2</c:v>
                </c:pt>
                <c:pt idx="587">
                  <c:v>1.24E-2</c:v>
                </c:pt>
                <c:pt idx="588">
                  <c:v>1.09E-2</c:v>
                </c:pt>
                <c:pt idx="589">
                  <c:v>1.2500000000000001E-2</c:v>
                </c:pt>
                <c:pt idx="590">
                  <c:v>1.41E-2</c:v>
                </c:pt>
                <c:pt idx="591">
                  <c:v>1.41E-2</c:v>
                </c:pt>
                <c:pt idx="592">
                  <c:v>1.41E-2</c:v>
                </c:pt>
                <c:pt idx="593">
                  <c:v>1.2500000000000001E-2</c:v>
                </c:pt>
                <c:pt idx="594">
                  <c:v>1.4200000000000001E-2</c:v>
                </c:pt>
                <c:pt idx="595">
                  <c:v>1.2800000000000001E-2</c:v>
                </c:pt>
                <c:pt idx="596">
                  <c:v>1.15E-2</c:v>
                </c:pt>
                <c:pt idx="597">
                  <c:v>1.5299999999999999E-2</c:v>
                </c:pt>
                <c:pt idx="598">
                  <c:v>1.23E-2</c:v>
                </c:pt>
                <c:pt idx="599">
                  <c:v>1.2800000000000001E-2</c:v>
                </c:pt>
                <c:pt idx="600">
                  <c:v>1.3100000000000001E-2</c:v>
                </c:pt>
                <c:pt idx="601">
                  <c:v>1.5100000000000001E-2</c:v>
                </c:pt>
                <c:pt idx="602">
                  <c:v>1.4800000000000001E-2</c:v>
                </c:pt>
                <c:pt idx="603">
                  <c:v>1.41E-2</c:v>
                </c:pt>
                <c:pt idx="604">
                  <c:v>1.32E-2</c:v>
                </c:pt>
                <c:pt idx="605">
                  <c:v>1.23E-2</c:v>
                </c:pt>
                <c:pt idx="606">
                  <c:v>1.3100000000000001E-2</c:v>
                </c:pt>
                <c:pt idx="607">
                  <c:v>1.3899999999999999E-2</c:v>
                </c:pt>
                <c:pt idx="608">
                  <c:v>1.47E-2</c:v>
                </c:pt>
                <c:pt idx="609">
                  <c:v>1.43E-2</c:v>
                </c:pt>
                <c:pt idx="610">
                  <c:v>1.2699999999999999E-2</c:v>
                </c:pt>
                <c:pt idx="611">
                  <c:v>1.38E-2</c:v>
                </c:pt>
                <c:pt idx="612">
                  <c:v>1.3599999999999999E-2</c:v>
                </c:pt>
                <c:pt idx="613">
                  <c:v>1.47E-2</c:v>
                </c:pt>
                <c:pt idx="614">
                  <c:v>1.34E-2</c:v>
                </c:pt>
                <c:pt idx="615">
                  <c:v>1.3299999999999999E-2</c:v>
                </c:pt>
                <c:pt idx="616">
                  <c:v>1.2E-2</c:v>
                </c:pt>
                <c:pt idx="617">
                  <c:v>1.3100000000000001E-2</c:v>
                </c:pt>
                <c:pt idx="618">
                  <c:v>1.18E-2</c:v>
                </c:pt>
                <c:pt idx="619">
                  <c:v>1.29E-2</c:v>
                </c:pt>
                <c:pt idx="620">
                  <c:v>1.17E-2</c:v>
                </c:pt>
                <c:pt idx="621">
                  <c:v>1.3899999999999999E-2</c:v>
                </c:pt>
                <c:pt idx="622">
                  <c:v>1.49E-2</c:v>
                </c:pt>
                <c:pt idx="623">
                  <c:v>1.4800000000000001E-2</c:v>
                </c:pt>
                <c:pt idx="624">
                  <c:v>1.3599999999999999E-2</c:v>
                </c:pt>
                <c:pt idx="625">
                  <c:v>1.35E-2</c:v>
                </c:pt>
                <c:pt idx="626">
                  <c:v>1.4500000000000001E-2</c:v>
                </c:pt>
                <c:pt idx="627">
                  <c:v>1.3299999999999999E-2</c:v>
                </c:pt>
                <c:pt idx="628">
                  <c:v>1.44E-2</c:v>
                </c:pt>
                <c:pt idx="629">
                  <c:v>1.32E-2</c:v>
                </c:pt>
                <c:pt idx="630">
                  <c:v>1.32E-2</c:v>
                </c:pt>
                <c:pt idx="631">
                  <c:v>1.3100000000000001E-2</c:v>
                </c:pt>
                <c:pt idx="632">
                  <c:v>1.2E-2</c:v>
                </c:pt>
                <c:pt idx="633">
                  <c:v>1.2E-2</c:v>
                </c:pt>
                <c:pt idx="634">
                  <c:v>1.2999999999999999E-2</c:v>
                </c:pt>
                <c:pt idx="635">
                  <c:v>1.1900000000000001E-2</c:v>
                </c:pt>
                <c:pt idx="636">
                  <c:v>1.4E-2</c:v>
                </c:pt>
                <c:pt idx="637">
                  <c:v>1.29E-2</c:v>
                </c:pt>
                <c:pt idx="638">
                  <c:v>1.4E-2</c:v>
                </c:pt>
                <c:pt idx="639">
                  <c:v>1.29E-2</c:v>
                </c:pt>
                <c:pt idx="640">
                  <c:v>1.17E-2</c:v>
                </c:pt>
                <c:pt idx="641">
                  <c:v>1.2800000000000001E-2</c:v>
                </c:pt>
                <c:pt idx="642">
                  <c:v>1.2699999999999999E-2</c:v>
                </c:pt>
                <c:pt idx="643">
                  <c:v>1.38E-2</c:v>
                </c:pt>
                <c:pt idx="644">
                  <c:v>1.1599999999999999E-2</c:v>
                </c:pt>
                <c:pt idx="645">
                  <c:v>1.2699999999999999E-2</c:v>
                </c:pt>
                <c:pt idx="646">
                  <c:v>1.37E-2</c:v>
                </c:pt>
                <c:pt idx="647">
                  <c:v>1.26E-2</c:v>
                </c:pt>
                <c:pt idx="648">
                  <c:v>1.3599999999999999E-2</c:v>
                </c:pt>
                <c:pt idx="649">
                  <c:v>1.26E-2</c:v>
                </c:pt>
                <c:pt idx="650">
                  <c:v>1.2500000000000001E-2</c:v>
                </c:pt>
                <c:pt idx="651">
                  <c:v>1.2500000000000001E-2</c:v>
                </c:pt>
                <c:pt idx="652">
                  <c:v>1.35E-2</c:v>
                </c:pt>
                <c:pt idx="653">
                  <c:v>1.2500000000000001E-2</c:v>
                </c:pt>
                <c:pt idx="654">
                  <c:v>1.2500000000000001E-2</c:v>
                </c:pt>
                <c:pt idx="655">
                  <c:v>1.4500000000000001E-2</c:v>
                </c:pt>
                <c:pt idx="656">
                  <c:v>1.14E-2</c:v>
                </c:pt>
                <c:pt idx="657">
                  <c:v>1.24E-2</c:v>
                </c:pt>
                <c:pt idx="658">
                  <c:v>1.34E-2</c:v>
                </c:pt>
                <c:pt idx="659">
                  <c:v>1.24E-2</c:v>
                </c:pt>
                <c:pt idx="660">
                  <c:v>1.24E-2</c:v>
                </c:pt>
                <c:pt idx="661">
                  <c:v>1.24E-2</c:v>
                </c:pt>
                <c:pt idx="662">
                  <c:v>1.24E-2</c:v>
                </c:pt>
                <c:pt idx="663">
                  <c:v>1.34E-2</c:v>
                </c:pt>
                <c:pt idx="664">
                  <c:v>1.24E-2</c:v>
                </c:pt>
                <c:pt idx="665">
                  <c:v>1.1299999999999999E-2</c:v>
                </c:pt>
                <c:pt idx="666">
                  <c:v>1.23E-2</c:v>
                </c:pt>
                <c:pt idx="667">
                  <c:v>1.1299999999999999E-2</c:v>
                </c:pt>
                <c:pt idx="668">
                  <c:v>1.24E-2</c:v>
                </c:pt>
                <c:pt idx="669">
                  <c:v>1.23E-2</c:v>
                </c:pt>
                <c:pt idx="670">
                  <c:v>1.23E-2</c:v>
                </c:pt>
                <c:pt idx="671">
                  <c:v>1.1299999999999999E-2</c:v>
                </c:pt>
                <c:pt idx="672">
                  <c:v>1.03E-2</c:v>
                </c:pt>
                <c:pt idx="673">
                  <c:v>1.03E-2</c:v>
                </c:pt>
                <c:pt idx="674">
                  <c:v>1.1299999999999999E-2</c:v>
                </c:pt>
                <c:pt idx="675">
                  <c:v>1.1299999999999999E-2</c:v>
                </c:pt>
                <c:pt idx="676">
                  <c:v>1.03E-2</c:v>
                </c:pt>
                <c:pt idx="677">
                  <c:v>1.1299999999999999E-2</c:v>
                </c:pt>
                <c:pt idx="678">
                  <c:v>1.24E-2</c:v>
                </c:pt>
                <c:pt idx="679">
                  <c:v>1.24E-2</c:v>
                </c:pt>
                <c:pt idx="680">
                  <c:v>1.14E-2</c:v>
                </c:pt>
                <c:pt idx="681">
                  <c:v>1.35E-2</c:v>
                </c:pt>
                <c:pt idx="682">
                  <c:v>1.14E-2</c:v>
                </c:pt>
                <c:pt idx="683">
                  <c:v>1.14E-2</c:v>
                </c:pt>
                <c:pt idx="684">
                  <c:v>1.14E-2</c:v>
                </c:pt>
                <c:pt idx="685">
                  <c:v>1.2500000000000001E-2</c:v>
                </c:pt>
                <c:pt idx="686">
                  <c:v>9.4000000000000004E-3</c:v>
                </c:pt>
                <c:pt idx="687">
                  <c:v>1.15E-2</c:v>
                </c:pt>
                <c:pt idx="688">
                  <c:v>1.1599999999999999E-2</c:v>
                </c:pt>
                <c:pt idx="689">
                  <c:v>1.0500000000000001E-2</c:v>
                </c:pt>
                <c:pt idx="690">
                  <c:v>1.1599999999999999E-2</c:v>
                </c:pt>
                <c:pt idx="691">
                  <c:v>1.2699999999999999E-2</c:v>
                </c:pt>
                <c:pt idx="692">
                  <c:v>1.17E-2</c:v>
                </c:pt>
                <c:pt idx="693">
                  <c:v>1.18E-2</c:v>
                </c:pt>
                <c:pt idx="694">
                  <c:v>1.18E-2</c:v>
                </c:pt>
                <c:pt idx="695">
                  <c:v>1.29E-2</c:v>
                </c:pt>
                <c:pt idx="696">
                  <c:v>1.1900000000000001E-2</c:v>
                </c:pt>
                <c:pt idx="697">
                  <c:v>9.7999999999999997E-3</c:v>
                </c:pt>
                <c:pt idx="698">
                  <c:v>1.09E-2</c:v>
                </c:pt>
                <c:pt idx="699">
                  <c:v>1.32E-2</c:v>
                </c:pt>
                <c:pt idx="700">
                  <c:v>1.0999999999999999E-2</c:v>
                </c:pt>
                <c:pt idx="701">
                  <c:v>1.3299999999999999E-2</c:v>
                </c:pt>
                <c:pt idx="702">
                  <c:v>1.2200000000000001E-2</c:v>
                </c:pt>
                <c:pt idx="703">
                  <c:v>1.34E-2</c:v>
                </c:pt>
                <c:pt idx="704">
                  <c:v>1.23E-2</c:v>
                </c:pt>
                <c:pt idx="705">
                  <c:v>1.24E-2</c:v>
                </c:pt>
                <c:pt idx="706">
                  <c:v>1.2500000000000001E-2</c:v>
                </c:pt>
                <c:pt idx="707">
                  <c:v>1.2500000000000001E-2</c:v>
                </c:pt>
                <c:pt idx="708">
                  <c:v>1.15E-2</c:v>
                </c:pt>
                <c:pt idx="709">
                  <c:v>1.2699999999999999E-2</c:v>
                </c:pt>
                <c:pt idx="710">
                  <c:v>1.4E-2</c:v>
                </c:pt>
                <c:pt idx="711">
                  <c:v>1.29E-2</c:v>
                </c:pt>
                <c:pt idx="712">
                  <c:v>1.18E-2</c:v>
                </c:pt>
                <c:pt idx="713">
                  <c:v>1.1900000000000001E-2</c:v>
                </c:pt>
                <c:pt idx="714">
                  <c:v>1.32E-2</c:v>
                </c:pt>
                <c:pt idx="715">
                  <c:v>1.21E-2</c:v>
                </c:pt>
                <c:pt idx="716">
                  <c:v>1.2200000000000001E-2</c:v>
                </c:pt>
                <c:pt idx="717">
                  <c:v>1.23E-2</c:v>
                </c:pt>
                <c:pt idx="718">
                  <c:v>1.11E-2</c:v>
                </c:pt>
                <c:pt idx="719">
                  <c:v>1.12E-2</c:v>
                </c:pt>
                <c:pt idx="720">
                  <c:v>1.1299999999999999E-2</c:v>
                </c:pt>
                <c:pt idx="721">
                  <c:v>1.01E-2</c:v>
                </c:pt>
                <c:pt idx="722">
                  <c:v>1.2699999999999999E-2</c:v>
                </c:pt>
                <c:pt idx="723">
                  <c:v>1.2800000000000001E-2</c:v>
                </c:pt>
                <c:pt idx="724">
                  <c:v>1.17E-2</c:v>
                </c:pt>
                <c:pt idx="725">
                  <c:v>1.2999999999999999E-2</c:v>
                </c:pt>
                <c:pt idx="726">
                  <c:v>1.1900000000000001E-2</c:v>
                </c:pt>
                <c:pt idx="727">
                  <c:v>1.2E-2</c:v>
                </c:pt>
                <c:pt idx="728">
                  <c:v>1.21E-2</c:v>
                </c:pt>
                <c:pt idx="729">
                  <c:v>1.2200000000000001E-2</c:v>
                </c:pt>
                <c:pt idx="730">
                  <c:v>1.0999999999999999E-2</c:v>
                </c:pt>
                <c:pt idx="731">
                  <c:v>1.2500000000000001E-2</c:v>
                </c:pt>
                <c:pt idx="732">
                  <c:v>1.12E-2</c:v>
                </c:pt>
                <c:pt idx="733">
                  <c:v>1.1299999999999999E-2</c:v>
                </c:pt>
                <c:pt idx="734">
                  <c:v>1.2800000000000001E-2</c:v>
                </c:pt>
                <c:pt idx="735">
                  <c:v>1.15E-2</c:v>
                </c:pt>
                <c:pt idx="736">
                  <c:v>1.0200000000000001E-2</c:v>
                </c:pt>
                <c:pt idx="737">
                  <c:v>1.3299999999999999E-2</c:v>
                </c:pt>
                <c:pt idx="738">
                  <c:v>1.35E-2</c:v>
                </c:pt>
                <c:pt idx="739">
                  <c:v>1.21E-2</c:v>
                </c:pt>
                <c:pt idx="740">
                  <c:v>1.23E-2</c:v>
                </c:pt>
                <c:pt idx="741">
                  <c:v>1.2500000000000001E-2</c:v>
                </c:pt>
                <c:pt idx="742">
                  <c:v>1.11E-2</c:v>
                </c:pt>
                <c:pt idx="743">
                  <c:v>1.12E-2</c:v>
                </c:pt>
                <c:pt idx="744">
                  <c:v>1.14E-2</c:v>
                </c:pt>
                <c:pt idx="745">
                  <c:v>1.32E-2</c:v>
                </c:pt>
                <c:pt idx="746">
                  <c:v>1.35E-2</c:v>
                </c:pt>
                <c:pt idx="747">
                  <c:v>1.2E-2</c:v>
                </c:pt>
                <c:pt idx="748">
                  <c:v>1.0500000000000001E-2</c:v>
                </c:pt>
                <c:pt idx="749">
                  <c:v>1.4200000000000001E-2</c:v>
                </c:pt>
                <c:pt idx="750">
                  <c:v>1.0800000000000001E-2</c:v>
                </c:pt>
                <c:pt idx="751">
                  <c:v>1.0999999999999999E-2</c:v>
                </c:pt>
                <c:pt idx="752">
                  <c:v>1.12E-2</c:v>
                </c:pt>
                <c:pt idx="753">
                  <c:v>7.6E-3</c:v>
                </c:pt>
                <c:pt idx="754">
                  <c:v>1.3599999999999999E-2</c:v>
                </c:pt>
                <c:pt idx="755">
                  <c:v>1.1900000000000001E-2</c:v>
                </c:pt>
                <c:pt idx="756">
                  <c:v>1.21E-2</c:v>
                </c:pt>
                <c:pt idx="757">
                  <c:v>1.44E-2</c:v>
                </c:pt>
                <c:pt idx="758">
                  <c:v>8.3999999999999995E-3</c:v>
                </c:pt>
                <c:pt idx="759">
                  <c:v>1.0800000000000001E-2</c:v>
                </c:pt>
                <c:pt idx="760">
                  <c:v>1.32E-2</c:v>
                </c:pt>
                <c:pt idx="761">
                  <c:v>1.1299999999999999E-2</c:v>
                </c:pt>
                <c:pt idx="762">
                  <c:v>1.15E-2</c:v>
                </c:pt>
                <c:pt idx="763">
                  <c:v>1.18E-2</c:v>
                </c:pt>
                <c:pt idx="764">
                  <c:v>9.7000000000000003E-3</c:v>
                </c:pt>
                <c:pt idx="765">
                  <c:v>1.2200000000000001E-2</c:v>
                </c:pt>
                <c:pt idx="766">
                  <c:v>0.01</c:v>
                </c:pt>
                <c:pt idx="767">
                  <c:v>7.6E-3</c:v>
                </c:pt>
                <c:pt idx="768">
                  <c:v>1.2999999999999999E-2</c:v>
                </c:pt>
                <c:pt idx="769">
                  <c:v>7.9000000000000008E-3</c:v>
                </c:pt>
                <c:pt idx="770">
                  <c:v>1.0699999999999999E-2</c:v>
                </c:pt>
                <c:pt idx="771">
                  <c:v>1.3599999999999999E-2</c:v>
                </c:pt>
                <c:pt idx="772">
                  <c:v>1.11E-2</c:v>
                </c:pt>
                <c:pt idx="773">
                  <c:v>8.3999999999999995E-3</c:v>
                </c:pt>
                <c:pt idx="774">
                  <c:v>1.14E-2</c:v>
                </c:pt>
                <c:pt idx="775">
                  <c:v>8.8000000000000005E-3</c:v>
                </c:pt>
                <c:pt idx="776">
                  <c:v>8.8999999999999999E-3</c:v>
                </c:pt>
                <c:pt idx="777">
                  <c:v>8.9999999999999993E-3</c:v>
                </c:pt>
                <c:pt idx="778">
                  <c:v>6.1999999999999998E-3</c:v>
                </c:pt>
                <c:pt idx="779">
                  <c:v>9.2999999999999992E-3</c:v>
                </c:pt>
                <c:pt idx="780">
                  <c:v>9.4999999999999998E-3</c:v>
                </c:pt>
                <c:pt idx="781">
                  <c:v>9.7000000000000003E-3</c:v>
                </c:pt>
                <c:pt idx="782">
                  <c:v>9.9000000000000008E-3</c:v>
                </c:pt>
                <c:pt idx="783">
                  <c:v>1.35E-2</c:v>
                </c:pt>
                <c:pt idx="784">
                  <c:v>1.03E-2</c:v>
                </c:pt>
                <c:pt idx="785">
                  <c:v>1.0500000000000001E-2</c:v>
                </c:pt>
                <c:pt idx="786">
                  <c:v>1.4200000000000001E-2</c:v>
                </c:pt>
                <c:pt idx="787">
                  <c:v>1.46E-2</c:v>
                </c:pt>
                <c:pt idx="788">
                  <c:v>1.11E-2</c:v>
                </c:pt>
                <c:pt idx="789">
                  <c:v>1.52E-2</c:v>
                </c:pt>
                <c:pt idx="790">
                  <c:v>1.1599999999999999E-2</c:v>
                </c:pt>
                <c:pt idx="791">
                  <c:v>1.18E-2</c:v>
                </c:pt>
                <c:pt idx="792">
                  <c:v>8.0000000000000002E-3</c:v>
                </c:pt>
                <c:pt idx="793">
                  <c:v>8.2000000000000007E-3</c:v>
                </c:pt>
                <c:pt idx="794">
                  <c:v>1.6899999999999998E-2</c:v>
                </c:pt>
                <c:pt idx="795">
                  <c:v>1.2800000000000001E-2</c:v>
                </c:pt>
                <c:pt idx="796">
                  <c:v>1.3100000000000001E-2</c:v>
                </c:pt>
                <c:pt idx="797">
                  <c:v>1.35E-2</c:v>
                </c:pt>
                <c:pt idx="798">
                  <c:v>1.3599999999999999E-2</c:v>
                </c:pt>
                <c:pt idx="799">
                  <c:v>9.1999999999999998E-3</c:v>
                </c:pt>
                <c:pt idx="800">
                  <c:v>9.1999999999999998E-3</c:v>
                </c:pt>
              </c:numCache>
            </c:numRef>
          </c:yVal>
          <c:smooth val="1"/>
          <c:extLst>
            <c:ext xmlns:c16="http://schemas.microsoft.com/office/drawing/2014/chart" uri="{C3380CC4-5D6E-409C-BE32-E72D297353CC}">
              <c16:uniqueId val="{00000001-0EDE-4336-8650-1EFEB0AD557D}"/>
            </c:ext>
          </c:extLst>
        </c:ser>
        <c:ser>
          <c:idx val="2"/>
          <c:order val="2"/>
          <c:tx>
            <c:strRef>
              <c:f>Red (30s)</c:f>
              <c:strCache>
                <c:ptCount val="1"/>
                <c:pt idx="0">
                  <c:v>Red (30s)</c:v>
                </c:pt>
              </c:strCache>
            </c:strRef>
          </c:tx>
          <c:spPr>
            <a:ln w="25400" cap="rnd">
              <a:solidFill>
                <a:srgbClr val="0070C0"/>
              </a:solidFill>
              <a:round/>
            </a:ln>
            <a:effectLst/>
          </c:spPr>
          <c:marker>
            <c:symbol val="none"/>
          </c:marker>
          <c:xVal>
            <c:numRef>
              <c:f>'[Chart in Microsoft Word]photochrom-red-abs-xylene BG'!$A$36:$A$836</c:f>
              <c:numCache>
                <c:formatCode>General</c:formatCode>
                <c:ptCount val="801"/>
                <c:pt idx="0">
                  <c:v>300</c:v>
                </c:pt>
                <c:pt idx="1">
                  <c:v>301</c:v>
                </c:pt>
                <c:pt idx="2">
                  <c:v>302</c:v>
                </c:pt>
                <c:pt idx="3">
                  <c:v>303</c:v>
                </c:pt>
                <c:pt idx="4">
                  <c:v>304</c:v>
                </c:pt>
                <c:pt idx="5">
                  <c:v>305</c:v>
                </c:pt>
                <c:pt idx="6">
                  <c:v>306</c:v>
                </c:pt>
                <c:pt idx="7">
                  <c:v>307</c:v>
                </c:pt>
                <c:pt idx="8">
                  <c:v>308</c:v>
                </c:pt>
                <c:pt idx="9">
                  <c:v>309</c:v>
                </c:pt>
                <c:pt idx="10">
                  <c:v>310</c:v>
                </c:pt>
                <c:pt idx="11">
                  <c:v>311</c:v>
                </c:pt>
                <c:pt idx="12">
                  <c:v>312</c:v>
                </c:pt>
                <c:pt idx="13">
                  <c:v>313</c:v>
                </c:pt>
                <c:pt idx="14">
                  <c:v>314</c:v>
                </c:pt>
                <c:pt idx="15">
                  <c:v>315</c:v>
                </c:pt>
                <c:pt idx="16">
                  <c:v>316</c:v>
                </c:pt>
                <c:pt idx="17">
                  <c:v>317</c:v>
                </c:pt>
                <c:pt idx="18">
                  <c:v>318</c:v>
                </c:pt>
                <c:pt idx="19">
                  <c:v>319</c:v>
                </c:pt>
                <c:pt idx="20">
                  <c:v>320</c:v>
                </c:pt>
                <c:pt idx="21">
                  <c:v>321</c:v>
                </c:pt>
                <c:pt idx="22">
                  <c:v>322</c:v>
                </c:pt>
                <c:pt idx="23">
                  <c:v>323</c:v>
                </c:pt>
                <c:pt idx="24">
                  <c:v>324</c:v>
                </c:pt>
                <c:pt idx="25">
                  <c:v>325</c:v>
                </c:pt>
                <c:pt idx="26">
                  <c:v>326</c:v>
                </c:pt>
                <c:pt idx="27">
                  <c:v>327</c:v>
                </c:pt>
                <c:pt idx="28">
                  <c:v>328</c:v>
                </c:pt>
                <c:pt idx="29">
                  <c:v>329</c:v>
                </c:pt>
                <c:pt idx="30">
                  <c:v>330</c:v>
                </c:pt>
                <c:pt idx="31">
                  <c:v>331</c:v>
                </c:pt>
                <c:pt idx="32">
                  <c:v>332</c:v>
                </c:pt>
                <c:pt idx="33">
                  <c:v>333</c:v>
                </c:pt>
                <c:pt idx="34">
                  <c:v>334</c:v>
                </c:pt>
                <c:pt idx="35">
                  <c:v>335</c:v>
                </c:pt>
                <c:pt idx="36">
                  <c:v>336</c:v>
                </c:pt>
                <c:pt idx="37">
                  <c:v>337</c:v>
                </c:pt>
                <c:pt idx="38">
                  <c:v>338</c:v>
                </c:pt>
                <c:pt idx="39">
                  <c:v>339</c:v>
                </c:pt>
                <c:pt idx="40">
                  <c:v>340</c:v>
                </c:pt>
                <c:pt idx="41">
                  <c:v>341</c:v>
                </c:pt>
                <c:pt idx="42">
                  <c:v>342</c:v>
                </c:pt>
                <c:pt idx="43">
                  <c:v>343</c:v>
                </c:pt>
                <c:pt idx="44">
                  <c:v>344</c:v>
                </c:pt>
                <c:pt idx="45">
                  <c:v>345</c:v>
                </c:pt>
                <c:pt idx="46">
                  <c:v>346</c:v>
                </c:pt>
                <c:pt idx="47">
                  <c:v>347</c:v>
                </c:pt>
                <c:pt idx="48">
                  <c:v>348</c:v>
                </c:pt>
                <c:pt idx="49">
                  <c:v>349</c:v>
                </c:pt>
                <c:pt idx="50">
                  <c:v>350</c:v>
                </c:pt>
                <c:pt idx="51">
                  <c:v>351</c:v>
                </c:pt>
                <c:pt idx="52">
                  <c:v>352</c:v>
                </c:pt>
                <c:pt idx="53">
                  <c:v>353</c:v>
                </c:pt>
                <c:pt idx="54">
                  <c:v>354</c:v>
                </c:pt>
                <c:pt idx="55">
                  <c:v>355</c:v>
                </c:pt>
                <c:pt idx="56">
                  <c:v>356</c:v>
                </c:pt>
                <c:pt idx="57">
                  <c:v>357</c:v>
                </c:pt>
                <c:pt idx="58">
                  <c:v>358</c:v>
                </c:pt>
                <c:pt idx="59">
                  <c:v>359</c:v>
                </c:pt>
                <c:pt idx="60">
                  <c:v>360</c:v>
                </c:pt>
                <c:pt idx="61">
                  <c:v>361</c:v>
                </c:pt>
                <c:pt idx="62">
                  <c:v>362</c:v>
                </c:pt>
                <c:pt idx="63">
                  <c:v>363</c:v>
                </c:pt>
                <c:pt idx="64">
                  <c:v>364</c:v>
                </c:pt>
                <c:pt idx="65">
                  <c:v>365</c:v>
                </c:pt>
                <c:pt idx="66">
                  <c:v>366</c:v>
                </c:pt>
                <c:pt idx="67">
                  <c:v>367</c:v>
                </c:pt>
                <c:pt idx="68">
                  <c:v>368</c:v>
                </c:pt>
                <c:pt idx="69">
                  <c:v>369</c:v>
                </c:pt>
                <c:pt idx="70">
                  <c:v>370</c:v>
                </c:pt>
                <c:pt idx="71">
                  <c:v>371</c:v>
                </c:pt>
                <c:pt idx="72">
                  <c:v>372</c:v>
                </c:pt>
                <c:pt idx="73">
                  <c:v>373</c:v>
                </c:pt>
                <c:pt idx="74">
                  <c:v>374</c:v>
                </c:pt>
                <c:pt idx="75">
                  <c:v>375</c:v>
                </c:pt>
                <c:pt idx="76">
                  <c:v>376</c:v>
                </c:pt>
                <c:pt idx="77">
                  <c:v>377</c:v>
                </c:pt>
                <c:pt idx="78">
                  <c:v>378</c:v>
                </c:pt>
                <c:pt idx="79">
                  <c:v>379</c:v>
                </c:pt>
                <c:pt idx="80">
                  <c:v>380</c:v>
                </c:pt>
                <c:pt idx="81">
                  <c:v>381</c:v>
                </c:pt>
                <c:pt idx="82">
                  <c:v>382</c:v>
                </c:pt>
                <c:pt idx="83">
                  <c:v>383</c:v>
                </c:pt>
                <c:pt idx="84">
                  <c:v>384</c:v>
                </c:pt>
                <c:pt idx="85">
                  <c:v>385</c:v>
                </c:pt>
                <c:pt idx="86">
                  <c:v>386</c:v>
                </c:pt>
                <c:pt idx="87">
                  <c:v>387</c:v>
                </c:pt>
                <c:pt idx="88">
                  <c:v>388</c:v>
                </c:pt>
                <c:pt idx="89">
                  <c:v>389</c:v>
                </c:pt>
                <c:pt idx="90">
                  <c:v>390</c:v>
                </c:pt>
                <c:pt idx="91">
                  <c:v>391</c:v>
                </c:pt>
                <c:pt idx="92">
                  <c:v>392</c:v>
                </c:pt>
                <c:pt idx="93">
                  <c:v>393</c:v>
                </c:pt>
                <c:pt idx="94">
                  <c:v>394</c:v>
                </c:pt>
                <c:pt idx="95">
                  <c:v>395</c:v>
                </c:pt>
                <c:pt idx="96">
                  <c:v>396</c:v>
                </c:pt>
                <c:pt idx="97">
                  <c:v>397</c:v>
                </c:pt>
                <c:pt idx="98">
                  <c:v>398</c:v>
                </c:pt>
                <c:pt idx="99">
                  <c:v>399</c:v>
                </c:pt>
                <c:pt idx="100">
                  <c:v>400</c:v>
                </c:pt>
                <c:pt idx="101">
                  <c:v>401</c:v>
                </c:pt>
                <c:pt idx="102">
                  <c:v>402</c:v>
                </c:pt>
                <c:pt idx="103">
                  <c:v>403</c:v>
                </c:pt>
                <c:pt idx="104">
                  <c:v>404</c:v>
                </c:pt>
                <c:pt idx="105">
                  <c:v>405</c:v>
                </c:pt>
                <c:pt idx="106">
                  <c:v>406</c:v>
                </c:pt>
                <c:pt idx="107">
                  <c:v>407</c:v>
                </c:pt>
                <c:pt idx="108">
                  <c:v>408</c:v>
                </c:pt>
                <c:pt idx="109">
                  <c:v>409</c:v>
                </c:pt>
                <c:pt idx="110">
                  <c:v>410</c:v>
                </c:pt>
                <c:pt idx="111">
                  <c:v>411</c:v>
                </c:pt>
                <c:pt idx="112">
                  <c:v>412</c:v>
                </c:pt>
                <c:pt idx="113">
                  <c:v>413</c:v>
                </c:pt>
                <c:pt idx="114">
                  <c:v>414</c:v>
                </c:pt>
                <c:pt idx="115">
                  <c:v>415</c:v>
                </c:pt>
                <c:pt idx="116">
                  <c:v>416</c:v>
                </c:pt>
                <c:pt idx="117">
                  <c:v>417</c:v>
                </c:pt>
                <c:pt idx="118">
                  <c:v>418</c:v>
                </c:pt>
                <c:pt idx="119">
                  <c:v>419</c:v>
                </c:pt>
                <c:pt idx="120">
                  <c:v>420</c:v>
                </c:pt>
                <c:pt idx="121">
                  <c:v>421</c:v>
                </c:pt>
                <c:pt idx="122">
                  <c:v>422</c:v>
                </c:pt>
                <c:pt idx="123">
                  <c:v>423</c:v>
                </c:pt>
                <c:pt idx="124">
                  <c:v>424</c:v>
                </c:pt>
                <c:pt idx="125">
                  <c:v>425</c:v>
                </c:pt>
                <c:pt idx="126">
                  <c:v>426</c:v>
                </c:pt>
                <c:pt idx="127">
                  <c:v>427</c:v>
                </c:pt>
                <c:pt idx="128">
                  <c:v>428</c:v>
                </c:pt>
                <c:pt idx="129">
                  <c:v>429</c:v>
                </c:pt>
                <c:pt idx="130">
                  <c:v>430</c:v>
                </c:pt>
                <c:pt idx="131">
                  <c:v>431</c:v>
                </c:pt>
                <c:pt idx="132">
                  <c:v>432</c:v>
                </c:pt>
                <c:pt idx="133">
                  <c:v>433</c:v>
                </c:pt>
                <c:pt idx="134">
                  <c:v>434</c:v>
                </c:pt>
                <c:pt idx="135">
                  <c:v>435</c:v>
                </c:pt>
                <c:pt idx="136">
                  <c:v>436</c:v>
                </c:pt>
                <c:pt idx="137">
                  <c:v>437</c:v>
                </c:pt>
                <c:pt idx="138">
                  <c:v>438</c:v>
                </c:pt>
                <c:pt idx="139">
                  <c:v>439</c:v>
                </c:pt>
                <c:pt idx="140">
                  <c:v>440</c:v>
                </c:pt>
                <c:pt idx="141">
                  <c:v>441</c:v>
                </c:pt>
                <c:pt idx="142">
                  <c:v>442</c:v>
                </c:pt>
                <c:pt idx="143">
                  <c:v>443</c:v>
                </c:pt>
                <c:pt idx="144">
                  <c:v>444</c:v>
                </c:pt>
                <c:pt idx="145">
                  <c:v>445</c:v>
                </c:pt>
                <c:pt idx="146">
                  <c:v>446</c:v>
                </c:pt>
                <c:pt idx="147">
                  <c:v>447</c:v>
                </c:pt>
                <c:pt idx="148">
                  <c:v>448</c:v>
                </c:pt>
                <c:pt idx="149">
                  <c:v>449</c:v>
                </c:pt>
                <c:pt idx="150">
                  <c:v>450</c:v>
                </c:pt>
                <c:pt idx="151">
                  <c:v>451</c:v>
                </c:pt>
                <c:pt idx="152">
                  <c:v>452</c:v>
                </c:pt>
                <c:pt idx="153">
                  <c:v>453</c:v>
                </c:pt>
                <c:pt idx="154">
                  <c:v>454</c:v>
                </c:pt>
                <c:pt idx="155">
                  <c:v>455</c:v>
                </c:pt>
                <c:pt idx="156">
                  <c:v>456</c:v>
                </c:pt>
                <c:pt idx="157">
                  <c:v>457</c:v>
                </c:pt>
                <c:pt idx="158">
                  <c:v>458</c:v>
                </c:pt>
                <c:pt idx="159">
                  <c:v>459</c:v>
                </c:pt>
                <c:pt idx="160">
                  <c:v>460</c:v>
                </c:pt>
                <c:pt idx="161">
                  <c:v>461</c:v>
                </c:pt>
                <c:pt idx="162">
                  <c:v>462</c:v>
                </c:pt>
                <c:pt idx="163">
                  <c:v>463</c:v>
                </c:pt>
                <c:pt idx="164">
                  <c:v>464</c:v>
                </c:pt>
                <c:pt idx="165">
                  <c:v>465</c:v>
                </c:pt>
                <c:pt idx="166">
                  <c:v>466</c:v>
                </c:pt>
                <c:pt idx="167">
                  <c:v>467</c:v>
                </c:pt>
                <c:pt idx="168">
                  <c:v>468</c:v>
                </c:pt>
                <c:pt idx="169">
                  <c:v>469</c:v>
                </c:pt>
                <c:pt idx="170">
                  <c:v>470</c:v>
                </c:pt>
                <c:pt idx="171">
                  <c:v>471</c:v>
                </c:pt>
                <c:pt idx="172">
                  <c:v>472</c:v>
                </c:pt>
                <c:pt idx="173">
                  <c:v>473</c:v>
                </c:pt>
                <c:pt idx="174">
                  <c:v>474</c:v>
                </c:pt>
                <c:pt idx="175">
                  <c:v>475</c:v>
                </c:pt>
                <c:pt idx="176">
                  <c:v>476</c:v>
                </c:pt>
                <c:pt idx="177">
                  <c:v>477</c:v>
                </c:pt>
                <c:pt idx="178">
                  <c:v>478</c:v>
                </c:pt>
                <c:pt idx="179">
                  <c:v>479</c:v>
                </c:pt>
                <c:pt idx="180">
                  <c:v>480</c:v>
                </c:pt>
                <c:pt idx="181">
                  <c:v>481</c:v>
                </c:pt>
                <c:pt idx="182">
                  <c:v>482</c:v>
                </c:pt>
                <c:pt idx="183">
                  <c:v>483</c:v>
                </c:pt>
                <c:pt idx="184">
                  <c:v>484</c:v>
                </c:pt>
                <c:pt idx="185">
                  <c:v>485</c:v>
                </c:pt>
                <c:pt idx="186">
                  <c:v>486</c:v>
                </c:pt>
                <c:pt idx="187">
                  <c:v>487</c:v>
                </c:pt>
                <c:pt idx="188">
                  <c:v>488</c:v>
                </c:pt>
                <c:pt idx="189">
                  <c:v>489</c:v>
                </c:pt>
                <c:pt idx="190">
                  <c:v>490</c:v>
                </c:pt>
                <c:pt idx="191">
                  <c:v>491</c:v>
                </c:pt>
                <c:pt idx="192">
                  <c:v>492</c:v>
                </c:pt>
                <c:pt idx="193">
                  <c:v>493</c:v>
                </c:pt>
                <c:pt idx="194">
                  <c:v>494</c:v>
                </c:pt>
                <c:pt idx="195">
                  <c:v>495</c:v>
                </c:pt>
                <c:pt idx="196">
                  <c:v>496</c:v>
                </c:pt>
                <c:pt idx="197">
                  <c:v>497</c:v>
                </c:pt>
                <c:pt idx="198">
                  <c:v>498</c:v>
                </c:pt>
                <c:pt idx="199">
                  <c:v>499</c:v>
                </c:pt>
                <c:pt idx="200">
                  <c:v>500</c:v>
                </c:pt>
                <c:pt idx="201">
                  <c:v>501</c:v>
                </c:pt>
                <c:pt idx="202">
                  <c:v>502</c:v>
                </c:pt>
                <c:pt idx="203">
                  <c:v>503</c:v>
                </c:pt>
                <c:pt idx="204">
                  <c:v>504</c:v>
                </c:pt>
                <c:pt idx="205">
                  <c:v>505</c:v>
                </c:pt>
                <c:pt idx="206">
                  <c:v>506</c:v>
                </c:pt>
                <c:pt idx="207">
                  <c:v>507</c:v>
                </c:pt>
                <c:pt idx="208">
                  <c:v>508</c:v>
                </c:pt>
                <c:pt idx="209">
                  <c:v>509</c:v>
                </c:pt>
                <c:pt idx="210">
                  <c:v>510</c:v>
                </c:pt>
                <c:pt idx="211">
                  <c:v>511</c:v>
                </c:pt>
                <c:pt idx="212">
                  <c:v>512</c:v>
                </c:pt>
                <c:pt idx="213">
                  <c:v>513</c:v>
                </c:pt>
                <c:pt idx="214">
                  <c:v>514</c:v>
                </c:pt>
                <c:pt idx="215">
                  <c:v>515</c:v>
                </c:pt>
                <c:pt idx="216">
                  <c:v>516</c:v>
                </c:pt>
                <c:pt idx="217">
                  <c:v>517</c:v>
                </c:pt>
                <c:pt idx="218">
                  <c:v>518</c:v>
                </c:pt>
                <c:pt idx="219">
                  <c:v>519</c:v>
                </c:pt>
                <c:pt idx="220">
                  <c:v>520</c:v>
                </c:pt>
                <c:pt idx="221">
                  <c:v>521</c:v>
                </c:pt>
                <c:pt idx="222">
                  <c:v>522</c:v>
                </c:pt>
                <c:pt idx="223">
                  <c:v>523</c:v>
                </c:pt>
                <c:pt idx="224">
                  <c:v>524</c:v>
                </c:pt>
                <c:pt idx="225">
                  <c:v>525</c:v>
                </c:pt>
                <c:pt idx="226">
                  <c:v>526</c:v>
                </c:pt>
                <c:pt idx="227">
                  <c:v>527</c:v>
                </c:pt>
                <c:pt idx="228">
                  <c:v>528</c:v>
                </c:pt>
                <c:pt idx="229">
                  <c:v>529</c:v>
                </c:pt>
                <c:pt idx="230">
                  <c:v>530</c:v>
                </c:pt>
                <c:pt idx="231">
                  <c:v>531</c:v>
                </c:pt>
                <c:pt idx="232">
                  <c:v>532</c:v>
                </c:pt>
                <c:pt idx="233">
                  <c:v>533</c:v>
                </c:pt>
                <c:pt idx="234">
                  <c:v>534</c:v>
                </c:pt>
                <c:pt idx="235">
                  <c:v>535</c:v>
                </c:pt>
                <c:pt idx="236">
                  <c:v>536</c:v>
                </c:pt>
                <c:pt idx="237">
                  <c:v>537</c:v>
                </c:pt>
                <c:pt idx="238">
                  <c:v>538</c:v>
                </c:pt>
                <c:pt idx="239">
                  <c:v>539</c:v>
                </c:pt>
                <c:pt idx="240">
                  <c:v>540</c:v>
                </c:pt>
                <c:pt idx="241">
                  <c:v>541</c:v>
                </c:pt>
                <c:pt idx="242">
                  <c:v>542</c:v>
                </c:pt>
                <c:pt idx="243">
                  <c:v>543</c:v>
                </c:pt>
                <c:pt idx="244">
                  <c:v>544</c:v>
                </c:pt>
                <c:pt idx="245">
                  <c:v>545</c:v>
                </c:pt>
                <c:pt idx="246">
                  <c:v>546</c:v>
                </c:pt>
                <c:pt idx="247">
                  <c:v>547</c:v>
                </c:pt>
                <c:pt idx="248">
                  <c:v>548</c:v>
                </c:pt>
                <c:pt idx="249">
                  <c:v>549</c:v>
                </c:pt>
                <c:pt idx="250">
                  <c:v>550</c:v>
                </c:pt>
                <c:pt idx="251">
                  <c:v>551</c:v>
                </c:pt>
                <c:pt idx="252">
                  <c:v>552</c:v>
                </c:pt>
                <c:pt idx="253">
                  <c:v>553</c:v>
                </c:pt>
                <c:pt idx="254">
                  <c:v>554</c:v>
                </c:pt>
                <c:pt idx="255">
                  <c:v>555</c:v>
                </c:pt>
                <c:pt idx="256">
                  <c:v>556</c:v>
                </c:pt>
                <c:pt idx="257">
                  <c:v>557</c:v>
                </c:pt>
                <c:pt idx="258">
                  <c:v>558</c:v>
                </c:pt>
                <c:pt idx="259">
                  <c:v>559</c:v>
                </c:pt>
                <c:pt idx="260">
                  <c:v>560</c:v>
                </c:pt>
                <c:pt idx="261">
                  <c:v>561</c:v>
                </c:pt>
                <c:pt idx="262">
                  <c:v>562</c:v>
                </c:pt>
                <c:pt idx="263">
                  <c:v>563</c:v>
                </c:pt>
                <c:pt idx="264">
                  <c:v>564</c:v>
                </c:pt>
                <c:pt idx="265">
                  <c:v>565</c:v>
                </c:pt>
                <c:pt idx="266">
                  <c:v>566</c:v>
                </c:pt>
                <c:pt idx="267">
                  <c:v>567</c:v>
                </c:pt>
                <c:pt idx="268">
                  <c:v>568</c:v>
                </c:pt>
                <c:pt idx="269">
                  <c:v>569</c:v>
                </c:pt>
                <c:pt idx="270">
                  <c:v>570</c:v>
                </c:pt>
                <c:pt idx="271">
                  <c:v>571</c:v>
                </c:pt>
                <c:pt idx="272">
                  <c:v>572</c:v>
                </c:pt>
                <c:pt idx="273">
                  <c:v>573</c:v>
                </c:pt>
                <c:pt idx="274">
                  <c:v>574</c:v>
                </c:pt>
                <c:pt idx="275">
                  <c:v>575</c:v>
                </c:pt>
                <c:pt idx="276">
                  <c:v>576</c:v>
                </c:pt>
                <c:pt idx="277">
                  <c:v>577</c:v>
                </c:pt>
                <c:pt idx="278">
                  <c:v>578</c:v>
                </c:pt>
                <c:pt idx="279">
                  <c:v>579</c:v>
                </c:pt>
                <c:pt idx="280">
                  <c:v>580</c:v>
                </c:pt>
                <c:pt idx="281">
                  <c:v>581</c:v>
                </c:pt>
                <c:pt idx="282">
                  <c:v>582</c:v>
                </c:pt>
                <c:pt idx="283">
                  <c:v>583</c:v>
                </c:pt>
                <c:pt idx="284">
                  <c:v>584</c:v>
                </c:pt>
                <c:pt idx="285">
                  <c:v>585</c:v>
                </c:pt>
                <c:pt idx="286">
                  <c:v>586</c:v>
                </c:pt>
                <c:pt idx="287">
                  <c:v>587</c:v>
                </c:pt>
                <c:pt idx="288">
                  <c:v>588</c:v>
                </c:pt>
                <c:pt idx="289">
                  <c:v>589</c:v>
                </c:pt>
                <c:pt idx="290">
                  <c:v>590</c:v>
                </c:pt>
                <c:pt idx="291">
                  <c:v>591</c:v>
                </c:pt>
                <c:pt idx="292">
                  <c:v>592</c:v>
                </c:pt>
                <c:pt idx="293">
                  <c:v>593</c:v>
                </c:pt>
                <c:pt idx="294">
                  <c:v>594</c:v>
                </c:pt>
                <c:pt idx="295">
                  <c:v>595</c:v>
                </c:pt>
                <c:pt idx="296">
                  <c:v>596</c:v>
                </c:pt>
                <c:pt idx="297">
                  <c:v>597</c:v>
                </c:pt>
                <c:pt idx="298">
                  <c:v>598</c:v>
                </c:pt>
                <c:pt idx="299">
                  <c:v>599</c:v>
                </c:pt>
                <c:pt idx="300">
                  <c:v>600</c:v>
                </c:pt>
                <c:pt idx="301">
                  <c:v>601</c:v>
                </c:pt>
                <c:pt idx="302">
                  <c:v>602</c:v>
                </c:pt>
                <c:pt idx="303">
                  <c:v>603</c:v>
                </c:pt>
                <c:pt idx="304">
                  <c:v>604</c:v>
                </c:pt>
                <c:pt idx="305">
                  <c:v>605</c:v>
                </c:pt>
                <c:pt idx="306">
                  <c:v>606</c:v>
                </c:pt>
                <c:pt idx="307">
                  <c:v>607</c:v>
                </c:pt>
                <c:pt idx="308">
                  <c:v>608</c:v>
                </c:pt>
                <c:pt idx="309">
                  <c:v>609</c:v>
                </c:pt>
                <c:pt idx="310">
                  <c:v>610</c:v>
                </c:pt>
                <c:pt idx="311">
                  <c:v>611</c:v>
                </c:pt>
                <c:pt idx="312">
                  <c:v>612</c:v>
                </c:pt>
                <c:pt idx="313">
                  <c:v>613</c:v>
                </c:pt>
                <c:pt idx="314">
                  <c:v>614</c:v>
                </c:pt>
                <c:pt idx="315">
                  <c:v>615</c:v>
                </c:pt>
                <c:pt idx="316">
                  <c:v>616</c:v>
                </c:pt>
                <c:pt idx="317">
                  <c:v>617</c:v>
                </c:pt>
                <c:pt idx="318">
                  <c:v>618</c:v>
                </c:pt>
                <c:pt idx="319">
                  <c:v>619</c:v>
                </c:pt>
                <c:pt idx="320">
                  <c:v>620</c:v>
                </c:pt>
                <c:pt idx="321">
                  <c:v>621</c:v>
                </c:pt>
                <c:pt idx="322">
                  <c:v>622</c:v>
                </c:pt>
                <c:pt idx="323">
                  <c:v>623</c:v>
                </c:pt>
                <c:pt idx="324">
                  <c:v>624</c:v>
                </c:pt>
                <c:pt idx="325">
                  <c:v>625</c:v>
                </c:pt>
                <c:pt idx="326">
                  <c:v>626</c:v>
                </c:pt>
                <c:pt idx="327">
                  <c:v>627</c:v>
                </c:pt>
                <c:pt idx="328">
                  <c:v>628</c:v>
                </c:pt>
                <c:pt idx="329">
                  <c:v>629</c:v>
                </c:pt>
                <c:pt idx="330">
                  <c:v>630</c:v>
                </c:pt>
                <c:pt idx="331">
                  <c:v>631</c:v>
                </c:pt>
                <c:pt idx="332">
                  <c:v>632</c:v>
                </c:pt>
                <c:pt idx="333">
                  <c:v>633</c:v>
                </c:pt>
                <c:pt idx="334">
                  <c:v>634</c:v>
                </c:pt>
                <c:pt idx="335">
                  <c:v>635</c:v>
                </c:pt>
                <c:pt idx="336">
                  <c:v>636</c:v>
                </c:pt>
                <c:pt idx="337">
                  <c:v>637</c:v>
                </c:pt>
                <c:pt idx="338">
                  <c:v>638</c:v>
                </c:pt>
                <c:pt idx="339">
                  <c:v>639</c:v>
                </c:pt>
                <c:pt idx="340">
                  <c:v>640</c:v>
                </c:pt>
                <c:pt idx="341">
                  <c:v>641</c:v>
                </c:pt>
                <c:pt idx="342">
                  <c:v>642</c:v>
                </c:pt>
                <c:pt idx="343">
                  <c:v>643</c:v>
                </c:pt>
                <c:pt idx="344">
                  <c:v>644</c:v>
                </c:pt>
                <c:pt idx="345">
                  <c:v>645</c:v>
                </c:pt>
                <c:pt idx="346">
                  <c:v>646</c:v>
                </c:pt>
                <c:pt idx="347">
                  <c:v>647</c:v>
                </c:pt>
                <c:pt idx="348">
                  <c:v>648</c:v>
                </c:pt>
                <c:pt idx="349">
                  <c:v>649</c:v>
                </c:pt>
                <c:pt idx="350">
                  <c:v>650</c:v>
                </c:pt>
                <c:pt idx="351">
                  <c:v>651</c:v>
                </c:pt>
                <c:pt idx="352">
                  <c:v>652</c:v>
                </c:pt>
                <c:pt idx="353">
                  <c:v>653</c:v>
                </c:pt>
                <c:pt idx="354">
                  <c:v>654</c:v>
                </c:pt>
                <c:pt idx="355">
                  <c:v>655</c:v>
                </c:pt>
                <c:pt idx="356">
                  <c:v>656</c:v>
                </c:pt>
                <c:pt idx="357">
                  <c:v>657</c:v>
                </c:pt>
                <c:pt idx="358">
                  <c:v>658</c:v>
                </c:pt>
                <c:pt idx="359">
                  <c:v>659</c:v>
                </c:pt>
                <c:pt idx="360">
                  <c:v>660</c:v>
                </c:pt>
                <c:pt idx="361">
                  <c:v>661</c:v>
                </c:pt>
                <c:pt idx="362">
                  <c:v>662</c:v>
                </c:pt>
                <c:pt idx="363">
                  <c:v>663</c:v>
                </c:pt>
                <c:pt idx="364">
                  <c:v>664</c:v>
                </c:pt>
                <c:pt idx="365">
                  <c:v>665</c:v>
                </c:pt>
                <c:pt idx="366">
                  <c:v>666</c:v>
                </c:pt>
                <c:pt idx="367">
                  <c:v>667</c:v>
                </c:pt>
                <c:pt idx="368">
                  <c:v>668</c:v>
                </c:pt>
                <c:pt idx="369">
                  <c:v>669</c:v>
                </c:pt>
                <c:pt idx="370">
                  <c:v>670</c:v>
                </c:pt>
                <c:pt idx="371">
                  <c:v>671</c:v>
                </c:pt>
                <c:pt idx="372">
                  <c:v>672</c:v>
                </c:pt>
                <c:pt idx="373">
                  <c:v>673</c:v>
                </c:pt>
                <c:pt idx="374">
                  <c:v>674</c:v>
                </c:pt>
                <c:pt idx="375">
                  <c:v>675</c:v>
                </c:pt>
                <c:pt idx="376">
                  <c:v>676</c:v>
                </c:pt>
                <c:pt idx="377">
                  <c:v>677</c:v>
                </c:pt>
                <c:pt idx="378">
                  <c:v>678</c:v>
                </c:pt>
                <c:pt idx="379">
                  <c:v>679</c:v>
                </c:pt>
                <c:pt idx="380">
                  <c:v>680</c:v>
                </c:pt>
                <c:pt idx="381">
                  <c:v>681</c:v>
                </c:pt>
                <c:pt idx="382">
                  <c:v>682</c:v>
                </c:pt>
                <c:pt idx="383">
                  <c:v>683</c:v>
                </c:pt>
                <c:pt idx="384">
                  <c:v>684</c:v>
                </c:pt>
                <c:pt idx="385">
                  <c:v>685</c:v>
                </c:pt>
                <c:pt idx="386">
                  <c:v>686</c:v>
                </c:pt>
                <c:pt idx="387">
                  <c:v>687</c:v>
                </c:pt>
                <c:pt idx="388">
                  <c:v>688</c:v>
                </c:pt>
                <c:pt idx="389">
                  <c:v>689</c:v>
                </c:pt>
                <c:pt idx="390">
                  <c:v>690</c:v>
                </c:pt>
                <c:pt idx="391">
                  <c:v>691</c:v>
                </c:pt>
                <c:pt idx="392">
                  <c:v>692</c:v>
                </c:pt>
                <c:pt idx="393">
                  <c:v>693</c:v>
                </c:pt>
                <c:pt idx="394">
                  <c:v>694</c:v>
                </c:pt>
                <c:pt idx="395">
                  <c:v>695</c:v>
                </c:pt>
                <c:pt idx="396">
                  <c:v>696</c:v>
                </c:pt>
                <c:pt idx="397">
                  <c:v>697</c:v>
                </c:pt>
                <c:pt idx="398">
                  <c:v>698</c:v>
                </c:pt>
                <c:pt idx="399">
                  <c:v>699</c:v>
                </c:pt>
                <c:pt idx="400">
                  <c:v>700</c:v>
                </c:pt>
                <c:pt idx="401">
                  <c:v>701</c:v>
                </c:pt>
                <c:pt idx="402">
                  <c:v>702</c:v>
                </c:pt>
                <c:pt idx="403">
                  <c:v>703</c:v>
                </c:pt>
                <c:pt idx="404">
                  <c:v>704</c:v>
                </c:pt>
                <c:pt idx="405">
                  <c:v>705</c:v>
                </c:pt>
                <c:pt idx="406">
                  <c:v>706</c:v>
                </c:pt>
                <c:pt idx="407">
                  <c:v>707</c:v>
                </c:pt>
                <c:pt idx="408">
                  <c:v>708</c:v>
                </c:pt>
                <c:pt idx="409">
                  <c:v>709</c:v>
                </c:pt>
                <c:pt idx="410">
                  <c:v>710</c:v>
                </c:pt>
                <c:pt idx="411">
                  <c:v>711</c:v>
                </c:pt>
                <c:pt idx="412">
                  <c:v>712</c:v>
                </c:pt>
                <c:pt idx="413">
                  <c:v>713</c:v>
                </c:pt>
                <c:pt idx="414">
                  <c:v>714</c:v>
                </c:pt>
                <c:pt idx="415">
                  <c:v>715</c:v>
                </c:pt>
                <c:pt idx="416">
                  <c:v>716</c:v>
                </c:pt>
                <c:pt idx="417">
                  <c:v>717</c:v>
                </c:pt>
                <c:pt idx="418">
                  <c:v>718</c:v>
                </c:pt>
                <c:pt idx="419">
                  <c:v>719</c:v>
                </c:pt>
                <c:pt idx="420">
                  <c:v>720</c:v>
                </c:pt>
                <c:pt idx="421">
                  <c:v>721</c:v>
                </c:pt>
                <c:pt idx="422">
                  <c:v>722</c:v>
                </c:pt>
                <c:pt idx="423">
                  <c:v>723</c:v>
                </c:pt>
                <c:pt idx="424">
                  <c:v>724</c:v>
                </c:pt>
                <c:pt idx="425">
                  <c:v>725</c:v>
                </c:pt>
                <c:pt idx="426">
                  <c:v>726</c:v>
                </c:pt>
                <c:pt idx="427">
                  <c:v>727</c:v>
                </c:pt>
                <c:pt idx="428">
                  <c:v>728</c:v>
                </c:pt>
                <c:pt idx="429">
                  <c:v>729</c:v>
                </c:pt>
                <c:pt idx="430">
                  <c:v>730</c:v>
                </c:pt>
                <c:pt idx="431">
                  <c:v>731</c:v>
                </c:pt>
                <c:pt idx="432">
                  <c:v>732</c:v>
                </c:pt>
                <c:pt idx="433">
                  <c:v>733</c:v>
                </c:pt>
                <c:pt idx="434">
                  <c:v>734</c:v>
                </c:pt>
                <c:pt idx="435">
                  <c:v>735</c:v>
                </c:pt>
                <c:pt idx="436">
                  <c:v>736</c:v>
                </c:pt>
                <c:pt idx="437">
                  <c:v>737</c:v>
                </c:pt>
                <c:pt idx="438">
                  <c:v>738</c:v>
                </c:pt>
                <c:pt idx="439">
                  <c:v>739</c:v>
                </c:pt>
                <c:pt idx="440">
                  <c:v>740</c:v>
                </c:pt>
                <c:pt idx="441">
                  <c:v>741</c:v>
                </c:pt>
                <c:pt idx="442">
                  <c:v>742</c:v>
                </c:pt>
                <c:pt idx="443">
                  <c:v>743</c:v>
                </c:pt>
                <c:pt idx="444">
                  <c:v>744</c:v>
                </c:pt>
                <c:pt idx="445">
                  <c:v>745</c:v>
                </c:pt>
                <c:pt idx="446">
                  <c:v>746</c:v>
                </c:pt>
                <c:pt idx="447">
                  <c:v>747</c:v>
                </c:pt>
                <c:pt idx="448">
                  <c:v>748</c:v>
                </c:pt>
                <c:pt idx="449">
                  <c:v>749</c:v>
                </c:pt>
                <c:pt idx="450">
                  <c:v>750</c:v>
                </c:pt>
                <c:pt idx="451">
                  <c:v>751</c:v>
                </c:pt>
                <c:pt idx="452">
                  <c:v>752</c:v>
                </c:pt>
                <c:pt idx="453">
                  <c:v>753</c:v>
                </c:pt>
                <c:pt idx="454">
                  <c:v>754</c:v>
                </c:pt>
                <c:pt idx="455">
                  <c:v>755</c:v>
                </c:pt>
                <c:pt idx="456">
                  <c:v>756</c:v>
                </c:pt>
                <c:pt idx="457">
                  <c:v>757</c:v>
                </c:pt>
                <c:pt idx="458">
                  <c:v>758</c:v>
                </c:pt>
                <c:pt idx="459">
                  <c:v>759</c:v>
                </c:pt>
                <c:pt idx="460">
                  <c:v>760</c:v>
                </c:pt>
                <c:pt idx="461">
                  <c:v>761</c:v>
                </c:pt>
                <c:pt idx="462">
                  <c:v>762</c:v>
                </c:pt>
                <c:pt idx="463">
                  <c:v>763</c:v>
                </c:pt>
                <c:pt idx="464">
                  <c:v>764</c:v>
                </c:pt>
                <c:pt idx="465">
                  <c:v>765</c:v>
                </c:pt>
                <c:pt idx="466">
                  <c:v>766</c:v>
                </c:pt>
                <c:pt idx="467">
                  <c:v>767</c:v>
                </c:pt>
                <c:pt idx="468">
                  <c:v>768</c:v>
                </c:pt>
                <c:pt idx="469">
                  <c:v>769</c:v>
                </c:pt>
                <c:pt idx="470">
                  <c:v>770</c:v>
                </c:pt>
                <c:pt idx="471">
                  <c:v>771</c:v>
                </c:pt>
                <c:pt idx="472">
                  <c:v>772</c:v>
                </c:pt>
                <c:pt idx="473">
                  <c:v>773</c:v>
                </c:pt>
                <c:pt idx="474">
                  <c:v>774</c:v>
                </c:pt>
                <c:pt idx="475">
                  <c:v>775</c:v>
                </c:pt>
                <c:pt idx="476">
                  <c:v>776</c:v>
                </c:pt>
                <c:pt idx="477">
                  <c:v>777</c:v>
                </c:pt>
                <c:pt idx="478">
                  <c:v>778</c:v>
                </c:pt>
                <c:pt idx="479">
                  <c:v>779</c:v>
                </c:pt>
                <c:pt idx="480">
                  <c:v>780</c:v>
                </c:pt>
                <c:pt idx="481">
                  <c:v>781</c:v>
                </c:pt>
                <c:pt idx="482">
                  <c:v>782</c:v>
                </c:pt>
                <c:pt idx="483">
                  <c:v>783</c:v>
                </c:pt>
                <c:pt idx="484">
                  <c:v>784</c:v>
                </c:pt>
                <c:pt idx="485">
                  <c:v>785</c:v>
                </c:pt>
                <c:pt idx="486">
                  <c:v>786</c:v>
                </c:pt>
                <c:pt idx="487">
                  <c:v>787</c:v>
                </c:pt>
                <c:pt idx="488">
                  <c:v>788</c:v>
                </c:pt>
                <c:pt idx="489">
                  <c:v>789</c:v>
                </c:pt>
                <c:pt idx="490">
                  <c:v>790</c:v>
                </c:pt>
                <c:pt idx="491">
                  <c:v>791</c:v>
                </c:pt>
                <c:pt idx="492">
                  <c:v>792</c:v>
                </c:pt>
                <c:pt idx="493">
                  <c:v>793</c:v>
                </c:pt>
                <c:pt idx="494">
                  <c:v>794</c:v>
                </c:pt>
                <c:pt idx="495">
                  <c:v>795</c:v>
                </c:pt>
                <c:pt idx="496">
                  <c:v>796</c:v>
                </c:pt>
                <c:pt idx="497">
                  <c:v>797</c:v>
                </c:pt>
                <c:pt idx="498">
                  <c:v>798</c:v>
                </c:pt>
                <c:pt idx="499">
                  <c:v>799</c:v>
                </c:pt>
                <c:pt idx="500">
                  <c:v>800</c:v>
                </c:pt>
                <c:pt idx="501">
                  <c:v>801</c:v>
                </c:pt>
                <c:pt idx="502">
                  <c:v>802</c:v>
                </c:pt>
                <c:pt idx="503">
                  <c:v>803</c:v>
                </c:pt>
                <c:pt idx="504">
                  <c:v>804</c:v>
                </c:pt>
                <c:pt idx="505">
                  <c:v>805</c:v>
                </c:pt>
                <c:pt idx="506">
                  <c:v>806</c:v>
                </c:pt>
                <c:pt idx="507">
                  <c:v>807</c:v>
                </c:pt>
                <c:pt idx="508">
                  <c:v>808</c:v>
                </c:pt>
                <c:pt idx="509">
                  <c:v>809</c:v>
                </c:pt>
                <c:pt idx="510">
                  <c:v>810</c:v>
                </c:pt>
                <c:pt idx="511">
                  <c:v>811</c:v>
                </c:pt>
                <c:pt idx="512">
                  <c:v>812</c:v>
                </c:pt>
                <c:pt idx="513">
                  <c:v>813</c:v>
                </c:pt>
                <c:pt idx="514">
                  <c:v>814</c:v>
                </c:pt>
                <c:pt idx="515">
                  <c:v>815</c:v>
                </c:pt>
                <c:pt idx="516">
                  <c:v>816</c:v>
                </c:pt>
                <c:pt idx="517">
                  <c:v>817</c:v>
                </c:pt>
                <c:pt idx="518">
                  <c:v>818</c:v>
                </c:pt>
                <c:pt idx="519">
                  <c:v>819</c:v>
                </c:pt>
                <c:pt idx="520">
                  <c:v>820</c:v>
                </c:pt>
                <c:pt idx="521">
                  <c:v>821</c:v>
                </c:pt>
                <c:pt idx="522">
                  <c:v>822</c:v>
                </c:pt>
                <c:pt idx="523">
                  <c:v>823</c:v>
                </c:pt>
                <c:pt idx="524">
                  <c:v>824</c:v>
                </c:pt>
                <c:pt idx="525">
                  <c:v>825</c:v>
                </c:pt>
                <c:pt idx="526">
                  <c:v>826</c:v>
                </c:pt>
                <c:pt idx="527">
                  <c:v>827</c:v>
                </c:pt>
                <c:pt idx="528">
                  <c:v>828</c:v>
                </c:pt>
                <c:pt idx="529">
                  <c:v>829</c:v>
                </c:pt>
                <c:pt idx="530">
                  <c:v>830</c:v>
                </c:pt>
                <c:pt idx="531">
                  <c:v>831</c:v>
                </c:pt>
                <c:pt idx="532">
                  <c:v>832</c:v>
                </c:pt>
                <c:pt idx="533">
                  <c:v>833</c:v>
                </c:pt>
                <c:pt idx="534">
                  <c:v>834</c:v>
                </c:pt>
                <c:pt idx="535">
                  <c:v>835</c:v>
                </c:pt>
                <c:pt idx="536">
                  <c:v>836</c:v>
                </c:pt>
                <c:pt idx="537">
                  <c:v>837</c:v>
                </c:pt>
                <c:pt idx="538">
                  <c:v>838</c:v>
                </c:pt>
                <c:pt idx="539">
                  <c:v>839</c:v>
                </c:pt>
                <c:pt idx="540">
                  <c:v>840</c:v>
                </c:pt>
                <c:pt idx="541">
                  <c:v>841</c:v>
                </c:pt>
                <c:pt idx="542">
                  <c:v>842</c:v>
                </c:pt>
                <c:pt idx="543">
                  <c:v>843</c:v>
                </c:pt>
                <c:pt idx="544">
                  <c:v>844</c:v>
                </c:pt>
                <c:pt idx="545">
                  <c:v>845</c:v>
                </c:pt>
                <c:pt idx="546">
                  <c:v>846</c:v>
                </c:pt>
                <c:pt idx="547">
                  <c:v>847</c:v>
                </c:pt>
                <c:pt idx="548">
                  <c:v>848</c:v>
                </c:pt>
                <c:pt idx="549">
                  <c:v>849</c:v>
                </c:pt>
                <c:pt idx="550">
                  <c:v>850</c:v>
                </c:pt>
                <c:pt idx="551">
                  <c:v>851</c:v>
                </c:pt>
                <c:pt idx="552">
                  <c:v>852</c:v>
                </c:pt>
                <c:pt idx="553">
                  <c:v>853</c:v>
                </c:pt>
                <c:pt idx="554">
                  <c:v>854</c:v>
                </c:pt>
                <c:pt idx="555">
                  <c:v>855</c:v>
                </c:pt>
                <c:pt idx="556">
                  <c:v>856</c:v>
                </c:pt>
                <c:pt idx="557">
                  <c:v>857</c:v>
                </c:pt>
                <c:pt idx="558">
                  <c:v>858</c:v>
                </c:pt>
                <c:pt idx="559">
                  <c:v>859</c:v>
                </c:pt>
                <c:pt idx="560">
                  <c:v>860</c:v>
                </c:pt>
                <c:pt idx="561">
                  <c:v>861</c:v>
                </c:pt>
                <c:pt idx="562">
                  <c:v>862</c:v>
                </c:pt>
                <c:pt idx="563">
                  <c:v>863</c:v>
                </c:pt>
                <c:pt idx="564">
                  <c:v>864</c:v>
                </c:pt>
                <c:pt idx="565">
                  <c:v>865</c:v>
                </c:pt>
                <c:pt idx="566">
                  <c:v>866</c:v>
                </c:pt>
                <c:pt idx="567">
                  <c:v>867</c:v>
                </c:pt>
                <c:pt idx="568">
                  <c:v>868</c:v>
                </c:pt>
                <c:pt idx="569">
                  <c:v>869</c:v>
                </c:pt>
                <c:pt idx="570">
                  <c:v>870</c:v>
                </c:pt>
                <c:pt idx="571">
                  <c:v>871</c:v>
                </c:pt>
                <c:pt idx="572">
                  <c:v>872</c:v>
                </c:pt>
                <c:pt idx="573">
                  <c:v>873</c:v>
                </c:pt>
                <c:pt idx="574">
                  <c:v>874</c:v>
                </c:pt>
                <c:pt idx="575">
                  <c:v>875</c:v>
                </c:pt>
                <c:pt idx="576">
                  <c:v>876</c:v>
                </c:pt>
                <c:pt idx="577">
                  <c:v>877</c:v>
                </c:pt>
                <c:pt idx="578">
                  <c:v>878</c:v>
                </c:pt>
                <c:pt idx="579">
                  <c:v>879</c:v>
                </c:pt>
                <c:pt idx="580">
                  <c:v>880</c:v>
                </c:pt>
                <c:pt idx="581">
                  <c:v>881</c:v>
                </c:pt>
                <c:pt idx="582">
                  <c:v>882</c:v>
                </c:pt>
                <c:pt idx="583">
                  <c:v>883</c:v>
                </c:pt>
                <c:pt idx="584">
                  <c:v>884</c:v>
                </c:pt>
                <c:pt idx="585">
                  <c:v>885</c:v>
                </c:pt>
                <c:pt idx="586">
                  <c:v>886</c:v>
                </c:pt>
                <c:pt idx="587">
                  <c:v>887</c:v>
                </c:pt>
                <c:pt idx="588">
                  <c:v>888</c:v>
                </c:pt>
                <c:pt idx="589">
                  <c:v>889</c:v>
                </c:pt>
                <c:pt idx="590">
                  <c:v>890</c:v>
                </c:pt>
                <c:pt idx="591">
                  <c:v>891</c:v>
                </c:pt>
                <c:pt idx="592">
                  <c:v>892</c:v>
                </c:pt>
                <c:pt idx="593">
                  <c:v>893</c:v>
                </c:pt>
                <c:pt idx="594">
                  <c:v>894</c:v>
                </c:pt>
                <c:pt idx="595">
                  <c:v>895</c:v>
                </c:pt>
                <c:pt idx="596">
                  <c:v>896</c:v>
                </c:pt>
                <c:pt idx="597">
                  <c:v>897</c:v>
                </c:pt>
                <c:pt idx="598">
                  <c:v>898</c:v>
                </c:pt>
                <c:pt idx="599">
                  <c:v>899</c:v>
                </c:pt>
                <c:pt idx="600">
                  <c:v>900</c:v>
                </c:pt>
                <c:pt idx="601">
                  <c:v>901</c:v>
                </c:pt>
                <c:pt idx="602">
                  <c:v>902</c:v>
                </c:pt>
                <c:pt idx="603">
                  <c:v>903</c:v>
                </c:pt>
                <c:pt idx="604">
                  <c:v>904</c:v>
                </c:pt>
                <c:pt idx="605">
                  <c:v>905</c:v>
                </c:pt>
                <c:pt idx="606">
                  <c:v>906</c:v>
                </c:pt>
                <c:pt idx="607">
                  <c:v>907</c:v>
                </c:pt>
                <c:pt idx="608">
                  <c:v>908</c:v>
                </c:pt>
                <c:pt idx="609">
                  <c:v>909</c:v>
                </c:pt>
                <c:pt idx="610">
                  <c:v>910</c:v>
                </c:pt>
                <c:pt idx="611">
                  <c:v>911</c:v>
                </c:pt>
                <c:pt idx="612">
                  <c:v>912</c:v>
                </c:pt>
                <c:pt idx="613">
                  <c:v>913</c:v>
                </c:pt>
                <c:pt idx="614">
                  <c:v>914</c:v>
                </c:pt>
                <c:pt idx="615">
                  <c:v>915</c:v>
                </c:pt>
                <c:pt idx="616">
                  <c:v>916</c:v>
                </c:pt>
                <c:pt idx="617">
                  <c:v>917</c:v>
                </c:pt>
                <c:pt idx="618">
                  <c:v>918</c:v>
                </c:pt>
                <c:pt idx="619">
                  <c:v>919</c:v>
                </c:pt>
                <c:pt idx="620">
                  <c:v>920</c:v>
                </c:pt>
                <c:pt idx="621">
                  <c:v>921</c:v>
                </c:pt>
                <c:pt idx="622">
                  <c:v>922</c:v>
                </c:pt>
                <c:pt idx="623">
                  <c:v>923</c:v>
                </c:pt>
                <c:pt idx="624">
                  <c:v>924</c:v>
                </c:pt>
                <c:pt idx="625">
                  <c:v>925</c:v>
                </c:pt>
                <c:pt idx="626">
                  <c:v>926</c:v>
                </c:pt>
                <c:pt idx="627">
                  <c:v>927</c:v>
                </c:pt>
                <c:pt idx="628">
                  <c:v>928</c:v>
                </c:pt>
                <c:pt idx="629">
                  <c:v>929</c:v>
                </c:pt>
                <c:pt idx="630">
                  <c:v>930</c:v>
                </c:pt>
                <c:pt idx="631">
                  <c:v>931</c:v>
                </c:pt>
                <c:pt idx="632">
                  <c:v>932</c:v>
                </c:pt>
                <c:pt idx="633">
                  <c:v>933</c:v>
                </c:pt>
                <c:pt idx="634">
                  <c:v>934</c:v>
                </c:pt>
                <c:pt idx="635">
                  <c:v>935</c:v>
                </c:pt>
                <c:pt idx="636">
                  <c:v>936</c:v>
                </c:pt>
                <c:pt idx="637">
                  <c:v>937</c:v>
                </c:pt>
                <c:pt idx="638">
                  <c:v>938</c:v>
                </c:pt>
                <c:pt idx="639">
                  <c:v>939</c:v>
                </c:pt>
                <c:pt idx="640">
                  <c:v>940</c:v>
                </c:pt>
                <c:pt idx="641">
                  <c:v>941</c:v>
                </c:pt>
                <c:pt idx="642">
                  <c:v>942</c:v>
                </c:pt>
                <c:pt idx="643">
                  <c:v>943</c:v>
                </c:pt>
                <c:pt idx="644">
                  <c:v>944</c:v>
                </c:pt>
                <c:pt idx="645">
                  <c:v>945</c:v>
                </c:pt>
                <c:pt idx="646">
                  <c:v>946</c:v>
                </c:pt>
                <c:pt idx="647">
                  <c:v>947</c:v>
                </c:pt>
                <c:pt idx="648">
                  <c:v>948</c:v>
                </c:pt>
                <c:pt idx="649">
                  <c:v>949</c:v>
                </c:pt>
                <c:pt idx="650">
                  <c:v>950</c:v>
                </c:pt>
                <c:pt idx="651">
                  <c:v>951</c:v>
                </c:pt>
                <c:pt idx="652">
                  <c:v>952</c:v>
                </c:pt>
                <c:pt idx="653">
                  <c:v>953</c:v>
                </c:pt>
                <c:pt idx="654">
                  <c:v>954</c:v>
                </c:pt>
                <c:pt idx="655">
                  <c:v>955</c:v>
                </c:pt>
                <c:pt idx="656">
                  <c:v>956</c:v>
                </c:pt>
                <c:pt idx="657">
                  <c:v>957</c:v>
                </c:pt>
                <c:pt idx="658">
                  <c:v>958</c:v>
                </c:pt>
                <c:pt idx="659">
                  <c:v>959</c:v>
                </c:pt>
                <c:pt idx="660">
                  <c:v>960</c:v>
                </c:pt>
                <c:pt idx="661">
                  <c:v>961</c:v>
                </c:pt>
                <c:pt idx="662">
                  <c:v>962</c:v>
                </c:pt>
                <c:pt idx="663">
                  <c:v>963</c:v>
                </c:pt>
                <c:pt idx="664">
                  <c:v>964</c:v>
                </c:pt>
                <c:pt idx="665">
                  <c:v>965</c:v>
                </c:pt>
                <c:pt idx="666">
                  <c:v>966</c:v>
                </c:pt>
                <c:pt idx="667">
                  <c:v>967</c:v>
                </c:pt>
                <c:pt idx="668">
                  <c:v>968</c:v>
                </c:pt>
                <c:pt idx="669">
                  <c:v>969</c:v>
                </c:pt>
                <c:pt idx="670">
                  <c:v>970</c:v>
                </c:pt>
                <c:pt idx="671">
                  <c:v>971</c:v>
                </c:pt>
                <c:pt idx="672">
                  <c:v>972</c:v>
                </c:pt>
                <c:pt idx="673">
                  <c:v>973</c:v>
                </c:pt>
                <c:pt idx="674">
                  <c:v>974</c:v>
                </c:pt>
                <c:pt idx="675">
                  <c:v>975</c:v>
                </c:pt>
                <c:pt idx="676">
                  <c:v>976</c:v>
                </c:pt>
                <c:pt idx="677">
                  <c:v>977</c:v>
                </c:pt>
                <c:pt idx="678">
                  <c:v>978</c:v>
                </c:pt>
                <c:pt idx="679">
                  <c:v>979</c:v>
                </c:pt>
                <c:pt idx="680">
                  <c:v>980</c:v>
                </c:pt>
                <c:pt idx="681">
                  <c:v>981</c:v>
                </c:pt>
                <c:pt idx="682">
                  <c:v>982</c:v>
                </c:pt>
                <c:pt idx="683">
                  <c:v>983</c:v>
                </c:pt>
                <c:pt idx="684">
                  <c:v>984</c:v>
                </c:pt>
                <c:pt idx="685">
                  <c:v>985</c:v>
                </c:pt>
                <c:pt idx="686">
                  <c:v>986</c:v>
                </c:pt>
                <c:pt idx="687">
                  <c:v>987</c:v>
                </c:pt>
                <c:pt idx="688">
                  <c:v>988</c:v>
                </c:pt>
                <c:pt idx="689">
                  <c:v>989</c:v>
                </c:pt>
                <c:pt idx="690">
                  <c:v>990</c:v>
                </c:pt>
                <c:pt idx="691">
                  <c:v>991</c:v>
                </c:pt>
                <c:pt idx="692">
                  <c:v>992</c:v>
                </c:pt>
                <c:pt idx="693">
                  <c:v>993</c:v>
                </c:pt>
                <c:pt idx="694">
                  <c:v>994</c:v>
                </c:pt>
                <c:pt idx="695">
                  <c:v>995</c:v>
                </c:pt>
                <c:pt idx="696">
                  <c:v>996</c:v>
                </c:pt>
                <c:pt idx="697">
                  <c:v>997</c:v>
                </c:pt>
                <c:pt idx="698">
                  <c:v>998</c:v>
                </c:pt>
                <c:pt idx="699">
                  <c:v>999</c:v>
                </c:pt>
                <c:pt idx="700">
                  <c:v>1000</c:v>
                </c:pt>
                <c:pt idx="701">
                  <c:v>1001</c:v>
                </c:pt>
                <c:pt idx="702">
                  <c:v>1002</c:v>
                </c:pt>
                <c:pt idx="703">
                  <c:v>1003</c:v>
                </c:pt>
                <c:pt idx="704">
                  <c:v>1004</c:v>
                </c:pt>
                <c:pt idx="705">
                  <c:v>1005</c:v>
                </c:pt>
                <c:pt idx="706">
                  <c:v>1006</c:v>
                </c:pt>
                <c:pt idx="707">
                  <c:v>1007</c:v>
                </c:pt>
                <c:pt idx="708">
                  <c:v>1008</c:v>
                </c:pt>
                <c:pt idx="709">
                  <c:v>1009</c:v>
                </c:pt>
                <c:pt idx="710">
                  <c:v>1010</c:v>
                </c:pt>
                <c:pt idx="711">
                  <c:v>1011</c:v>
                </c:pt>
                <c:pt idx="712">
                  <c:v>1012</c:v>
                </c:pt>
                <c:pt idx="713">
                  <c:v>1013</c:v>
                </c:pt>
                <c:pt idx="714">
                  <c:v>1014</c:v>
                </c:pt>
                <c:pt idx="715">
                  <c:v>1015</c:v>
                </c:pt>
                <c:pt idx="716">
                  <c:v>1016</c:v>
                </c:pt>
                <c:pt idx="717">
                  <c:v>1017</c:v>
                </c:pt>
                <c:pt idx="718">
                  <c:v>1018</c:v>
                </c:pt>
                <c:pt idx="719">
                  <c:v>1019</c:v>
                </c:pt>
                <c:pt idx="720">
                  <c:v>1020</c:v>
                </c:pt>
                <c:pt idx="721">
                  <c:v>1021</c:v>
                </c:pt>
                <c:pt idx="722">
                  <c:v>1022</c:v>
                </c:pt>
                <c:pt idx="723">
                  <c:v>1023</c:v>
                </c:pt>
                <c:pt idx="724">
                  <c:v>1024</c:v>
                </c:pt>
                <c:pt idx="725">
                  <c:v>1025</c:v>
                </c:pt>
                <c:pt idx="726">
                  <c:v>1026</c:v>
                </c:pt>
                <c:pt idx="727">
                  <c:v>1027</c:v>
                </c:pt>
                <c:pt idx="728">
                  <c:v>1028</c:v>
                </c:pt>
                <c:pt idx="729">
                  <c:v>1029</c:v>
                </c:pt>
                <c:pt idx="730">
                  <c:v>1030</c:v>
                </c:pt>
                <c:pt idx="731">
                  <c:v>1031</c:v>
                </c:pt>
                <c:pt idx="732">
                  <c:v>1032</c:v>
                </c:pt>
                <c:pt idx="733">
                  <c:v>1033</c:v>
                </c:pt>
                <c:pt idx="734">
                  <c:v>1034</c:v>
                </c:pt>
                <c:pt idx="735">
                  <c:v>1035</c:v>
                </c:pt>
                <c:pt idx="736">
                  <c:v>1036</c:v>
                </c:pt>
                <c:pt idx="737">
                  <c:v>1037</c:v>
                </c:pt>
                <c:pt idx="738">
                  <c:v>1038</c:v>
                </c:pt>
                <c:pt idx="739">
                  <c:v>1039</c:v>
                </c:pt>
                <c:pt idx="740">
                  <c:v>1040</c:v>
                </c:pt>
                <c:pt idx="741">
                  <c:v>1041</c:v>
                </c:pt>
                <c:pt idx="742">
                  <c:v>1042</c:v>
                </c:pt>
                <c:pt idx="743">
                  <c:v>1043</c:v>
                </c:pt>
                <c:pt idx="744">
                  <c:v>1044</c:v>
                </c:pt>
                <c:pt idx="745">
                  <c:v>1045</c:v>
                </c:pt>
                <c:pt idx="746">
                  <c:v>1046</c:v>
                </c:pt>
                <c:pt idx="747">
                  <c:v>1047</c:v>
                </c:pt>
                <c:pt idx="748">
                  <c:v>1048</c:v>
                </c:pt>
                <c:pt idx="749">
                  <c:v>1049</c:v>
                </c:pt>
                <c:pt idx="750">
                  <c:v>1050</c:v>
                </c:pt>
                <c:pt idx="751">
                  <c:v>1051</c:v>
                </c:pt>
                <c:pt idx="752">
                  <c:v>1052</c:v>
                </c:pt>
                <c:pt idx="753">
                  <c:v>1053</c:v>
                </c:pt>
                <c:pt idx="754">
                  <c:v>1054</c:v>
                </c:pt>
                <c:pt idx="755">
                  <c:v>1055</c:v>
                </c:pt>
                <c:pt idx="756">
                  <c:v>1056</c:v>
                </c:pt>
                <c:pt idx="757">
                  <c:v>1057</c:v>
                </c:pt>
                <c:pt idx="758">
                  <c:v>1058</c:v>
                </c:pt>
                <c:pt idx="759">
                  <c:v>1059</c:v>
                </c:pt>
                <c:pt idx="760">
                  <c:v>1060</c:v>
                </c:pt>
                <c:pt idx="761">
                  <c:v>1061</c:v>
                </c:pt>
                <c:pt idx="762">
                  <c:v>1062</c:v>
                </c:pt>
                <c:pt idx="763">
                  <c:v>1063</c:v>
                </c:pt>
                <c:pt idx="764">
                  <c:v>1064</c:v>
                </c:pt>
                <c:pt idx="765">
                  <c:v>1065</c:v>
                </c:pt>
                <c:pt idx="766">
                  <c:v>1066</c:v>
                </c:pt>
                <c:pt idx="767">
                  <c:v>1067</c:v>
                </c:pt>
                <c:pt idx="768">
                  <c:v>1068</c:v>
                </c:pt>
                <c:pt idx="769">
                  <c:v>1069</c:v>
                </c:pt>
                <c:pt idx="770">
                  <c:v>1070</c:v>
                </c:pt>
                <c:pt idx="771">
                  <c:v>1071</c:v>
                </c:pt>
                <c:pt idx="772">
                  <c:v>1072</c:v>
                </c:pt>
                <c:pt idx="773">
                  <c:v>1073</c:v>
                </c:pt>
                <c:pt idx="774">
                  <c:v>1074</c:v>
                </c:pt>
                <c:pt idx="775">
                  <c:v>1075</c:v>
                </c:pt>
                <c:pt idx="776">
                  <c:v>1076</c:v>
                </c:pt>
                <c:pt idx="777">
                  <c:v>1077</c:v>
                </c:pt>
                <c:pt idx="778">
                  <c:v>1078</c:v>
                </c:pt>
                <c:pt idx="779">
                  <c:v>1079</c:v>
                </c:pt>
                <c:pt idx="780">
                  <c:v>1080</c:v>
                </c:pt>
                <c:pt idx="781">
                  <c:v>1081</c:v>
                </c:pt>
                <c:pt idx="782">
                  <c:v>1082</c:v>
                </c:pt>
                <c:pt idx="783">
                  <c:v>1083</c:v>
                </c:pt>
                <c:pt idx="784">
                  <c:v>1084</c:v>
                </c:pt>
                <c:pt idx="785">
                  <c:v>1085</c:v>
                </c:pt>
                <c:pt idx="786">
                  <c:v>1086</c:v>
                </c:pt>
                <c:pt idx="787">
                  <c:v>1087</c:v>
                </c:pt>
                <c:pt idx="788">
                  <c:v>1088</c:v>
                </c:pt>
                <c:pt idx="789">
                  <c:v>1089</c:v>
                </c:pt>
                <c:pt idx="790">
                  <c:v>1090</c:v>
                </c:pt>
                <c:pt idx="791">
                  <c:v>1091</c:v>
                </c:pt>
                <c:pt idx="792">
                  <c:v>1092</c:v>
                </c:pt>
                <c:pt idx="793">
                  <c:v>1093</c:v>
                </c:pt>
                <c:pt idx="794">
                  <c:v>1094</c:v>
                </c:pt>
                <c:pt idx="795">
                  <c:v>1095</c:v>
                </c:pt>
                <c:pt idx="796">
                  <c:v>1096</c:v>
                </c:pt>
                <c:pt idx="797">
                  <c:v>1097</c:v>
                </c:pt>
                <c:pt idx="798">
                  <c:v>1098</c:v>
                </c:pt>
                <c:pt idx="799">
                  <c:v>1099</c:v>
                </c:pt>
                <c:pt idx="800">
                  <c:v>1100</c:v>
                </c:pt>
              </c:numCache>
            </c:numRef>
          </c:xVal>
          <c:yVal>
            <c:numRef>
              <c:f>'[Chart in Microsoft Word]photochrom-red-abs-xylene BG'!$D$36:$D$836</c:f>
              <c:numCache>
                <c:formatCode>General</c:formatCode>
                <c:ptCount val="801"/>
                <c:pt idx="0">
                  <c:v>0.14299999999999999</c:v>
                </c:pt>
                <c:pt idx="1">
                  <c:v>0.152</c:v>
                </c:pt>
                <c:pt idx="2">
                  <c:v>0.14299999999999999</c:v>
                </c:pt>
                <c:pt idx="3">
                  <c:v>0.14299999999999999</c:v>
                </c:pt>
                <c:pt idx="4">
                  <c:v>0.14299999999999999</c:v>
                </c:pt>
                <c:pt idx="5">
                  <c:v>0.151</c:v>
                </c:pt>
                <c:pt idx="6">
                  <c:v>0.14299999999999999</c:v>
                </c:pt>
                <c:pt idx="7">
                  <c:v>0.14299999999999999</c:v>
                </c:pt>
                <c:pt idx="8">
                  <c:v>0.14299999999999999</c:v>
                </c:pt>
                <c:pt idx="9">
                  <c:v>0.14299999999999999</c:v>
                </c:pt>
                <c:pt idx="10">
                  <c:v>0.14299999999999999</c:v>
                </c:pt>
                <c:pt idx="11">
                  <c:v>0.14499999999999999</c:v>
                </c:pt>
                <c:pt idx="12">
                  <c:v>0.14299999999999999</c:v>
                </c:pt>
                <c:pt idx="13">
                  <c:v>0.16300000000000001</c:v>
                </c:pt>
                <c:pt idx="14">
                  <c:v>0.14099999999999999</c:v>
                </c:pt>
                <c:pt idx="15">
                  <c:v>0.14299999999999999</c:v>
                </c:pt>
                <c:pt idx="16">
                  <c:v>0.14299999999999999</c:v>
                </c:pt>
                <c:pt idx="17">
                  <c:v>0.14299999999999999</c:v>
                </c:pt>
                <c:pt idx="18">
                  <c:v>0.14299999999999999</c:v>
                </c:pt>
                <c:pt idx="19">
                  <c:v>0.14299999999999999</c:v>
                </c:pt>
                <c:pt idx="20">
                  <c:v>0.14299999999999999</c:v>
                </c:pt>
                <c:pt idx="21">
                  <c:v>0.14299999999999999</c:v>
                </c:pt>
                <c:pt idx="22">
                  <c:v>0.14299999999999999</c:v>
                </c:pt>
                <c:pt idx="23">
                  <c:v>0.14299999999999999</c:v>
                </c:pt>
                <c:pt idx="24">
                  <c:v>0.14299999999999999</c:v>
                </c:pt>
                <c:pt idx="25">
                  <c:v>0.14299999999999999</c:v>
                </c:pt>
                <c:pt idx="26">
                  <c:v>0.14299999999999999</c:v>
                </c:pt>
                <c:pt idx="27">
                  <c:v>0.14299999999999999</c:v>
                </c:pt>
                <c:pt idx="28">
                  <c:v>0.14299999999999999</c:v>
                </c:pt>
                <c:pt idx="29">
                  <c:v>0.14299999999999999</c:v>
                </c:pt>
                <c:pt idx="30">
                  <c:v>0.14299999999999999</c:v>
                </c:pt>
                <c:pt idx="31">
                  <c:v>0.14299999999999999</c:v>
                </c:pt>
                <c:pt idx="32">
                  <c:v>0.14299999999999999</c:v>
                </c:pt>
                <c:pt idx="33">
                  <c:v>0.17299999999999999</c:v>
                </c:pt>
                <c:pt idx="34">
                  <c:v>0.14299999999999999</c:v>
                </c:pt>
                <c:pt idx="35">
                  <c:v>0.153</c:v>
                </c:pt>
                <c:pt idx="36">
                  <c:v>0.153</c:v>
                </c:pt>
                <c:pt idx="37">
                  <c:v>0.184</c:v>
                </c:pt>
                <c:pt idx="38">
                  <c:v>0.14299999999999999</c:v>
                </c:pt>
                <c:pt idx="39">
                  <c:v>0.14299999999999999</c:v>
                </c:pt>
                <c:pt idx="40">
                  <c:v>0.14299999999999999</c:v>
                </c:pt>
                <c:pt idx="41">
                  <c:v>0.14299999999999999</c:v>
                </c:pt>
                <c:pt idx="42">
                  <c:v>0.14299999999999999</c:v>
                </c:pt>
                <c:pt idx="43">
                  <c:v>0.14299999999999999</c:v>
                </c:pt>
                <c:pt idx="44">
                  <c:v>0.14299999999999999</c:v>
                </c:pt>
                <c:pt idx="45">
                  <c:v>0.14299999999999999</c:v>
                </c:pt>
                <c:pt idx="46">
                  <c:v>0.14299999999999999</c:v>
                </c:pt>
                <c:pt idx="47">
                  <c:v>0.14299999999999999</c:v>
                </c:pt>
                <c:pt idx="48">
                  <c:v>0.14299999999999999</c:v>
                </c:pt>
                <c:pt idx="49">
                  <c:v>0.14299999999999999</c:v>
                </c:pt>
                <c:pt idx="50">
                  <c:v>0.14299999999999999</c:v>
                </c:pt>
                <c:pt idx="51">
                  <c:v>0.14299999999999999</c:v>
                </c:pt>
                <c:pt idx="52">
                  <c:v>0.14299999999999999</c:v>
                </c:pt>
                <c:pt idx="53">
                  <c:v>0.14299999999999999</c:v>
                </c:pt>
                <c:pt idx="54">
                  <c:v>0.14299999999999999</c:v>
                </c:pt>
                <c:pt idx="55">
                  <c:v>0.14299999999999999</c:v>
                </c:pt>
                <c:pt idx="56">
                  <c:v>0.14299999999999999</c:v>
                </c:pt>
                <c:pt idx="57">
                  <c:v>0.14299999999999999</c:v>
                </c:pt>
                <c:pt idx="58">
                  <c:v>0.14299999999999999</c:v>
                </c:pt>
                <c:pt idx="59">
                  <c:v>0.14299999999999999</c:v>
                </c:pt>
                <c:pt idx="60">
                  <c:v>0.14299999999999999</c:v>
                </c:pt>
                <c:pt idx="61">
                  <c:v>0.14299999999999999</c:v>
                </c:pt>
                <c:pt idx="62">
                  <c:v>0.14299999999999999</c:v>
                </c:pt>
                <c:pt idx="63">
                  <c:v>0.14299999999999999</c:v>
                </c:pt>
                <c:pt idx="64">
                  <c:v>0.14299999999999999</c:v>
                </c:pt>
                <c:pt idx="65">
                  <c:v>0.14299999999999999</c:v>
                </c:pt>
                <c:pt idx="66">
                  <c:v>0.14299999999999999</c:v>
                </c:pt>
                <c:pt idx="67">
                  <c:v>0.14299999999999999</c:v>
                </c:pt>
                <c:pt idx="68">
                  <c:v>0.14299999999999999</c:v>
                </c:pt>
                <c:pt idx="69">
                  <c:v>0.14299999999999999</c:v>
                </c:pt>
                <c:pt idx="70">
                  <c:v>0.14299999999999999</c:v>
                </c:pt>
                <c:pt idx="71">
                  <c:v>0.14299999999999999</c:v>
                </c:pt>
                <c:pt idx="72">
                  <c:v>0.14299999999999999</c:v>
                </c:pt>
                <c:pt idx="73">
                  <c:v>0.14299999999999999</c:v>
                </c:pt>
                <c:pt idx="74">
                  <c:v>0.14299999999999999</c:v>
                </c:pt>
                <c:pt idx="75">
                  <c:v>0.14299999999999999</c:v>
                </c:pt>
                <c:pt idx="76">
                  <c:v>0.14299999999999999</c:v>
                </c:pt>
                <c:pt idx="77">
                  <c:v>0.14299999999999999</c:v>
                </c:pt>
                <c:pt idx="78">
                  <c:v>0.14299999999999999</c:v>
                </c:pt>
                <c:pt idx="79">
                  <c:v>0.14299999999999999</c:v>
                </c:pt>
                <c:pt idx="80">
                  <c:v>0.14299999999999999</c:v>
                </c:pt>
                <c:pt idx="81">
                  <c:v>0.14299999999999999</c:v>
                </c:pt>
                <c:pt idx="82">
                  <c:v>0.14299999999999999</c:v>
                </c:pt>
                <c:pt idx="83">
                  <c:v>0.14299999999999999</c:v>
                </c:pt>
                <c:pt idx="84">
                  <c:v>0.14299999999999999</c:v>
                </c:pt>
                <c:pt idx="85">
                  <c:v>0.14299999999999999</c:v>
                </c:pt>
                <c:pt idx="86">
                  <c:v>0.14299999999999999</c:v>
                </c:pt>
                <c:pt idx="87">
                  <c:v>0.14299999999999999</c:v>
                </c:pt>
                <c:pt idx="88">
                  <c:v>0.14299999999999999</c:v>
                </c:pt>
                <c:pt idx="89">
                  <c:v>0.14299999999999999</c:v>
                </c:pt>
                <c:pt idx="90">
                  <c:v>0.14299999999999999</c:v>
                </c:pt>
                <c:pt idx="91">
                  <c:v>0.14299999999999999</c:v>
                </c:pt>
                <c:pt idx="92">
                  <c:v>0.14299999999999999</c:v>
                </c:pt>
                <c:pt idx="93">
                  <c:v>0.14299999999999999</c:v>
                </c:pt>
                <c:pt idx="94">
                  <c:v>0.14299999999999999</c:v>
                </c:pt>
                <c:pt idx="95">
                  <c:v>0.14299999999999999</c:v>
                </c:pt>
                <c:pt idx="96">
                  <c:v>0.14299999999999999</c:v>
                </c:pt>
                <c:pt idx="97">
                  <c:v>0.14299999999999999</c:v>
                </c:pt>
                <c:pt idx="98">
                  <c:v>0.14299999999999999</c:v>
                </c:pt>
                <c:pt idx="99">
                  <c:v>0.14299999999999999</c:v>
                </c:pt>
                <c:pt idx="100">
                  <c:v>0.14299999999999999</c:v>
                </c:pt>
                <c:pt idx="101">
                  <c:v>0.14099999999999999</c:v>
                </c:pt>
                <c:pt idx="102">
                  <c:v>0.14299999999999999</c:v>
                </c:pt>
                <c:pt idx="103">
                  <c:v>0.14000000000000001</c:v>
                </c:pt>
                <c:pt idx="104">
                  <c:v>0.14299999999999999</c:v>
                </c:pt>
                <c:pt idx="105">
                  <c:v>0.14299999999999999</c:v>
                </c:pt>
                <c:pt idx="106">
                  <c:v>0.13900000000000001</c:v>
                </c:pt>
                <c:pt idx="107">
                  <c:v>0.14299999999999999</c:v>
                </c:pt>
                <c:pt idx="108">
                  <c:v>0.14299999999999999</c:v>
                </c:pt>
                <c:pt idx="109">
                  <c:v>0.13800000000000001</c:v>
                </c:pt>
                <c:pt idx="110">
                  <c:v>0.14299999999999999</c:v>
                </c:pt>
                <c:pt idx="111">
                  <c:v>0.14299999999999999</c:v>
                </c:pt>
                <c:pt idx="112">
                  <c:v>0.14299999999999999</c:v>
                </c:pt>
                <c:pt idx="113">
                  <c:v>0.14299999999999999</c:v>
                </c:pt>
                <c:pt idx="114">
                  <c:v>0.14299999999999999</c:v>
                </c:pt>
                <c:pt idx="115">
                  <c:v>0.14299999999999999</c:v>
                </c:pt>
                <c:pt idx="116">
                  <c:v>0.14299999999999999</c:v>
                </c:pt>
                <c:pt idx="117">
                  <c:v>0.14299999999999999</c:v>
                </c:pt>
                <c:pt idx="118">
                  <c:v>0.13800000000000001</c:v>
                </c:pt>
                <c:pt idx="119">
                  <c:v>0.14299999999999999</c:v>
                </c:pt>
                <c:pt idx="120">
                  <c:v>0.14299999999999999</c:v>
                </c:pt>
                <c:pt idx="121">
                  <c:v>0.14699999999999999</c:v>
                </c:pt>
                <c:pt idx="122">
                  <c:v>0.14299999999999999</c:v>
                </c:pt>
                <c:pt idx="123">
                  <c:v>0.14299999999999999</c:v>
                </c:pt>
                <c:pt idx="124">
                  <c:v>0.14299999999999999</c:v>
                </c:pt>
                <c:pt idx="125">
                  <c:v>0.151</c:v>
                </c:pt>
                <c:pt idx="126">
                  <c:v>0.14299999999999999</c:v>
                </c:pt>
                <c:pt idx="127">
                  <c:v>0.153</c:v>
                </c:pt>
                <c:pt idx="128">
                  <c:v>0.14380000000000001</c:v>
                </c:pt>
                <c:pt idx="129">
                  <c:v>0.1439</c:v>
                </c:pt>
                <c:pt idx="130">
                  <c:v>0.1399</c:v>
                </c:pt>
                <c:pt idx="131">
                  <c:v>0.1484</c:v>
                </c:pt>
                <c:pt idx="132">
                  <c:v>0.1479</c:v>
                </c:pt>
                <c:pt idx="133">
                  <c:v>0.14660000000000001</c:v>
                </c:pt>
                <c:pt idx="134">
                  <c:v>0.1431</c:v>
                </c:pt>
                <c:pt idx="135">
                  <c:v>0.14199999999999999</c:v>
                </c:pt>
                <c:pt idx="136">
                  <c:v>0.1396</c:v>
                </c:pt>
                <c:pt idx="137">
                  <c:v>0.14330000000000001</c:v>
                </c:pt>
                <c:pt idx="138">
                  <c:v>0.14380000000000001</c:v>
                </c:pt>
                <c:pt idx="139">
                  <c:v>0.14069999999999999</c:v>
                </c:pt>
                <c:pt idx="140">
                  <c:v>0.14499999999999999</c:v>
                </c:pt>
                <c:pt idx="141">
                  <c:v>0.1454</c:v>
                </c:pt>
                <c:pt idx="142">
                  <c:v>0.14499999999999999</c:v>
                </c:pt>
                <c:pt idx="143">
                  <c:v>0.1479</c:v>
                </c:pt>
                <c:pt idx="144">
                  <c:v>0.14829999999999999</c:v>
                </c:pt>
                <c:pt idx="145">
                  <c:v>0.15040000000000001</c:v>
                </c:pt>
                <c:pt idx="146">
                  <c:v>0.1507</c:v>
                </c:pt>
                <c:pt idx="147">
                  <c:v>0.1517</c:v>
                </c:pt>
                <c:pt idx="148">
                  <c:v>0.1527</c:v>
                </c:pt>
                <c:pt idx="149">
                  <c:v>0.15440000000000001</c:v>
                </c:pt>
                <c:pt idx="150">
                  <c:v>0.1578</c:v>
                </c:pt>
                <c:pt idx="151">
                  <c:v>0.15709999999999999</c:v>
                </c:pt>
                <c:pt idx="152">
                  <c:v>0.1588</c:v>
                </c:pt>
                <c:pt idx="153">
                  <c:v>0.16039999999999999</c:v>
                </c:pt>
                <c:pt idx="154">
                  <c:v>0.16209999999999999</c:v>
                </c:pt>
                <c:pt idx="155">
                  <c:v>0.16700000000000001</c:v>
                </c:pt>
                <c:pt idx="156">
                  <c:v>0.16619999999999999</c:v>
                </c:pt>
                <c:pt idx="157">
                  <c:v>0.16700000000000001</c:v>
                </c:pt>
                <c:pt idx="158">
                  <c:v>0.17030000000000001</c:v>
                </c:pt>
                <c:pt idx="159">
                  <c:v>0.17119999999999999</c:v>
                </c:pt>
                <c:pt idx="160">
                  <c:v>0.17199999999999999</c:v>
                </c:pt>
                <c:pt idx="161">
                  <c:v>0.17610000000000001</c:v>
                </c:pt>
                <c:pt idx="162">
                  <c:v>0.17449999999999999</c:v>
                </c:pt>
                <c:pt idx="163">
                  <c:v>0.1784</c:v>
                </c:pt>
                <c:pt idx="164">
                  <c:v>0.1784</c:v>
                </c:pt>
                <c:pt idx="165">
                  <c:v>0.18049999999999999</c:v>
                </c:pt>
                <c:pt idx="166">
                  <c:v>0.18390000000000001</c:v>
                </c:pt>
                <c:pt idx="167">
                  <c:v>0.18229999999999999</c:v>
                </c:pt>
                <c:pt idx="168">
                  <c:v>0.18340000000000001</c:v>
                </c:pt>
                <c:pt idx="169">
                  <c:v>0.18840000000000001</c:v>
                </c:pt>
                <c:pt idx="170">
                  <c:v>0.19170000000000001</c:v>
                </c:pt>
                <c:pt idx="171">
                  <c:v>0.19120000000000001</c:v>
                </c:pt>
                <c:pt idx="172">
                  <c:v>0.19320000000000001</c:v>
                </c:pt>
                <c:pt idx="173">
                  <c:v>0.1961</c:v>
                </c:pt>
                <c:pt idx="174">
                  <c:v>0.19739999999999999</c:v>
                </c:pt>
                <c:pt idx="175">
                  <c:v>0.1986</c:v>
                </c:pt>
                <c:pt idx="176">
                  <c:v>0.20250000000000001</c:v>
                </c:pt>
                <c:pt idx="177">
                  <c:v>0.2031</c:v>
                </c:pt>
                <c:pt idx="178">
                  <c:v>0.20569999999999999</c:v>
                </c:pt>
                <c:pt idx="179">
                  <c:v>0.2079</c:v>
                </c:pt>
                <c:pt idx="180">
                  <c:v>0.21160000000000001</c:v>
                </c:pt>
                <c:pt idx="181">
                  <c:v>0.21210000000000001</c:v>
                </c:pt>
                <c:pt idx="182">
                  <c:v>0.21310000000000001</c:v>
                </c:pt>
                <c:pt idx="183">
                  <c:v>0.2157</c:v>
                </c:pt>
                <c:pt idx="184">
                  <c:v>0.22</c:v>
                </c:pt>
                <c:pt idx="185">
                  <c:v>0.2215</c:v>
                </c:pt>
                <c:pt idx="186">
                  <c:v>0.223</c:v>
                </c:pt>
                <c:pt idx="187">
                  <c:v>0.22600000000000001</c:v>
                </c:pt>
                <c:pt idx="188">
                  <c:v>0.22750000000000001</c:v>
                </c:pt>
                <c:pt idx="189">
                  <c:v>0.2298</c:v>
                </c:pt>
                <c:pt idx="190">
                  <c:v>0.2326</c:v>
                </c:pt>
                <c:pt idx="191">
                  <c:v>0.2354</c:v>
                </c:pt>
                <c:pt idx="192">
                  <c:v>0.23669999999999999</c:v>
                </c:pt>
                <c:pt idx="193">
                  <c:v>0.23949999999999999</c:v>
                </c:pt>
                <c:pt idx="194">
                  <c:v>0.2437</c:v>
                </c:pt>
                <c:pt idx="195">
                  <c:v>0.24490000000000001</c:v>
                </c:pt>
                <c:pt idx="196">
                  <c:v>0.2475</c:v>
                </c:pt>
                <c:pt idx="197">
                  <c:v>0.24929999999999999</c:v>
                </c:pt>
                <c:pt idx="198">
                  <c:v>0.25190000000000001</c:v>
                </c:pt>
                <c:pt idx="199">
                  <c:v>0.25369999999999998</c:v>
                </c:pt>
                <c:pt idx="200">
                  <c:v>0.25619999999999998</c:v>
                </c:pt>
                <c:pt idx="201">
                  <c:v>0.26</c:v>
                </c:pt>
                <c:pt idx="202">
                  <c:v>0.26169999999999999</c:v>
                </c:pt>
                <c:pt idx="203">
                  <c:v>0.26700000000000002</c:v>
                </c:pt>
                <c:pt idx="204">
                  <c:v>0.26640000000000003</c:v>
                </c:pt>
                <c:pt idx="205">
                  <c:v>0.2702</c:v>
                </c:pt>
                <c:pt idx="206">
                  <c:v>0.27239999999999998</c:v>
                </c:pt>
                <c:pt idx="207">
                  <c:v>0.27550000000000002</c:v>
                </c:pt>
                <c:pt idx="208">
                  <c:v>0.27989999999999998</c:v>
                </c:pt>
                <c:pt idx="209">
                  <c:v>0.28199999999999997</c:v>
                </c:pt>
                <c:pt idx="210">
                  <c:v>0.2858</c:v>
                </c:pt>
                <c:pt idx="211">
                  <c:v>0.28939999999999999</c:v>
                </c:pt>
                <c:pt idx="212">
                  <c:v>0.29160000000000003</c:v>
                </c:pt>
                <c:pt idx="213">
                  <c:v>0.29520000000000002</c:v>
                </c:pt>
                <c:pt idx="214">
                  <c:v>0.2974</c:v>
                </c:pt>
                <c:pt idx="215">
                  <c:v>0.30249999999999999</c:v>
                </c:pt>
                <c:pt idx="216">
                  <c:v>0.3039</c:v>
                </c:pt>
                <c:pt idx="217">
                  <c:v>0.30830000000000002</c:v>
                </c:pt>
                <c:pt idx="218">
                  <c:v>0.30980000000000002</c:v>
                </c:pt>
                <c:pt idx="219">
                  <c:v>0.31419999999999998</c:v>
                </c:pt>
                <c:pt idx="220">
                  <c:v>0.31640000000000001</c:v>
                </c:pt>
                <c:pt idx="221">
                  <c:v>0.32079999999999997</c:v>
                </c:pt>
                <c:pt idx="222">
                  <c:v>0.32450000000000001</c:v>
                </c:pt>
                <c:pt idx="223">
                  <c:v>0.32600000000000001</c:v>
                </c:pt>
                <c:pt idx="224">
                  <c:v>0.32829999999999998</c:v>
                </c:pt>
                <c:pt idx="225">
                  <c:v>0.33129999999999998</c:v>
                </c:pt>
                <c:pt idx="226">
                  <c:v>0.33350000000000002</c:v>
                </c:pt>
                <c:pt idx="227">
                  <c:v>0.33589999999999998</c:v>
                </c:pt>
                <c:pt idx="228">
                  <c:v>0.33900000000000002</c:v>
                </c:pt>
                <c:pt idx="229">
                  <c:v>0.34139999999999998</c:v>
                </c:pt>
                <c:pt idx="230">
                  <c:v>0.34300000000000003</c:v>
                </c:pt>
                <c:pt idx="231">
                  <c:v>0.34620000000000001</c:v>
                </c:pt>
                <c:pt idx="232">
                  <c:v>0.34699999999999998</c:v>
                </c:pt>
                <c:pt idx="233">
                  <c:v>0.34949999999999998</c:v>
                </c:pt>
                <c:pt idx="234">
                  <c:v>0.34970000000000001</c:v>
                </c:pt>
                <c:pt idx="235">
                  <c:v>0.35220000000000001</c:v>
                </c:pt>
                <c:pt idx="236">
                  <c:v>0.35149999999999998</c:v>
                </c:pt>
                <c:pt idx="237">
                  <c:v>0.35249999999999998</c:v>
                </c:pt>
                <c:pt idx="238">
                  <c:v>0.35439999999999999</c:v>
                </c:pt>
                <c:pt idx="239">
                  <c:v>0.35460000000000003</c:v>
                </c:pt>
                <c:pt idx="240">
                  <c:v>0.3538</c:v>
                </c:pt>
                <c:pt idx="241">
                  <c:v>0.35659999999999997</c:v>
                </c:pt>
                <c:pt idx="242">
                  <c:v>0.35659999999999997</c:v>
                </c:pt>
                <c:pt idx="243">
                  <c:v>0.35420000000000001</c:v>
                </c:pt>
                <c:pt idx="244">
                  <c:v>0.35510000000000003</c:v>
                </c:pt>
                <c:pt idx="245">
                  <c:v>0.35349999999999998</c:v>
                </c:pt>
                <c:pt idx="246">
                  <c:v>0.35589999999999999</c:v>
                </c:pt>
                <c:pt idx="247">
                  <c:v>0.35570000000000002</c:v>
                </c:pt>
                <c:pt idx="248">
                  <c:v>0.35310000000000002</c:v>
                </c:pt>
                <c:pt idx="249">
                  <c:v>0.35849999999999999</c:v>
                </c:pt>
                <c:pt idx="250">
                  <c:v>0.36</c:v>
                </c:pt>
                <c:pt idx="251">
                  <c:v>0.36180000000000001</c:v>
                </c:pt>
                <c:pt idx="252">
                  <c:v>0.3674</c:v>
                </c:pt>
                <c:pt idx="253">
                  <c:v>0.36630000000000001</c:v>
                </c:pt>
                <c:pt idx="254">
                  <c:v>0.36649999999999999</c:v>
                </c:pt>
                <c:pt idx="255">
                  <c:v>0.3674</c:v>
                </c:pt>
                <c:pt idx="256">
                  <c:v>0.36680000000000001</c:v>
                </c:pt>
                <c:pt idx="257">
                  <c:v>0.36759999999999998</c:v>
                </c:pt>
                <c:pt idx="258">
                  <c:v>0.37569999999999998</c:v>
                </c:pt>
                <c:pt idx="259">
                  <c:v>0.37469999999999998</c:v>
                </c:pt>
                <c:pt idx="260">
                  <c:v>0.36609999999999998</c:v>
                </c:pt>
                <c:pt idx="261">
                  <c:v>0.36559999999999998</c:v>
                </c:pt>
                <c:pt idx="262">
                  <c:v>0.36919999999999997</c:v>
                </c:pt>
                <c:pt idx="263">
                  <c:v>0.3644</c:v>
                </c:pt>
                <c:pt idx="264">
                  <c:v>0.35570000000000002</c:v>
                </c:pt>
                <c:pt idx="265">
                  <c:v>0.35349999999999998</c:v>
                </c:pt>
                <c:pt idx="266">
                  <c:v>0.35089999999999999</c:v>
                </c:pt>
                <c:pt idx="267">
                  <c:v>0.34279999999999999</c:v>
                </c:pt>
                <c:pt idx="268">
                  <c:v>0.34410000000000002</c:v>
                </c:pt>
                <c:pt idx="269">
                  <c:v>0.33639999999999998</c:v>
                </c:pt>
                <c:pt idx="270">
                  <c:v>0.33239999999999997</c:v>
                </c:pt>
                <c:pt idx="271">
                  <c:v>0.3286</c:v>
                </c:pt>
                <c:pt idx="272">
                  <c:v>0.32300000000000001</c:v>
                </c:pt>
                <c:pt idx="273">
                  <c:v>0.31940000000000002</c:v>
                </c:pt>
                <c:pt idx="274">
                  <c:v>0.31259999999999999</c:v>
                </c:pt>
                <c:pt idx="275">
                  <c:v>0.30590000000000001</c:v>
                </c:pt>
                <c:pt idx="276">
                  <c:v>0.30259999999999998</c:v>
                </c:pt>
                <c:pt idx="277">
                  <c:v>0.29630000000000001</c:v>
                </c:pt>
                <c:pt idx="278">
                  <c:v>0.28699999999999998</c:v>
                </c:pt>
                <c:pt idx="279">
                  <c:v>0.28410000000000002</c:v>
                </c:pt>
                <c:pt idx="280">
                  <c:v>0.27829999999999999</c:v>
                </c:pt>
                <c:pt idx="281">
                  <c:v>0.27260000000000001</c:v>
                </c:pt>
                <c:pt idx="282">
                  <c:v>0.2671</c:v>
                </c:pt>
                <c:pt idx="283">
                  <c:v>0.26300000000000001</c:v>
                </c:pt>
                <c:pt idx="284">
                  <c:v>0.25650000000000001</c:v>
                </c:pt>
                <c:pt idx="285">
                  <c:v>0.24840000000000001</c:v>
                </c:pt>
                <c:pt idx="286">
                  <c:v>0.24079999999999999</c:v>
                </c:pt>
                <c:pt idx="287">
                  <c:v>0.23860000000000001</c:v>
                </c:pt>
                <c:pt idx="288">
                  <c:v>0.23130000000000001</c:v>
                </c:pt>
                <c:pt idx="289">
                  <c:v>0.2228</c:v>
                </c:pt>
                <c:pt idx="290">
                  <c:v>0.21840000000000001</c:v>
                </c:pt>
                <c:pt idx="291">
                  <c:v>0.21410000000000001</c:v>
                </c:pt>
                <c:pt idx="292">
                  <c:v>0.20849999999999999</c:v>
                </c:pt>
                <c:pt idx="293">
                  <c:v>0.20349999999999999</c:v>
                </c:pt>
                <c:pt idx="294">
                  <c:v>0.19670000000000001</c:v>
                </c:pt>
                <c:pt idx="295">
                  <c:v>0.19059999999999999</c:v>
                </c:pt>
                <c:pt idx="296">
                  <c:v>0.18540000000000001</c:v>
                </c:pt>
                <c:pt idx="297">
                  <c:v>0.17960000000000001</c:v>
                </c:pt>
                <c:pt idx="298">
                  <c:v>0.17469999999999999</c:v>
                </c:pt>
                <c:pt idx="299">
                  <c:v>0.16769999999999999</c:v>
                </c:pt>
                <c:pt idx="300">
                  <c:v>0.1623</c:v>
                </c:pt>
                <c:pt idx="301">
                  <c:v>0.15629999999999999</c:v>
                </c:pt>
                <c:pt idx="302">
                  <c:v>0.15310000000000001</c:v>
                </c:pt>
                <c:pt idx="303">
                  <c:v>0.1467</c:v>
                </c:pt>
                <c:pt idx="304">
                  <c:v>0.14230000000000001</c:v>
                </c:pt>
                <c:pt idx="305">
                  <c:v>0.13739999999999999</c:v>
                </c:pt>
                <c:pt idx="306">
                  <c:v>0.1318</c:v>
                </c:pt>
                <c:pt idx="307">
                  <c:v>0.129</c:v>
                </c:pt>
                <c:pt idx="308">
                  <c:v>0.1249</c:v>
                </c:pt>
                <c:pt idx="309">
                  <c:v>0.12089999999999999</c:v>
                </c:pt>
                <c:pt idx="310">
                  <c:v>0.1152</c:v>
                </c:pt>
                <c:pt idx="311">
                  <c:v>0.113</c:v>
                </c:pt>
                <c:pt idx="312">
                  <c:v>0.1105</c:v>
                </c:pt>
                <c:pt idx="313">
                  <c:v>0.1067</c:v>
                </c:pt>
                <c:pt idx="314">
                  <c:v>0.1046</c:v>
                </c:pt>
                <c:pt idx="315">
                  <c:v>9.7900000000000001E-2</c:v>
                </c:pt>
                <c:pt idx="316">
                  <c:v>9.7199999999999995E-2</c:v>
                </c:pt>
                <c:pt idx="317">
                  <c:v>9.2299999999999993E-2</c:v>
                </c:pt>
                <c:pt idx="318">
                  <c:v>9.0399999999999994E-2</c:v>
                </c:pt>
                <c:pt idx="319">
                  <c:v>8.8200000000000001E-2</c:v>
                </c:pt>
                <c:pt idx="320">
                  <c:v>8.6599999999999996E-2</c:v>
                </c:pt>
                <c:pt idx="321">
                  <c:v>8.1799999999999998E-2</c:v>
                </c:pt>
                <c:pt idx="322">
                  <c:v>8.1299999999999997E-2</c:v>
                </c:pt>
                <c:pt idx="323">
                  <c:v>7.9399999999999998E-2</c:v>
                </c:pt>
                <c:pt idx="324">
                  <c:v>7.6300000000000007E-2</c:v>
                </c:pt>
                <c:pt idx="325">
                  <c:v>7.46E-2</c:v>
                </c:pt>
                <c:pt idx="326">
                  <c:v>7.2800000000000004E-2</c:v>
                </c:pt>
                <c:pt idx="327">
                  <c:v>7.2599999999999998E-2</c:v>
                </c:pt>
                <c:pt idx="328">
                  <c:v>6.9500000000000006E-2</c:v>
                </c:pt>
                <c:pt idx="329">
                  <c:v>6.7799999999999999E-2</c:v>
                </c:pt>
                <c:pt idx="330">
                  <c:v>6.7799999999999999E-2</c:v>
                </c:pt>
                <c:pt idx="331">
                  <c:v>6.3299999999999995E-2</c:v>
                </c:pt>
                <c:pt idx="332">
                  <c:v>6.3100000000000003E-2</c:v>
                </c:pt>
                <c:pt idx="333">
                  <c:v>6.1699999999999998E-2</c:v>
                </c:pt>
                <c:pt idx="334">
                  <c:v>6.1499999999999999E-2</c:v>
                </c:pt>
                <c:pt idx="335">
                  <c:v>6.13E-2</c:v>
                </c:pt>
                <c:pt idx="336">
                  <c:v>5.9799999999999999E-2</c:v>
                </c:pt>
                <c:pt idx="337">
                  <c:v>5.7099999999999998E-2</c:v>
                </c:pt>
                <c:pt idx="338">
                  <c:v>5.6899999999999999E-2</c:v>
                </c:pt>
                <c:pt idx="339">
                  <c:v>5.5500000000000001E-2</c:v>
                </c:pt>
                <c:pt idx="340">
                  <c:v>5.3999999999999999E-2</c:v>
                </c:pt>
                <c:pt idx="341">
                  <c:v>5.5300000000000002E-2</c:v>
                </c:pt>
                <c:pt idx="342">
                  <c:v>5.3900000000000003E-2</c:v>
                </c:pt>
                <c:pt idx="343">
                  <c:v>5.2400000000000002E-2</c:v>
                </c:pt>
                <c:pt idx="344">
                  <c:v>5.0999999999999997E-2</c:v>
                </c:pt>
                <c:pt idx="345">
                  <c:v>5.0999999999999997E-2</c:v>
                </c:pt>
                <c:pt idx="346">
                  <c:v>5.0999999999999997E-2</c:v>
                </c:pt>
                <c:pt idx="347">
                  <c:v>5.0999999999999997E-2</c:v>
                </c:pt>
                <c:pt idx="348">
                  <c:v>4.9599999999999998E-2</c:v>
                </c:pt>
                <c:pt idx="349">
                  <c:v>4.82E-2</c:v>
                </c:pt>
                <c:pt idx="350">
                  <c:v>4.82E-2</c:v>
                </c:pt>
                <c:pt idx="351">
                  <c:v>4.9399999999999999E-2</c:v>
                </c:pt>
                <c:pt idx="352">
                  <c:v>4.6699999999999998E-2</c:v>
                </c:pt>
                <c:pt idx="353">
                  <c:v>4.6699999999999998E-2</c:v>
                </c:pt>
                <c:pt idx="354">
                  <c:v>4.6699999999999998E-2</c:v>
                </c:pt>
                <c:pt idx="355">
                  <c:v>4.82E-2</c:v>
                </c:pt>
                <c:pt idx="356">
                  <c:v>4.6699999999999998E-2</c:v>
                </c:pt>
                <c:pt idx="357">
                  <c:v>4.53E-2</c:v>
                </c:pt>
                <c:pt idx="358">
                  <c:v>4.5499999999999999E-2</c:v>
                </c:pt>
                <c:pt idx="359">
                  <c:v>4.5499999999999999E-2</c:v>
                </c:pt>
                <c:pt idx="360">
                  <c:v>4.5499999999999999E-2</c:v>
                </c:pt>
                <c:pt idx="361">
                  <c:v>4.4200000000000003E-2</c:v>
                </c:pt>
                <c:pt idx="362">
                  <c:v>4.2799999999999998E-2</c:v>
                </c:pt>
                <c:pt idx="363">
                  <c:v>4.4299999999999999E-2</c:v>
                </c:pt>
                <c:pt idx="364">
                  <c:v>4.4299999999999999E-2</c:v>
                </c:pt>
                <c:pt idx="365">
                  <c:v>4.4299999999999999E-2</c:v>
                </c:pt>
                <c:pt idx="366">
                  <c:v>4.3099999999999999E-2</c:v>
                </c:pt>
                <c:pt idx="367">
                  <c:v>4.3099999999999999E-2</c:v>
                </c:pt>
                <c:pt idx="368">
                  <c:v>4.0500000000000001E-2</c:v>
                </c:pt>
                <c:pt idx="369">
                  <c:v>4.19E-2</c:v>
                </c:pt>
                <c:pt idx="370">
                  <c:v>4.3299999999999998E-2</c:v>
                </c:pt>
                <c:pt idx="371">
                  <c:v>4.3299999999999998E-2</c:v>
                </c:pt>
                <c:pt idx="372">
                  <c:v>4.0599999999999997E-2</c:v>
                </c:pt>
                <c:pt idx="373">
                  <c:v>4.19E-2</c:v>
                </c:pt>
                <c:pt idx="374">
                  <c:v>4.2200000000000001E-2</c:v>
                </c:pt>
                <c:pt idx="375">
                  <c:v>3.9600000000000003E-2</c:v>
                </c:pt>
                <c:pt idx="376">
                  <c:v>4.1000000000000002E-2</c:v>
                </c:pt>
                <c:pt idx="377">
                  <c:v>4.1000000000000002E-2</c:v>
                </c:pt>
                <c:pt idx="378">
                  <c:v>3.9699999999999999E-2</c:v>
                </c:pt>
                <c:pt idx="379">
                  <c:v>4.1300000000000003E-2</c:v>
                </c:pt>
                <c:pt idx="380">
                  <c:v>4.1399999999999999E-2</c:v>
                </c:pt>
                <c:pt idx="381">
                  <c:v>3.8899999999999997E-2</c:v>
                </c:pt>
                <c:pt idx="382">
                  <c:v>4.0300000000000002E-2</c:v>
                </c:pt>
                <c:pt idx="383">
                  <c:v>3.9E-2</c:v>
                </c:pt>
                <c:pt idx="384">
                  <c:v>4.0599999999999997E-2</c:v>
                </c:pt>
                <c:pt idx="385">
                  <c:v>3.9399999999999998E-2</c:v>
                </c:pt>
                <c:pt idx="386">
                  <c:v>4.0899999999999999E-2</c:v>
                </c:pt>
                <c:pt idx="387">
                  <c:v>3.95E-2</c:v>
                </c:pt>
                <c:pt idx="388">
                  <c:v>3.9800000000000002E-2</c:v>
                </c:pt>
                <c:pt idx="389">
                  <c:v>3.9899999999999998E-2</c:v>
                </c:pt>
                <c:pt idx="390">
                  <c:v>3.7199999999999997E-2</c:v>
                </c:pt>
                <c:pt idx="391">
                  <c:v>3.8800000000000001E-2</c:v>
                </c:pt>
                <c:pt idx="392">
                  <c:v>3.8899999999999997E-2</c:v>
                </c:pt>
                <c:pt idx="393">
                  <c:v>3.7699999999999997E-2</c:v>
                </c:pt>
                <c:pt idx="394">
                  <c:v>3.7699999999999997E-2</c:v>
                </c:pt>
                <c:pt idx="395">
                  <c:v>3.9399999999999998E-2</c:v>
                </c:pt>
                <c:pt idx="396">
                  <c:v>3.9600000000000003E-2</c:v>
                </c:pt>
                <c:pt idx="397">
                  <c:v>3.9800000000000002E-2</c:v>
                </c:pt>
                <c:pt idx="398">
                  <c:v>0.04</c:v>
                </c:pt>
                <c:pt idx="399">
                  <c:v>3.8699999999999998E-2</c:v>
                </c:pt>
                <c:pt idx="400">
                  <c:v>3.8800000000000001E-2</c:v>
                </c:pt>
                <c:pt idx="401">
                  <c:v>3.9100000000000003E-2</c:v>
                </c:pt>
                <c:pt idx="402">
                  <c:v>3.78E-2</c:v>
                </c:pt>
                <c:pt idx="403">
                  <c:v>3.6499999999999998E-2</c:v>
                </c:pt>
                <c:pt idx="404">
                  <c:v>3.9600000000000003E-2</c:v>
                </c:pt>
                <c:pt idx="405">
                  <c:v>3.8300000000000001E-2</c:v>
                </c:pt>
                <c:pt idx="406">
                  <c:v>3.7100000000000001E-2</c:v>
                </c:pt>
                <c:pt idx="407">
                  <c:v>3.8699999999999998E-2</c:v>
                </c:pt>
                <c:pt idx="408">
                  <c:v>3.5900000000000001E-2</c:v>
                </c:pt>
                <c:pt idx="409">
                  <c:v>3.9300000000000002E-2</c:v>
                </c:pt>
                <c:pt idx="410">
                  <c:v>3.7900000000000003E-2</c:v>
                </c:pt>
                <c:pt idx="411">
                  <c:v>3.9699999999999999E-2</c:v>
                </c:pt>
                <c:pt idx="412">
                  <c:v>3.8300000000000001E-2</c:v>
                </c:pt>
                <c:pt idx="413">
                  <c:v>3.8600000000000002E-2</c:v>
                </c:pt>
                <c:pt idx="414">
                  <c:v>3.7199999999999997E-2</c:v>
                </c:pt>
                <c:pt idx="415">
                  <c:v>3.9100000000000003E-2</c:v>
                </c:pt>
                <c:pt idx="416">
                  <c:v>3.78E-2</c:v>
                </c:pt>
                <c:pt idx="417">
                  <c:v>3.7900000000000003E-2</c:v>
                </c:pt>
                <c:pt idx="418">
                  <c:v>3.8199999999999998E-2</c:v>
                </c:pt>
                <c:pt idx="419">
                  <c:v>3.6799999999999999E-2</c:v>
                </c:pt>
                <c:pt idx="420">
                  <c:v>4.0300000000000002E-2</c:v>
                </c:pt>
                <c:pt idx="421">
                  <c:v>3.73E-2</c:v>
                </c:pt>
                <c:pt idx="422">
                  <c:v>3.7499999999999999E-2</c:v>
                </c:pt>
                <c:pt idx="423">
                  <c:v>3.9399999999999998E-2</c:v>
                </c:pt>
                <c:pt idx="424">
                  <c:v>3.7900000000000003E-2</c:v>
                </c:pt>
                <c:pt idx="425">
                  <c:v>3.9899999999999998E-2</c:v>
                </c:pt>
                <c:pt idx="426">
                  <c:v>3.8399999999999997E-2</c:v>
                </c:pt>
                <c:pt idx="427">
                  <c:v>3.8600000000000002E-2</c:v>
                </c:pt>
                <c:pt idx="428">
                  <c:v>3.7199999999999997E-2</c:v>
                </c:pt>
                <c:pt idx="429">
                  <c:v>3.9199999999999999E-2</c:v>
                </c:pt>
                <c:pt idx="430">
                  <c:v>3.95E-2</c:v>
                </c:pt>
                <c:pt idx="431">
                  <c:v>3.7900000000000003E-2</c:v>
                </c:pt>
                <c:pt idx="432">
                  <c:v>3.8300000000000001E-2</c:v>
                </c:pt>
                <c:pt idx="433">
                  <c:v>3.6799999999999999E-2</c:v>
                </c:pt>
                <c:pt idx="434">
                  <c:v>3.6999999999999998E-2</c:v>
                </c:pt>
                <c:pt idx="435">
                  <c:v>3.1E-2</c:v>
                </c:pt>
                <c:pt idx="436">
                  <c:v>3.09E-2</c:v>
                </c:pt>
                <c:pt idx="437">
                  <c:v>2.93E-2</c:v>
                </c:pt>
                <c:pt idx="438">
                  <c:v>3.0800000000000001E-2</c:v>
                </c:pt>
                <c:pt idx="439">
                  <c:v>3.0700000000000002E-2</c:v>
                </c:pt>
                <c:pt idx="440">
                  <c:v>3.0700000000000002E-2</c:v>
                </c:pt>
                <c:pt idx="441">
                  <c:v>3.0700000000000002E-2</c:v>
                </c:pt>
                <c:pt idx="442">
                  <c:v>2.9100000000000001E-2</c:v>
                </c:pt>
                <c:pt idx="443">
                  <c:v>2.9000000000000001E-2</c:v>
                </c:pt>
                <c:pt idx="444">
                  <c:v>3.3500000000000002E-2</c:v>
                </c:pt>
                <c:pt idx="445">
                  <c:v>3.0599999999999999E-2</c:v>
                </c:pt>
                <c:pt idx="446">
                  <c:v>3.0499999999999999E-2</c:v>
                </c:pt>
                <c:pt idx="447">
                  <c:v>2.8899999999999999E-2</c:v>
                </c:pt>
                <c:pt idx="448">
                  <c:v>3.04E-2</c:v>
                </c:pt>
                <c:pt idx="449">
                  <c:v>3.0499999999999999E-2</c:v>
                </c:pt>
                <c:pt idx="450">
                  <c:v>3.04E-2</c:v>
                </c:pt>
                <c:pt idx="451">
                  <c:v>3.04E-2</c:v>
                </c:pt>
                <c:pt idx="452">
                  <c:v>3.04E-2</c:v>
                </c:pt>
                <c:pt idx="453">
                  <c:v>2.8799999999999999E-2</c:v>
                </c:pt>
                <c:pt idx="454">
                  <c:v>3.1800000000000002E-2</c:v>
                </c:pt>
                <c:pt idx="455">
                  <c:v>3.04E-2</c:v>
                </c:pt>
                <c:pt idx="456">
                  <c:v>3.04E-2</c:v>
                </c:pt>
                <c:pt idx="457">
                  <c:v>3.1800000000000002E-2</c:v>
                </c:pt>
                <c:pt idx="458">
                  <c:v>3.04E-2</c:v>
                </c:pt>
                <c:pt idx="459">
                  <c:v>3.04E-2</c:v>
                </c:pt>
                <c:pt idx="460">
                  <c:v>3.0499999999999999E-2</c:v>
                </c:pt>
                <c:pt idx="461">
                  <c:v>3.0499999999999999E-2</c:v>
                </c:pt>
                <c:pt idx="462">
                  <c:v>3.2000000000000001E-2</c:v>
                </c:pt>
                <c:pt idx="463">
                  <c:v>2.9000000000000001E-2</c:v>
                </c:pt>
                <c:pt idx="464">
                  <c:v>3.2099999999999997E-2</c:v>
                </c:pt>
                <c:pt idx="465">
                  <c:v>2.9000000000000001E-2</c:v>
                </c:pt>
                <c:pt idx="466">
                  <c:v>3.0599999999999999E-2</c:v>
                </c:pt>
                <c:pt idx="467">
                  <c:v>3.0599999999999999E-2</c:v>
                </c:pt>
                <c:pt idx="468">
                  <c:v>3.0700000000000002E-2</c:v>
                </c:pt>
                <c:pt idx="469">
                  <c:v>2.92E-2</c:v>
                </c:pt>
                <c:pt idx="470">
                  <c:v>3.0800000000000001E-2</c:v>
                </c:pt>
                <c:pt idx="471">
                  <c:v>3.2399999999999998E-2</c:v>
                </c:pt>
                <c:pt idx="472">
                  <c:v>3.09E-2</c:v>
                </c:pt>
                <c:pt idx="473">
                  <c:v>3.2500000000000001E-2</c:v>
                </c:pt>
                <c:pt idx="474">
                  <c:v>2.9499999999999998E-2</c:v>
                </c:pt>
                <c:pt idx="475">
                  <c:v>3.1E-2</c:v>
                </c:pt>
                <c:pt idx="476">
                  <c:v>2.9499999999999998E-2</c:v>
                </c:pt>
                <c:pt idx="477">
                  <c:v>2.9600000000000001E-2</c:v>
                </c:pt>
                <c:pt idx="478">
                  <c:v>3.1300000000000001E-2</c:v>
                </c:pt>
                <c:pt idx="479">
                  <c:v>3.1300000000000001E-2</c:v>
                </c:pt>
                <c:pt idx="480">
                  <c:v>2.9899999999999999E-2</c:v>
                </c:pt>
                <c:pt idx="481">
                  <c:v>3.1399999999999997E-2</c:v>
                </c:pt>
                <c:pt idx="482">
                  <c:v>0.03</c:v>
                </c:pt>
                <c:pt idx="483">
                  <c:v>3.1600000000000003E-2</c:v>
                </c:pt>
                <c:pt idx="484">
                  <c:v>3.0099999999999998E-2</c:v>
                </c:pt>
                <c:pt idx="485">
                  <c:v>3.0200000000000001E-2</c:v>
                </c:pt>
                <c:pt idx="486">
                  <c:v>3.1699999999999999E-2</c:v>
                </c:pt>
                <c:pt idx="487">
                  <c:v>3.1800000000000002E-2</c:v>
                </c:pt>
                <c:pt idx="488">
                  <c:v>3.1800000000000002E-2</c:v>
                </c:pt>
                <c:pt idx="489">
                  <c:v>3.04E-2</c:v>
                </c:pt>
                <c:pt idx="490">
                  <c:v>3.0499999999999999E-2</c:v>
                </c:pt>
                <c:pt idx="491">
                  <c:v>3.0499999999999999E-2</c:v>
                </c:pt>
                <c:pt idx="492">
                  <c:v>3.0499999999999999E-2</c:v>
                </c:pt>
                <c:pt idx="493">
                  <c:v>3.0599999999999999E-2</c:v>
                </c:pt>
                <c:pt idx="494">
                  <c:v>2.9100000000000001E-2</c:v>
                </c:pt>
                <c:pt idx="495">
                  <c:v>3.09E-2</c:v>
                </c:pt>
                <c:pt idx="496">
                  <c:v>2.93E-2</c:v>
                </c:pt>
                <c:pt idx="497">
                  <c:v>3.1E-2</c:v>
                </c:pt>
                <c:pt idx="498">
                  <c:v>3.27E-2</c:v>
                </c:pt>
                <c:pt idx="499">
                  <c:v>2.9399999999999999E-2</c:v>
                </c:pt>
                <c:pt idx="500">
                  <c:v>3.2800000000000003E-2</c:v>
                </c:pt>
                <c:pt idx="501">
                  <c:v>3.1199999999999999E-2</c:v>
                </c:pt>
                <c:pt idx="502">
                  <c:v>2.9600000000000001E-2</c:v>
                </c:pt>
                <c:pt idx="503">
                  <c:v>3.1300000000000001E-2</c:v>
                </c:pt>
                <c:pt idx="504">
                  <c:v>3.1399999999999997E-2</c:v>
                </c:pt>
                <c:pt idx="505">
                  <c:v>3.1399999999999997E-2</c:v>
                </c:pt>
                <c:pt idx="506">
                  <c:v>2.98E-2</c:v>
                </c:pt>
                <c:pt idx="507">
                  <c:v>2.8199999999999999E-2</c:v>
                </c:pt>
                <c:pt idx="508">
                  <c:v>0.03</c:v>
                </c:pt>
                <c:pt idx="509">
                  <c:v>2.8400000000000002E-2</c:v>
                </c:pt>
                <c:pt idx="510">
                  <c:v>3.1800000000000002E-2</c:v>
                </c:pt>
                <c:pt idx="511">
                  <c:v>3.0200000000000001E-2</c:v>
                </c:pt>
                <c:pt idx="512">
                  <c:v>3.0099999999999998E-2</c:v>
                </c:pt>
                <c:pt idx="513">
                  <c:v>3.1899999999999998E-2</c:v>
                </c:pt>
                <c:pt idx="514">
                  <c:v>3.0300000000000001E-2</c:v>
                </c:pt>
                <c:pt idx="515">
                  <c:v>3.1899999999999998E-2</c:v>
                </c:pt>
                <c:pt idx="516">
                  <c:v>3.2099999999999997E-2</c:v>
                </c:pt>
                <c:pt idx="517">
                  <c:v>3.2099999999999997E-2</c:v>
                </c:pt>
                <c:pt idx="518">
                  <c:v>3.04E-2</c:v>
                </c:pt>
                <c:pt idx="519">
                  <c:v>2.8799999999999999E-2</c:v>
                </c:pt>
                <c:pt idx="520">
                  <c:v>2.8799999999999999E-2</c:v>
                </c:pt>
                <c:pt idx="521">
                  <c:v>3.0499999999999999E-2</c:v>
                </c:pt>
                <c:pt idx="522">
                  <c:v>2.8799999999999999E-2</c:v>
                </c:pt>
                <c:pt idx="523">
                  <c:v>3.0499999999999999E-2</c:v>
                </c:pt>
                <c:pt idx="524">
                  <c:v>2.8899999999999999E-2</c:v>
                </c:pt>
                <c:pt idx="525">
                  <c:v>3.0700000000000002E-2</c:v>
                </c:pt>
                <c:pt idx="526">
                  <c:v>3.0499999999999999E-2</c:v>
                </c:pt>
                <c:pt idx="527">
                  <c:v>3.2300000000000002E-2</c:v>
                </c:pt>
                <c:pt idx="528">
                  <c:v>3.0700000000000002E-2</c:v>
                </c:pt>
                <c:pt idx="529">
                  <c:v>3.0700000000000002E-2</c:v>
                </c:pt>
                <c:pt idx="530">
                  <c:v>2.7300000000000001E-2</c:v>
                </c:pt>
                <c:pt idx="531">
                  <c:v>2.8899999999999999E-2</c:v>
                </c:pt>
                <c:pt idx="532">
                  <c:v>3.0700000000000002E-2</c:v>
                </c:pt>
                <c:pt idx="533">
                  <c:v>2.8899999999999999E-2</c:v>
                </c:pt>
                <c:pt idx="534">
                  <c:v>2.8899999999999999E-2</c:v>
                </c:pt>
                <c:pt idx="535">
                  <c:v>2.8899999999999999E-2</c:v>
                </c:pt>
                <c:pt idx="536">
                  <c:v>3.0499999999999999E-2</c:v>
                </c:pt>
                <c:pt idx="537">
                  <c:v>2.8899999999999999E-2</c:v>
                </c:pt>
                <c:pt idx="538">
                  <c:v>2.8799999999999999E-2</c:v>
                </c:pt>
                <c:pt idx="539">
                  <c:v>3.2199999999999999E-2</c:v>
                </c:pt>
                <c:pt idx="540">
                  <c:v>2.8799999999999999E-2</c:v>
                </c:pt>
                <c:pt idx="541">
                  <c:v>3.04E-2</c:v>
                </c:pt>
                <c:pt idx="542">
                  <c:v>2.87E-2</c:v>
                </c:pt>
                <c:pt idx="543">
                  <c:v>3.2099999999999997E-2</c:v>
                </c:pt>
                <c:pt idx="544">
                  <c:v>3.2099999999999997E-2</c:v>
                </c:pt>
                <c:pt idx="545">
                  <c:v>2.86E-2</c:v>
                </c:pt>
                <c:pt idx="546">
                  <c:v>2.86E-2</c:v>
                </c:pt>
                <c:pt idx="547">
                  <c:v>3.0200000000000001E-2</c:v>
                </c:pt>
                <c:pt idx="548">
                  <c:v>3.0200000000000001E-2</c:v>
                </c:pt>
                <c:pt idx="549">
                  <c:v>3.0099999999999998E-2</c:v>
                </c:pt>
                <c:pt idx="550">
                  <c:v>3.1699999999999999E-2</c:v>
                </c:pt>
                <c:pt idx="551">
                  <c:v>2.8400000000000002E-2</c:v>
                </c:pt>
                <c:pt idx="552">
                  <c:v>3.1600000000000003E-2</c:v>
                </c:pt>
                <c:pt idx="553">
                  <c:v>2.98E-2</c:v>
                </c:pt>
                <c:pt idx="554">
                  <c:v>3.1399999999999997E-2</c:v>
                </c:pt>
                <c:pt idx="555">
                  <c:v>2.8000000000000001E-2</c:v>
                </c:pt>
                <c:pt idx="556">
                  <c:v>3.1300000000000001E-2</c:v>
                </c:pt>
                <c:pt idx="557">
                  <c:v>3.1300000000000001E-2</c:v>
                </c:pt>
                <c:pt idx="558">
                  <c:v>3.1300000000000001E-2</c:v>
                </c:pt>
                <c:pt idx="559">
                  <c:v>2.9600000000000001E-2</c:v>
                </c:pt>
                <c:pt idx="560">
                  <c:v>3.1199999999999999E-2</c:v>
                </c:pt>
                <c:pt idx="561">
                  <c:v>2.9499999999999998E-2</c:v>
                </c:pt>
                <c:pt idx="562">
                  <c:v>3.1099999999999999E-2</c:v>
                </c:pt>
                <c:pt idx="563">
                  <c:v>2.7799999999999998E-2</c:v>
                </c:pt>
                <c:pt idx="564">
                  <c:v>2.9499999999999998E-2</c:v>
                </c:pt>
                <c:pt idx="565">
                  <c:v>3.1099999999999999E-2</c:v>
                </c:pt>
                <c:pt idx="566">
                  <c:v>2.9399999999999999E-2</c:v>
                </c:pt>
                <c:pt idx="567">
                  <c:v>3.1099999999999999E-2</c:v>
                </c:pt>
                <c:pt idx="568">
                  <c:v>2.9499999999999998E-2</c:v>
                </c:pt>
                <c:pt idx="569">
                  <c:v>2.9499999999999998E-2</c:v>
                </c:pt>
                <c:pt idx="570">
                  <c:v>3.1199999999999999E-2</c:v>
                </c:pt>
                <c:pt idx="571">
                  <c:v>2.9600000000000001E-2</c:v>
                </c:pt>
                <c:pt idx="572">
                  <c:v>2.8000000000000001E-2</c:v>
                </c:pt>
                <c:pt idx="573">
                  <c:v>2.9700000000000001E-2</c:v>
                </c:pt>
                <c:pt idx="574">
                  <c:v>3.1300000000000001E-2</c:v>
                </c:pt>
                <c:pt idx="575">
                  <c:v>2.9700000000000001E-2</c:v>
                </c:pt>
                <c:pt idx="576">
                  <c:v>2.8000000000000001E-2</c:v>
                </c:pt>
                <c:pt idx="577">
                  <c:v>2.7900000000000001E-2</c:v>
                </c:pt>
                <c:pt idx="578">
                  <c:v>2.7799999999999998E-2</c:v>
                </c:pt>
                <c:pt idx="579">
                  <c:v>2.9399999999999999E-2</c:v>
                </c:pt>
                <c:pt idx="580">
                  <c:v>2.76E-2</c:v>
                </c:pt>
                <c:pt idx="581">
                  <c:v>2.9100000000000001E-2</c:v>
                </c:pt>
                <c:pt idx="582">
                  <c:v>3.0499999999999999E-2</c:v>
                </c:pt>
                <c:pt idx="583">
                  <c:v>3.1899999999999998E-2</c:v>
                </c:pt>
                <c:pt idx="584">
                  <c:v>3.0300000000000001E-2</c:v>
                </c:pt>
                <c:pt idx="585">
                  <c:v>3.1699999999999999E-2</c:v>
                </c:pt>
                <c:pt idx="586">
                  <c:v>3.32E-2</c:v>
                </c:pt>
                <c:pt idx="587">
                  <c:v>3.1699999999999999E-2</c:v>
                </c:pt>
                <c:pt idx="588">
                  <c:v>3.0200000000000001E-2</c:v>
                </c:pt>
                <c:pt idx="589">
                  <c:v>3.1800000000000002E-2</c:v>
                </c:pt>
                <c:pt idx="590">
                  <c:v>3.3599999999999998E-2</c:v>
                </c:pt>
                <c:pt idx="591">
                  <c:v>3.5299999999999998E-2</c:v>
                </c:pt>
                <c:pt idx="592">
                  <c:v>3.3599999999999998E-2</c:v>
                </c:pt>
                <c:pt idx="593">
                  <c:v>3.3700000000000001E-2</c:v>
                </c:pt>
                <c:pt idx="594">
                  <c:v>3.39E-2</c:v>
                </c:pt>
                <c:pt idx="595">
                  <c:v>3.2800000000000003E-2</c:v>
                </c:pt>
                <c:pt idx="596">
                  <c:v>3.1800000000000002E-2</c:v>
                </c:pt>
                <c:pt idx="597">
                  <c:v>3.3000000000000002E-2</c:v>
                </c:pt>
                <c:pt idx="598">
                  <c:v>2.87E-2</c:v>
                </c:pt>
                <c:pt idx="599">
                  <c:v>3.1800000000000002E-2</c:v>
                </c:pt>
                <c:pt idx="600">
                  <c:v>3.2599999999999997E-2</c:v>
                </c:pt>
                <c:pt idx="601">
                  <c:v>3.0800000000000001E-2</c:v>
                </c:pt>
                <c:pt idx="602">
                  <c:v>3.2000000000000001E-2</c:v>
                </c:pt>
                <c:pt idx="603">
                  <c:v>3.2300000000000002E-2</c:v>
                </c:pt>
                <c:pt idx="604">
                  <c:v>3.2099999999999997E-2</c:v>
                </c:pt>
                <c:pt idx="605">
                  <c:v>3.15E-2</c:v>
                </c:pt>
                <c:pt idx="606">
                  <c:v>3.27E-2</c:v>
                </c:pt>
                <c:pt idx="607">
                  <c:v>3.2599999999999997E-2</c:v>
                </c:pt>
                <c:pt idx="608">
                  <c:v>3.27E-2</c:v>
                </c:pt>
                <c:pt idx="609">
                  <c:v>3.1899999999999998E-2</c:v>
                </c:pt>
                <c:pt idx="610">
                  <c:v>3.1199999999999999E-2</c:v>
                </c:pt>
                <c:pt idx="611">
                  <c:v>3.0700000000000002E-2</c:v>
                </c:pt>
                <c:pt idx="612">
                  <c:v>3.2899999999999999E-2</c:v>
                </c:pt>
                <c:pt idx="613">
                  <c:v>3.2599999999999997E-2</c:v>
                </c:pt>
                <c:pt idx="614">
                  <c:v>3.1099999999999999E-2</c:v>
                </c:pt>
                <c:pt idx="615">
                  <c:v>3.2099999999999997E-2</c:v>
                </c:pt>
                <c:pt idx="616">
                  <c:v>2.9499999999999998E-2</c:v>
                </c:pt>
                <c:pt idx="617">
                  <c:v>3.1600000000000003E-2</c:v>
                </c:pt>
                <c:pt idx="618">
                  <c:v>3.0200000000000001E-2</c:v>
                </c:pt>
                <c:pt idx="619">
                  <c:v>0.03</c:v>
                </c:pt>
                <c:pt idx="620">
                  <c:v>2.98E-2</c:v>
                </c:pt>
                <c:pt idx="621">
                  <c:v>3.1800000000000002E-2</c:v>
                </c:pt>
                <c:pt idx="622">
                  <c:v>3.1600000000000003E-2</c:v>
                </c:pt>
                <c:pt idx="623">
                  <c:v>3.2500000000000001E-2</c:v>
                </c:pt>
                <c:pt idx="624">
                  <c:v>3.2399999999999998E-2</c:v>
                </c:pt>
                <c:pt idx="625">
                  <c:v>3.2099999999999997E-2</c:v>
                </c:pt>
                <c:pt idx="626">
                  <c:v>3.3000000000000002E-2</c:v>
                </c:pt>
                <c:pt idx="627">
                  <c:v>3.1800000000000002E-2</c:v>
                </c:pt>
                <c:pt idx="628">
                  <c:v>3.2800000000000003E-2</c:v>
                </c:pt>
                <c:pt idx="629">
                  <c:v>3.15E-2</c:v>
                </c:pt>
                <c:pt idx="630">
                  <c:v>3.2500000000000001E-2</c:v>
                </c:pt>
                <c:pt idx="631">
                  <c:v>3.1300000000000001E-2</c:v>
                </c:pt>
                <c:pt idx="632">
                  <c:v>3.0099999999999998E-2</c:v>
                </c:pt>
                <c:pt idx="633">
                  <c:v>3.1199999999999999E-2</c:v>
                </c:pt>
                <c:pt idx="634">
                  <c:v>3.1E-2</c:v>
                </c:pt>
                <c:pt idx="635">
                  <c:v>3.1E-2</c:v>
                </c:pt>
                <c:pt idx="636">
                  <c:v>3.3099999999999997E-2</c:v>
                </c:pt>
                <c:pt idx="637">
                  <c:v>3.0800000000000001E-2</c:v>
                </c:pt>
                <c:pt idx="638">
                  <c:v>3.1800000000000002E-2</c:v>
                </c:pt>
                <c:pt idx="639">
                  <c:v>2.9499999999999998E-2</c:v>
                </c:pt>
                <c:pt idx="640">
                  <c:v>3.0499999999999999E-2</c:v>
                </c:pt>
                <c:pt idx="641">
                  <c:v>3.04E-2</c:v>
                </c:pt>
                <c:pt idx="642">
                  <c:v>3.0300000000000001E-2</c:v>
                </c:pt>
                <c:pt idx="643">
                  <c:v>3.1399999999999997E-2</c:v>
                </c:pt>
                <c:pt idx="644">
                  <c:v>3.0300000000000001E-2</c:v>
                </c:pt>
                <c:pt idx="645">
                  <c:v>3.1199999999999999E-2</c:v>
                </c:pt>
                <c:pt idx="646">
                  <c:v>3.1099999999999999E-2</c:v>
                </c:pt>
                <c:pt idx="647">
                  <c:v>3.1099999999999999E-2</c:v>
                </c:pt>
                <c:pt idx="648">
                  <c:v>3.1E-2</c:v>
                </c:pt>
                <c:pt idx="649">
                  <c:v>3.1E-2</c:v>
                </c:pt>
                <c:pt idx="650">
                  <c:v>3.09E-2</c:v>
                </c:pt>
                <c:pt idx="651">
                  <c:v>3.0800000000000001E-2</c:v>
                </c:pt>
                <c:pt idx="652">
                  <c:v>3.1899999999999998E-2</c:v>
                </c:pt>
                <c:pt idx="653">
                  <c:v>3.0800000000000001E-2</c:v>
                </c:pt>
                <c:pt idx="654">
                  <c:v>2.9700000000000001E-2</c:v>
                </c:pt>
                <c:pt idx="655">
                  <c:v>3.1699999999999999E-2</c:v>
                </c:pt>
                <c:pt idx="656">
                  <c:v>3.0700000000000002E-2</c:v>
                </c:pt>
                <c:pt idx="657">
                  <c:v>3.0599999999999999E-2</c:v>
                </c:pt>
                <c:pt idx="658">
                  <c:v>3.0499999999999999E-2</c:v>
                </c:pt>
                <c:pt idx="659">
                  <c:v>3.0499999999999999E-2</c:v>
                </c:pt>
                <c:pt idx="660">
                  <c:v>3.0499999999999999E-2</c:v>
                </c:pt>
                <c:pt idx="661">
                  <c:v>2.9499999999999998E-2</c:v>
                </c:pt>
                <c:pt idx="662">
                  <c:v>3.0499999999999999E-2</c:v>
                </c:pt>
                <c:pt idx="663">
                  <c:v>3.0499999999999999E-2</c:v>
                </c:pt>
                <c:pt idx="664">
                  <c:v>3.0499999999999999E-2</c:v>
                </c:pt>
                <c:pt idx="665">
                  <c:v>3.0499999999999999E-2</c:v>
                </c:pt>
                <c:pt idx="666">
                  <c:v>3.04E-2</c:v>
                </c:pt>
                <c:pt idx="667">
                  <c:v>2.9399999999999999E-2</c:v>
                </c:pt>
                <c:pt idx="668">
                  <c:v>3.0499999999999999E-2</c:v>
                </c:pt>
                <c:pt idx="669">
                  <c:v>3.04E-2</c:v>
                </c:pt>
                <c:pt idx="670">
                  <c:v>3.04E-2</c:v>
                </c:pt>
                <c:pt idx="671">
                  <c:v>3.15E-2</c:v>
                </c:pt>
                <c:pt idx="672">
                  <c:v>2.9399999999999999E-2</c:v>
                </c:pt>
                <c:pt idx="673">
                  <c:v>2.9399999999999999E-2</c:v>
                </c:pt>
                <c:pt idx="674">
                  <c:v>3.0499999999999999E-2</c:v>
                </c:pt>
                <c:pt idx="675">
                  <c:v>3.0499999999999999E-2</c:v>
                </c:pt>
                <c:pt idx="676">
                  <c:v>3.0499999999999999E-2</c:v>
                </c:pt>
                <c:pt idx="677">
                  <c:v>3.1600000000000003E-2</c:v>
                </c:pt>
                <c:pt idx="678">
                  <c:v>3.1600000000000003E-2</c:v>
                </c:pt>
                <c:pt idx="679">
                  <c:v>3.1600000000000003E-2</c:v>
                </c:pt>
                <c:pt idx="680">
                  <c:v>3.0700000000000002E-2</c:v>
                </c:pt>
                <c:pt idx="681">
                  <c:v>3.1699999999999999E-2</c:v>
                </c:pt>
                <c:pt idx="682">
                  <c:v>3.0800000000000001E-2</c:v>
                </c:pt>
                <c:pt idx="683">
                  <c:v>3.0800000000000001E-2</c:v>
                </c:pt>
                <c:pt idx="684">
                  <c:v>3.0800000000000001E-2</c:v>
                </c:pt>
                <c:pt idx="685">
                  <c:v>3.1899999999999998E-2</c:v>
                </c:pt>
                <c:pt idx="686">
                  <c:v>0.03</c:v>
                </c:pt>
                <c:pt idx="687">
                  <c:v>3.1099999999999999E-2</c:v>
                </c:pt>
                <c:pt idx="688">
                  <c:v>3.1099999999999999E-2</c:v>
                </c:pt>
                <c:pt idx="689">
                  <c:v>3.1300000000000001E-2</c:v>
                </c:pt>
                <c:pt idx="690">
                  <c:v>3.0300000000000001E-2</c:v>
                </c:pt>
                <c:pt idx="691">
                  <c:v>3.1399999999999997E-2</c:v>
                </c:pt>
                <c:pt idx="692">
                  <c:v>3.0499999999999999E-2</c:v>
                </c:pt>
                <c:pt idx="693">
                  <c:v>3.0599999999999999E-2</c:v>
                </c:pt>
                <c:pt idx="694">
                  <c:v>3.0700000000000002E-2</c:v>
                </c:pt>
                <c:pt idx="695">
                  <c:v>3.1899999999999998E-2</c:v>
                </c:pt>
                <c:pt idx="696">
                  <c:v>3.1E-2</c:v>
                </c:pt>
                <c:pt idx="697">
                  <c:v>0.03</c:v>
                </c:pt>
                <c:pt idx="698">
                  <c:v>3.1300000000000001E-2</c:v>
                </c:pt>
                <c:pt idx="699">
                  <c:v>3.2500000000000001E-2</c:v>
                </c:pt>
                <c:pt idx="700">
                  <c:v>3.04E-2</c:v>
                </c:pt>
                <c:pt idx="701">
                  <c:v>3.1600000000000003E-2</c:v>
                </c:pt>
                <c:pt idx="702">
                  <c:v>3.1800000000000002E-2</c:v>
                </c:pt>
                <c:pt idx="703">
                  <c:v>3.1800000000000002E-2</c:v>
                </c:pt>
                <c:pt idx="704">
                  <c:v>3.09E-2</c:v>
                </c:pt>
                <c:pt idx="705">
                  <c:v>3.1099999999999999E-2</c:v>
                </c:pt>
                <c:pt idx="706">
                  <c:v>3.2399999999999998E-2</c:v>
                </c:pt>
                <c:pt idx="707">
                  <c:v>3.2599999999999997E-2</c:v>
                </c:pt>
                <c:pt idx="708">
                  <c:v>3.1699999999999999E-2</c:v>
                </c:pt>
                <c:pt idx="709">
                  <c:v>3.1800000000000002E-2</c:v>
                </c:pt>
                <c:pt idx="710">
                  <c:v>3.2099999999999997E-2</c:v>
                </c:pt>
                <c:pt idx="711">
                  <c:v>3.2399999999999998E-2</c:v>
                </c:pt>
                <c:pt idx="712">
                  <c:v>3.0200000000000001E-2</c:v>
                </c:pt>
                <c:pt idx="713">
                  <c:v>3.0499999999999999E-2</c:v>
                </c:pt>
                <c:pt idx="714">
                  <c:v>3.1800000000000002E-2</c:v>
                </c:pt>
                <c:pt idx="715">
                  <c:v>3.09E-2</c:v>
                </c:pt>
                <c:pt idx="716">
                  <c:v>3.1199999999999999E-2</c:v>
                </c:pt>
                <c:pt idx="717">
                  <c:v>3.0099999999999998E-2</c:v>
                </c:pt>
                <c:pt idx="718">
                  <c:v>3.1600000000000003E-2</c:v>
                </c:pt>
                <c:pt idx="719">
                  <c:v>2.93E-2</c:v>
                </c:pt>
                <c:pt idx="720">
                  <c:v>3.09E-2</c:v>
                </c:pt>
                <c:pt idx="721">
                  <c:v>2.98E-2</c:v>
                </c:pt>
                <c:pt idx="722">
                  <c:v>3.2599999999999997E-2</c:v>
                </c:pt>
                <c:pt idx="723">
                  <c:v>3.15E-2</c:v>
                </c:pt>
                <c:pt idx="724">
                  <c:v>3.0499999999999999E-2</c:v>
                </c:pt>
                <c:pt idx="725">
                  <c:v>3.3399999999999999E-2</c:v>
                </c:pt>
                <c:pt idx="726">
                  <c:v>3.1E-2</c:v>
                </c:pt>
                <c:pt idx="727">
                  <c:v>3.1300000000000001E-2</c:v>
                </c:pt>
                <c:pt idx="728">
                  <c:v>3.1600000000000003E-2</c:v>
                </c:pt>
                <c:pt idx="729">
                  <c:v>3.1899999999999998E-2</c:v>
                </c:pt>
                <c:pt idx="730">
                  <c:v>3.0800000000000001E-2</c:v>
                </c:pt>
                <c:pt idx="731">
                  <c:v>3.2599999999999997E-2</c:v>
                </c:pt>
                <c:pt idx="732">
                  <c:v>3.0099999999999998E-2</c:v>
                </c:pt>
                <c:pt idx="733">
                  <c:v>3.1800000000000002E-2</c:v>
                </c:pt>
                <c:pt idx="734">
                  <c:v>3.2099999999999997E-2</c:v>
                </c:pt>
                <c:pt idx="735">
                  <c:v>3.2500000000000001E-2</c:v>
                </c:pt>
                <c:pt idx="736">
                  <c:v>2.9899999999999999E-2</c:v>
                </c:pt>
                <c:pt idx="737">
                  <c:v>3.32E-2</c:v>
                </c:pt>
                <c:pt idx="738">
                  <c:v>3.2099999999999997E-2</c:v>
                </c:pt>
                <c:pt idx="739">
                  <c:v>3.09E-2</c:v>
                </c:pt>
                <c:pt idx="740">
                  <c:v>3.3000000000000002E-2</c:v>
                </c:pt>
                <c:pt idx="741">
                  <c:v>3.1800000000000002E-2</c:v>
                </c:pt>
                <c:pt idx="742">
                  <c:v>3.2399999999999998E-2</c:v>
                </c:pt>
                <c:pt idx="743">
                  <c:v>3.2899999999999999E-2</c:v>
                </c:pt>
                <c:pt idx="744">
                  <c:v>3.1699999999999999E-2</c:v>
                </c:pt>
                <c:pt idx="745">
                  <c:v>3.2099999999999997E-2</c:v>
                </c:pt>
                <c:pt idx="746">
                  <c:v>3.4500000000000003E-2</c:v>
                </c:pt>
                <c:pt idx="747">
                  <c:v>3.15E-2</c:v>
                </c:pt>
                <c:pt idx="748">
                  <c:v>3.0300000000000001E-2</c:v>
                </c:pt>
                <c:pt idx="749">
                  <c:v>3.4500000000000003E-2</c:v>
                </c:pt>
                <c:pt idx="750">
                  <c:v>3.1399999999999997E-2</c:v>
                </c:pt>
                <c:pt idx="751">
                  <c:v>3.2000000000000001E-2</c:v>
                </c:pt>
                <c:pt idx="752">
                  <c:v>3.2599999999999997E-2</c:v>
                </c:pt>
                <c:pt idx="753">
                  <c:v>2.93E-2</c:v>
                </c:pt>
                <c:pt idx="754">
                  <c:v>3.3799999999999997E-2</c:v>
                </c:pt>
                <c:pt idx="755">
                  <c:v>3.2500000000000001E-2</c:v>
                </c:pt>
                <c:pt idx="756">
                  <c:v>3.3099999999999997E-2</c:v>
                </c:pt>
                <c:pt idx="757">
                  <c:v>3.3700000000000001E-2</c:v>
                </c:pt>
                <c:pt idx="758">
                  <c:v>3.0300000000000001E-2</c:v>
                </c:pt>
                <c:pt idx="759">
                  <c:v>3.09E-2</c:v>
                </c:pt>
                <c:pt idx="760">
                  <c:v>3.39E-2</c:v>
                </c:pt>
                <c:pt idx="761">
                  <c:v>3.2399999999999998E-2</c:v>
                </c:pt>
                <c:pt idx="762">
                  <c:v>3.3099999999999997E-2</c:v>
                </c:pt>
                <c:pt idx="763">
                  <c:v>3.3799999999999997E-2</c:v>
                </c:pt>
                <c:pt idx="764">
                  <c:v>2.9600000000000001E-2</c:v>
                </c:pt>
                <c:pt idx="765">
                  <c:v>3.5200000000000002E-2</c:v>
                </c:pt>
                <c:pt idx="766">
                  <c:v>3.09E-2</c:v>
                </c:pt>
                <c:pt idx="767">
                  <c:v>2.87E-2</c:v>
                </c:pt>
                <c:pt idx="768">
                  <c:v>3.1800000000000002E-2</c:v>
                </c:pt>
                <c:pt idx="769">
                  <c:v>2.98E-2</c:v>
                </c:pt>
                <c:pt idx="770">
                  <c:v>3.3000000000000002E-2</c:v>
                </c:pt>
                <c:pt idx="771">
                  <c:v>3.6299999999999999E-2</c:v>
                </c:pt>
                <c:pt idx="772">
                  <c:v>3.1099999999999999E-2</c:v>
                </c:pt>
                <c:pt idx="773">
                  <c:v>3.1800000000000002E-2</c:v>
                </c:pt>
                <c:pt idx="774">
                  <c:v>3.2199999999999999E-2</c:v>
                </c:pt>
                <c:pt idx="775">
                  <c:v>2.69E-2</c:v>
                </c:pt>
                <c:pt idx="776">
                  <c:v>3.04E-2</c:v>
                </c:pt>
                <c:pt idx="777">
                  <c:v>3.4000000000000002E-2</c:v>
                </c:pt>
                <c:pt idx="778">
                  <c:v>2.8400000000000002E-2</c:v>
                </c:pt>
                <c:pt idx="779">
                  <c:v>3.1899999999999998E-2</c:v>
                </c:pt>
                <c:pt idx="780">
                  <c:v>2.93E-2</c:v>
                </c:pt>
                <c:pt idx="781">
                  <c:v>3.32E-2</c:v>
                </c:pt>
                <c:pt idx="782">
                  <c:v>3.04E-2</c:v>
                </c:pt>
                <c:pt idx="783">
                  <c:v>3.4500000000000003E-2</c:v>
                </c:pt>
                <c:pt idx="784">
                  <c:v>3.1699999999999999E-2</c:v>
                </c:pt>
                <c:pt idx="785">
                  <c:v>3.5900000000000001E-2</c:v>
                </c:pt>
                <c:pt idx="786">
                  <c:v>3.6499999999999998E-2</c:v>
                </c:pt>
                <c:pt idx="787">
                  <c:v>3.3599999999999998E-2</c:v>
                </c:pt>
                <c:pt idx="788">
                  <c:v>3.4200000000000001E-2</c:v>
                </c:pt>
                <c:pt idx="789">
                  <c:v>3.1E-2</c:v>
                </c:pt>
                <c:pt idx="790">
                  <c:v>3.1600000000000003E-2</c:v>
                </c:pt>
                <c:pt idx="791">
                  <c:v>3.6400000000000002E-2</c:v>
                </c:pt>
                <c:pt idx="792">
                  <c:v>2.8799999999999999E-2</c:v>
                </c:pt>
                <c:pt idx="793">
                  <c:v>2.9399999999999999E-2</c:v>
                </c:pt>
                <c:pt idx="794">
                  <c:v>3.44E-2</c:v>
                </c:pt>
                <c:pt idx="795">
                  <c:v>3.5099999999999999E-2</c:v>
                </c:pt>
                <c:pt idx="796">
                  <c:v>3.5799999999999998E-2</c:v>
                </c:pt>
                <c:pt idx="797">
                  <c:v>3.2199999999999999E-2</c:v>
                </c:pt>
                <c:pt idx="798">
                  <c:v>3.7400000000000003E-2</c:v>
                </c:pt>
                <c:pt idx="799">
                  <c:v>3.32E-2</c:v>
                </c:pt>
                <c:pt idx="800">
                  <c:v>3.32E-2</c:v>
                </c:pt>
              </c:numCache>
            </c:numRef>
          </c:yVal>
          <c:smooth val="1"/>
          <c:extLst>
            <c:ext xmlns:c16="http://schemas.microsoft.com/office/drawing/2014/chart" uri="{C3380CC4-5D6E-409C-BE32-E72D297353CC}">
              <c16:uniqueId val="{00000002-0EDE-4336-8650-1EFEB0AD557D}"/>
            </c:ext>
          </c:extLst>
        </c:ser>
        <c:dLbls>
          <c:showLegendKey val="0"/>
          <c:showVal val="0"/>
          <c:showCatName val="0"/>
          <c:showSerName val="0"/>
          <c:showPercent val="0"/>
          <c:showBubbleSize val="0"/>
        </c:dLbls>
        <c:axId val="43927424"/>
        <c:axId val="43933696"/>
      </c:scatterChart>
      <c:valAx>
        <c:axId val="43927424"/>
        <c:scaling>
          <c:orientation val="minMax"/>
          <c:max val="800"/>
          <c:min val="400"/>
        </c:scaling>
        <c:delete val="0"/>
        <c:axPos val="b"/>
        <c:title>
          <c:tx>
            <c:rich>
              <a:bodyPr rot="0" spcFirstLastPara="1" vertOverflow="ellipsis" vert="horz" wrap="square" anchor="ctr" anchorCtr="1"/>
              <a:lstStyle/>
              <a:p>
                <a:pPr>
                  <a:defRPr lang="en-US" sz="1000" b="0" i="0" u="none" strike="noStrike" kern="1200" baseline="0">
                    <a:solidFill>
                      <a:schemeClr val="tx1"/>
                    </a:solidFill>
                    <a:latin typeface="+mn-lt"/>
                    <a:ea typeface="+mn-ea"/>
                    <a:cs typeface="+mn-cs"/>
                  </a:defRPr>
                </a:pPr>
                <a:r>
                  <a:rPr lang="en-US" sz="1000"/>
                  <a:t>Wavelength (nm)</a:t>
                </a:r>
              </a:p>
            </c:rich>
          </c:tx>
          <c:layout>
            <c:manualLayout>
              <c:xMode val="edge"/>
              <c:yMode val="edge"/>
              <c:x val="0.39523175582433601"/>
              <c:y val="0.90742391771214304"/>
            </c:manualLayout>
          </c:layout>
          <c:overlay val="0"/>
          <c:spPr>
            <a:noFill/>
            <a:ln>
              <a:noFill/>
            </a:ln>
            <a:effectLst/>
          </c:spPr>
          <c:txPr>
            <a:bodyPr rot="0" spcFirstLastPara="1"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43933696"/>
        <c:crosses val="autoZero"/>
        <c:crossBetween val="midCat"/>
      </c:valAx>
      <c:valAx>
        <c:axId val="43933696"/>
        <c:scaling>
          <c:orientation val="minMax"/>
          <c:max val="1"/>
          <c:min val="0"/>
        </c:scaling>
        <c:delete val="0"/>
        <c:axPos val="l"/>
        <c:title>
          <c:tx>
            <c:rich>
              <a:bodyPr rot="-5400000" spcFirstLastPara="1" vertOverflow="ellipsis" vert="horz" wrap="square" anchor="ctr" anchorCtr="1"/>
              <a:lstStyle/>
              <a:p>
                <a:pPr>
                  <a:defRPr lang="en-US" sz="1000" b="0" i="0" u="none" strike="noStrike" kern="1200" baseline="0">
                    <a:solidFill>
                      <a:schemeClr val="tx1"/>
                    </a:solidFill>
                    <a:latin typeface="+mn-lt"/>
                    <a:ea typeface="+mn-ea"/>
                    <a:cs typeface="+mn-cs"/>
                  </a:defRPr>
                </a:pPr>
                <a:r>
                  <a:rPr lang="en-US" sz="1000"/>
                  <a:t>Absorbance</a:t>
                </a:r>
              </a:p>
            </c:rich>
          </c:tx>
          <c:layout>
            <c:manualLayout>
              <c:xMode val="edge"/>
              <c:yMode val="edge"/>
              <c:x val="1.72360726377347E-2"/>
              <c:y val="0.24949519922280999"/>
            </c:manualLayout>
          </c:layout>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43927424"/>
        <c:crosses val="autoZero"/>
        <c:crossBetween val="midCat"/>
        <c:majorUnit val="0.2"/>
      </c:valAx>
      <c:spPr>
        <a:noFill/>
        <a:ln>
          <a:noFill/>
        </a:ln>
        <a:effectLst/>
      </c:spPr>
    </c:plotArea>
    <c:legend>
      <c:legendPos val="t"/>
      <c:legendEntry>
        <c:idx val="0"/>
        <c:txPr>
          <a:bodyPr rot="0" spcFirstLastPara="1"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legendEntry>
      <c:legendEntry>
        <c:idx val="1"/>
        <c:txPr>
          <a:bodyPr rot="0" spcFirstLastPara="1"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legendEntry>
      <c:legendEntry>
        <c:idx val="2"/>
        <c:txPr>
          <a:bodyPr rot="0" spcFirstLastPara="1"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legendEntry>
      <c:layout>
        <c:manualLayout>
          <c:xMode val="edge"/>
          <c:yMode val="edge"/>
          <c:x val="0.67374576792859298"/>
          <c:y val="5.9552495697074E-2"/>
          <c:w val="0.23176361957525399"/>
          <c:h val="0.34905335628227202"/>
        </c:manualLayout>
      </c:layout>
      <c:overlay val="0"/>
      <c:spPr>
        <a:noFill/>
        <a:ln>
          <a:noFill/>
        </a:ln>
        <a:effectLst/>
      </c:spPr>
      <c:txPr>
        <a:bodyPr rot="0" spcFirstLastPara="1"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lang="en-US" sz="1200">
          <a:solidFill>
            <a:schemeClr val="tx1"/>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TotalTime>
  <Pages>20</Pages>
  <Words>16427</Words>
  <Characters>93634</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ed.doc</vt:lpstr>
    </vt:vector>
  </TitlesOfParts>
  <Company/>
  <LinksUpToDate>false</LinksUpToDate>
  <CharactersWithSpaces>109842</CharactersWithSpaces>
  <SharedDoc>false</SharedDoc>
  <HLinks>
    <vt:vector size="30" baseType="variant">
      <vt:variant>
        <vt:i4>4718633</vt:i4>
      </vt:variant>
      <vt:variant>
        <vt:i4>15</vt:i4>
      </vt:variant>
      <vt:variant>
        <vt:i4>0</vt:i4>
      </vt:variant>
      <vt:variant>
        <vt:i4>5</vt:i4>
      </vt:variant>
      <vt:variant>
        <vt:lpwstr>mailto:second.author@myemail.edu</vt:lpwstr>
      </vt:variant>
      <vt:variant>
        <vt:lpwstr/>
      </vt:variant>
      <vt:variant>
        <vt:i4>983153</vt:i4>
      </vt:variant>
      <vt:variant>
        <vt:i4>12</vt:i4>
      </vt:variant>
      <vt:variant>
        <vt:i4>0</vt:i4>
      </vt:variant>
      <vt:variant>
        <vt:i4>5</vt:i4>
      </vt:variant>
      <vt:variant>
        <vt:lpwstr>mailto:first.author@myemail.edu</vt:lpwstr>
      </vt:variant>
      <vt:variant>
        <vt:lpwstr/>
      </vt:variant>
      <vt:variant>
        <vt:i4>393298</vt:i4>
      </vt:variant>
      <vt:variant>
        <vt:i4>9</vt:i4>
      </vt:variant>
      <vt:variant>
        <vt:i4>0</vt:i4>
      </vt:variant>
      <vt:variant>
        <vt:i4>5</vt:i4>
      </vt:variant>
      <vt:variant>
        <vt:lpwstr>http://news.sciencemag.org/sciencenow/2002/12/16-04.html</vt:lpwstr>
      </vt:variant>
      <vt:variant>
        <vt:lpwstr/>
      </vt:variant>
      <vt:variant>
        <vt:i4>4718633</vt:i4>
      </vt:variant>
      <vt:variant>
        <vt:i4>3</vt:i4>
      </vt:variant>
      <vt:variant>
        <vt:i4>0</vt:i4>
      </vt:variant>
      <vt:variant>
        <vt:i4>5</vt:i4>
      </vt:variant>
      <vt:variant>
        <vt:lpwstr>mailto:second.author@myemail.edu</vt:lpwstr>
      </vt:variant>
      <vt:variant>
        <vt:lpwstr/>
      </vt:variant>
      <vt:variant>
        <vt:i4>983153</vt:i4>
      </vt:variant>
      <vt:variant>
        <vt:i4>0</vt:i4>
      </vt:variant>
      <vt:variant>
        <vt:i4>0</vt:i4>
      </vt:variant>
      <vt:variant>
        <vt:i4>5</vt:i4>
      </vt:variant>
      <vt:variant>
        <vt:lpwstr>mailto:first.author@myemail.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doc</dc:title>
  <dc:subject/>
  <dc:creator>Dr. Kambiz Farahmand</dc:creator>
  <cp:keywords/>
  <cp:lastModifiedBy>Philip David Weinsier</cp:lastModifiedBy>
  <cp:revision>2</cp:revision>
  <cp:lastPrinted>2006-08-10T13:58:00Z</cp:lastPrinted>
  <dcterms:created xsi:type="dcterms:W3CDTF">2020-12-22T17:55:00Z</dcterms:created>
  <dcterms:modified xsi:type="dcterms:W3CDTF">2020-12-22T17:55:00Z</dcterms:modified>
</cp:coreProperties>
</file>